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488144" w14:textId="77777777" w:rsidR="00350170" w:rsidRPr="00C0596A" w:rsidRDefault="00350170" w:rsidP="00350170">
      <w:pPr>
        <w:jc w:val="center"/>
        <w:rPr>
          <w:b/>
        </w:rPr>
      </w:pPr>
    </w:p>
    <w:p w14:paraId="2493D2CA" w14:textId="77777777" w:rsidR="00350170" w:rsidRPr="00C0596A" w:rsidRDefault="00350170" w:rsidP="00350170">
      <w:pPr>
        <w:jc w:val="center"/>
        <w:rPr>
          <w:b/>
        </w:rPr>
      </w:pPr>
    </w:p>
    <w:p w14:paraId="560A54FD" w14:textId="77777777" w:rsidR="00350170" w:rsidRPr="00C0596A" w:rsidRDefault="00350170" w:rsidP="00350170">
      <w:pPr>
        <w:jc w:val="center"/>
        <w:rPr>
          <w:b/>
        </w:rPr>
      </w:pPr>
    </w:p>
    <w:p w14:paraId="656B644B" w14:textId="77777777" w:rsidR="00350170" w:rsidRPr="00C0596A" w:rsidRDefault="00350170" w:rsidP="00350170">
      <w:pPr>
        <w:jc w:val="center"/>
        <w:rPr>
          <w:b/>
        </w:rPr>
      </w:pPr>
    </w:p>
    <w:p w14:paraId="63F39126" w14:textId="77777777" w:rsidR="00350170" w:rsidRPr="00C0596A" w:rsidRDefault="00350170" w:rsidP="00350170">
      <w:pPr>
        <w:jc w:val="center"/>
        <w:rPr>
          <w:b/>
        </w:rPr>
      </w:pPr>
    </w:p>
    <w:p w14:paraId="12143AF8" w14:textId="77777777" w:rsidR="00350170" w:rsidRPr="00C0596A" w:rsidRDefault="00350170" w:rsidP="00350170">
      <w:pPr>
        <w:jc w:val="center"/>
        <w:rPr>
          <w:b/>
        </w:rPr>
      </w:pPr>
    </w:p>
    <w:p w14:paraId="2D26FF9B" w14:textId="77777777" w:rsidR="00350170" w:rsidRPr="00C0596A" w:rsidRDefault="00350170" w:rsidP="00350170">
      <w:pPr>
        <w:jc w:val="center"/>
        <w:rPr>
          <w:b/>
        </w:rPr>
      </w:pPr>
    </w:p>
    <w:p w14:paraId="4C28AA09" w14:textId="77777777" w:rsidR="00350170" w:rsidRPr="00C0596A" w:rsidRDefault="00350170" w:rsidP="00350170">
      <w:pPr>
        <w:jc w:val="center"/>
        <w:rPr>
          <w:b/>
        </w:rPr>
      </w:pPr>
    </w:p>
    <w:p w14:paraId="4F0FF51C" w14:textId="77777777" w:rsidR="00350170" w:rsidRPr="00C0596A" w:rsidRDefault="00350170" w:rsidP="00350170">
      <w:pPr>
        <w:jc w:val="center"/>
        <w:rPr>
          <w:b/>
        </w:rPr>
      </w:pPr>
    </w:p>
    <w:p w14:paraId="323B04D8" w14:textId="77777777" w:rsidR="00350170" w:rsidRPr="00C0596A" w:rsidRDefault="00350170" w:rsidP="00350170">
      <w:pPr>
        <w:jc w:val="center"/>
        <w:rPr>
          <w:b/>
        </w:rPr>
      </w:pPr>
    </w:p>
    <w:p w14:paraId="1D35ABDC" w14:textId="77777777" w:rsidR="00350170" w:rsidRPr="00C0596A" w:rsidRDefault="00350170" w:rsidP="00350170">
      <w:pPr>
        <w:jc w:val="center"/>
        <w:rPr>
          <w:b/>
        </w:rPr>
      </w:pPr>
    </w:p>
    <w:p w14:paraId="2F0EE526" w14:textId="3B9ACBA1" w:rsidR="00350170" w:rsidRPr="00C0596A" w:rsidRDefault="00446913" w:rsidP="00446913">
      <w:pPr>
        <w:tabs>
          <w:tab w:val="left" w:pos="8451"/>
        </w:tabs>
        <w:rPr>
          <w:b/>
        </w:rPr>
      </w:pPr>
      <w:r w:rsidRPr="00C0596A">
        <w:rPr>
          <w:b/>
        </w:rPr>
        <w:tab/>
      </w:r>
    </w:p>
    <w:p w14:paraId="6979AE8E" w14:textId="5C39034C" w:rsidR="00350170" w:rsidRPr="00C0596A" w:rsidRDefault="0069763A" w:rsidP="00DA5555">
      <w:pPr>
        <w:jc w:val="center"/>
        <w:outlineLvl w:val="0"/>
        <w:rPr>
          <w:b/>
        </w:rPr>
      </w:pPr>
      <w:r>
        <w:rPr>
          <w:b/>
        </w:rPr>
        <w:t>Social alliances</w:t>
      </w:r>
      <w:r w:rsidR="00167628" w:rsidRPr="00C0596A">
        <w:rPr>
          <w:b/>
        </w:rPr>
        <w:t xml:space="preserve"> </w:t>
      </w:r>
      <w:r w:rsidR="00B53A2B" w:rsidRPr="00C0596A">
        <w:rPr>
          <w:b/>
        </w:rPr>
        <w:t>improve</w:t>
      </w:r>
      <w:r w:rsidR="004C5E58" w:rsidRPr="00C0596A">
        <w:rPr>
          <w:b/>
        </w:rPr>
        <w:t xml:space="preserve"> rank and fitness</w:t>
      </w:r>
      <w:r w:rsidR="00A2697E">
        <w:rPr>
          <w:b/>
        </w:rPr>
        <w:t xml:space="preserve"> in</w:t>
      </w:r>
      <w:r w:rsidR="00B53A2B" w:rsidRPr="00C0596A">
        <w:rPr>
          <w:b/>
        </w:rPr>
        <w:t xml:space="preserve"> </w:t>
      </w:r>
      <w:r w:rsidR="00C96593">
        <w:rPr>
          <w:b/>
        </w:rPr>
        <w:t>convention-based</w:t>
      </w:r>
      <w:r w:rsidR="00A2697E">
        <w:rPr>
          <w:b/>
        </w:rPr>
        <w:t xml:space="preserve"> societies</w:t>
      </w:r>
      <w:r w:rsidR="00350170" w:rsidRPr="00C0596A">
        <w:rPr>
          <w:b/>
        </w:rPr>
        <w:t xml:space="preserve"> </w:t>
      </w:r>
    </w:p>
    <w:p w14:paraId="7C2A6FEC" w14:textId="570638E4" w:rsidR="00350170" w:rsidRPr="00C0596A" w:rsidRDefault="00202D69" w:rsidP="00202D69">
      <w:pPr>
        <w:tabs>
          <w:tab w:val="left" w:pos="8393"/>
        </w:tabs>
        <w:rPr>
          <w:b/>
        </w:rPr>
      </w:pPr>
      <w:r w:rsidRPr="00C0596A">
        <w:rPr>
          <w:b/>
        </w:rPr>
        <w:tab/>
      </w:r>
    </w:p>
    <w:p w14:paraId="0314B7FC" w14:textId="77777777" w:rsidR="00350170" w:rsidRPr="00C0596A" w:rsidRDefault="00350170" w:rsidP="00DA5555">
      <w:pPr>
        <w:jc w:val="center"/>
        <w:outlineLvl w:val="0"/>
      </w:pPr>
      <w:r w:rsidRPr="00C0596A">
        <w:t>Eli D Strauss</w:t>
      </w:r>
      <w:r w:rsidRPr="00C0596A">
        <w:rPr>
          <w:vertAlign w:val="superscript"/>
        </w:rPr>
        <w:t>1,2,3</w:t>
      </w:r>
    </w:p>
    <w:p w14:paraId="4CE2ECC7" w14:textId="77777777" w:rsidR="00350170" w:rsidRPr="00C0596A" w:rsidRDefault="00350170" w:rsidP="00DA5555">
      <w:pPr>
        <w:jc w:val="center"/>
        <w:outlineLvl w:val="0"/>
      </w:pPr>
      <w:r w:rsidRPr="00C0596A">
        <w:t>Kay E Holekamp</w:t>
      </w:r>
      <w:r w:rsidRPr="00C0596A">
        <w:rPr>
          <w:vertAlign w:val="superscript"/>
        </w:rPr>
        <w:t>1,2,3</w:t>
      </w:r>
    </w:p>
    <w:p w14:paraId="38A26AE8" w14:textId="77777777" w:rsidR="00350170" w:rsidRPr="00C0596A" w:rsidRDefault="00350170" w:rsidP="00350170">
      <w:pPr>
        <w:jc w:val="center"/>
      </w:pPr>
    </w:p>
    <w:p w14:paraId="49EC243E" w14:textId="77777777" w:rsidR="00350170" w:rsidRPr="00C0596A" w:rsidRDefault="00350170" w:rsidP="00350170">
      <w:pPr>
        <w:jc w:val="center"/>
      </w:pPr>
      <w:bookmarkStart w:id="0" w:name="_GoBack"/>
      <w:bookmarkEnd w:id="0"/>
    </w:p>
    <w:p w14:paraId="03372FD3" w14:textId="77777777" w:rsidR="00350170" w:rsidRPr="00C0596A" w:rsidRDefault="00350170" w:rsidP="00350170">
      <w:pPr>
        <w:jc w:val="center"/>
      </w:pPr>
      <w:r w:rsidRPr="00C0596A">
        <w:rPr>
          <w:vertAlign w:val="superscript"/>
        </w:rPr>
        <w:t>1</w:t>
      </w:r>
      <w:r w:rsidRPr="00C0596A">
        <w:t>Department of Integrative Biology, Michigan State University, East Lansing, MI, USA</w:t>
      </w:r>
    </w:p>
    <w:p w14:paraId="77326832" w14:textId="77777777" w:rsidR="00350170" w:rsidRPr="00C0596A" w:rsidRDefault="00350170" w:rsidP="00350170">
      <w:pPr>
        <w:jc w:val="center"/>
      </w:pPr>
      <w:r w:rsidRPr="00C0596A">
        <w:rPr>
          <w:vertAlign w:val="superscript"/>
        </w:rPr>
        <w:t>2</w:t>
      </w:r>
      <w:r w:rsidRPr="00C0596A">
        <w:t>Program in Ecology, Evolutionary Biology, and Behavior, Michigan State University, East Lansing, MI, USA</w:t>
      </w:r>
    </w:p>
    <w:p w14:paraId="63D44F5C" w14:textId="77777777" w:rsidR="00350170" w:rsidRPr="00C0596A" w:rsidRDefault="00350170" w:rsidP="00350170">
      <w:pPr>
        <w:jc w:val="center"/>
      </w:pPr>
      <w:r w:rsidRPr="00C0596A">
        <w:rPr>
          <w:vertAlign w:val="superscript"/>
        </w:rPr>
        <w:t>3</w:t>
      </w:r>
      <w:r w:rsidRPr="00C0596A">
        <w:t>BEACON Center for the Study of Evolution in Action, Michigan State University, East Lansing, Michigan, USA</w:t>
      </w:r>
    </w:p>
    <w:p w14:paraId="62F55D4D" w14:textId="77777777" w:rsidR="00350170" w:rsidRPr="00C0596A" w:rsidRDefault="00350170" w:rsidP="00350170">
      <w:pPr>
        <w:jc w:val="center"/>
      </w:pPr>
    </w:p>
    <w:p w14:paraId="7A094DDA" w14:textId="77777777" w:rsidR="00350170" w:rsidRPr="00C0596A" w:rsidRDefault="00350170" w:rsidP="00DA5555">
      <w:pPr>
        <w:jc w:val="center"/>
        <w:outlineLvl w:val="0"/>
      </w:pPr>
      <w:r w:rsidRPr="00C0596A">
        <w:t xml:space="preserve">Eli Strauss (Corresponding author): </w:t>
      </w:r>
      <w:hyperlink r:id="rId7" w:history="1">
        <w:r w:rsidRPr="00C0596A">
          <w:rPr>
            <w:rStyle w:val="Hyperlink"/>
          </w:rPr>
          <w:t>straussed@gmail.com</w:t>
        </w:r>
      </w:hyperlink>
    </w:p>
    <w:p w14:paraId="51FCA033" w14:textId="77777777" w:rsidR="00350170" w:rsidRPr="00C0596A" w:rsidRDefault="00350170" w:rsidP="00350170">
      <w:pPr>
        <w:jc w:val="center"/>
      </w:pPr>
      <w:r w:rsidRPr="00C0596A">
        <w:t xml:space="preserve">Kay </w:t>
      </w:r>
      <w:proofErr w:type="spellStart"/>
      <w:r w:rsidRPr="00C0596A">
        <w:t>Holekamp</w:t>
      </w:r>
      <w:proofErr w:type="spellEnd"/>
      <w:r w:rsidRPr="00C0596A">
        <w:t>: holekamp@msu.edu</w:t>
      </w:r>
    </w:p>
    <w:p w14:paraId="4146A4F4" w14:textId="6BE81702" w:rsidR="00350170" w:rsidRPr="00C0596A" w:rsidRDefault="00350170" w:rsidP="00350170">
      <w:r w:rsidRPr="00C0596A">
        <w:br w:type="page"/>
      </w:r>
    </w:p>
    <w:p w14:paraId="41C7A3F5" w14:textId="77777777" w:rsidR="00CC5E78" w:rsidRPr="00C0596A" w:rsidRDefault="00CC5E78" w:rsidP="00350170">
      <w:pPr>
        <w:sectPr w:rsidR="00CC5E78" w:rsidRPr="00C0596A" w:rsidSect="008A7F39">
          <w:footerReference w:type="even" r:id="rId8"/>
          <w:footerReference w:type="default" r:id="rId9"/>
          <w:pgSz w:w="12240" w:h="15840"/>
          <w:pgMar w:top="720" w:right="720" w:bottom="720" w:left="720" w:header="720" w:footer="720" w:gutter="0"/>
          <w:cols w:space="720"/>
          <w:docGrid w:linePitch="360"/>
        </w:sectPr>
      </w:pPr>
    </w:p>
    <w:p w14:paraId="0F40A014" w14:textId="67EB5E57" w:rsidR="00DC0EDC" w:rsidRPr="00C0596A" w:rsidRDefault="003B5011" w:rsidP="00350170">
      <w:pPr>
        <w:tabs>
          <w:tab w:val="left" w:pos="720"/>
          <w:tab w:val="left" w:pos="1440"/>
          <w:tab w:val="left" w:pos="2160"/>
        </w:tabs>
        <w:spacing w:line="480" w:lineRule="auto"/>
      </w:pPr>
      <w:r w:rsidRPr="00C0596A">
        <w:lastRenderedPageBreak/>
        <w:tab/>
      </w:r>
      <w:r w:rsidR="006602B9" w:rsidRPr="00C0596A">
        <w:t>Since the identification of a peck</w:t>
      </w:r>
      <w:r w:rsidR="0087354F" w:rsidRPr="00C0596A">
        <w:t xml:space="preserve">ing </w:t>
      </w:r>
      <w:r w:rsidR="006602B9" w:rsidRPr="00C0596A">
        <w:t xml:space="preserve">order in chickens in 1922 </w:t>
      </w:r>
      <w:r w:rsidR="006602B9" w:rsidRPr="00C0596A">
        <w:fldChar w:fldCharType="begin" w:fldLock="1"/>
      </w:r>
      <w:r w:rsidR="001A7B90">
        <w:instrText>ADDIN CSL_CITATION { "citationItems" : [ { "id" : "ITEM-1", "itemData" : { "author" : [ { "dropping-particle" : "", "family" : "Schjelderup-Ebbe", "given" : "T", "non-dropping-particle" : "", "parse-names" : false, "suffix" : "" } ], "container-title" : "Reprinted from Zeitschrift fuer Psychologie", "id" : "ITEM-1", "issued" : { "date-parts" : [ [ "1922" ] ] }, "page" : "225-252", "publisher" : "Zeitschrift fuer Psychologie", "title" : "Contributions to the social psychology of the domestic chicken", "type" : "article-journal", "volume" : "88" }, "uris" : [ "http://www.mendeley.com/documents/?uuid=454a11a4-d7d4-4b9a-8a0c-f68e2d889f0c" ] } ], "mendeley" : { "formattedCitation" : "&lt;sup&gt;1&lt;/sup&gt;", "plainTextFormattedCitation" : "1", "previouslyFormattedCitation" : "&lt;sup&gt;1&lt;/sup&gt;" }, "properties" : { "noteIndex" : 2 }, "schema" : "https://github.com/citation-style-language/schema/raw/master/csl-citation.json" }</w:instrText>
      </w:r>
      <w:r w:rsidR="006602B9" w:rsidRPr="00C0596A">
        <w:fldChar w:fldCharType="separate"/>
      </w:r>
      <w:r w:rsidR="008D3F15" w:rsidRPr="008D3F15">
        <w:rPr>
          <w:noProof/>
          <w:vertAlign w:val="superscript"/>
        </w:rPr>
        <w:t>1</w:t>
      </w:r>
      <w:r w:rsidR="006602B9" w:rsidRPr="00C0596A">
        <w:fldChar w:fldCharType="end"/>
      </w:r>
      <w:r w:rsidR="006602B9" w:rsidRPr="00C0596A">
        <w:t xml:space="preserve">, we </w:t>
      </w:r>
      <w:r w:rsidR="003760D8" w:rsidRPr="00C0596A">
        <w:t xml:space="preserve">humans </w:t>
      </w:r>
      <w:r w:rsidR="006602B9" w:rsidRPr="00C0596A">
        <w:t>have recognized in non-human animals a reflection</w:t>
      </w:r>
      <w:r w:rsidR="0087354F" w:rsidRPr="00C0596A">
        <w:t xml:space="preserve"> of</w:t>
      </w:r>
      <w:r w:rsidR="006602B9" w:rsidRPr="00C0596A">
        <w:t xml:space="preserve"> the inequality that</w:t>
      </w:r>
      <w:r w:rsidR="006A5BEF" w:rsidRPr="00C0596A">
        <w:t xml:space="preserve"> characterizes</w:t>
      </w:r>
      <w:r w:rsidR="006602B9" w:rsidRPr="00C0596A">
        <w:t xml:space="preserve"> </w:t>
      </w:r>
      <w:r w:rsidR="003760D8" w:rsidRPr="00C0596A">
        <w:t>our</w:t>
      </w:r>
      <w:r w:rsidR="006602B9" w:rsidRPr="00C0596A">
        <w:t xml:space="preserve"> </w:t>
      </w:r>
      <w:r w:rsidR="0087354F" w:rsidRPr="00C0596A">
        <w:t xml:space="preserve">own </w:t>
      </w:r>
      <w:r w:rsidR="007F552F" w:rsidRPr="00C0596A">
        <w:t xml:space="preserve">societies. In </w:t>
      </w:r>
      <w:r w:rsidR="003760D8" w:rsidRPr="00C0596A">
        <w:t>non-human</w:t>
      </w:r>
      <w:r w:rsidR="007F552F" w:rsidRPr="00C0596A">
        <w:t xml:space="preserve"> </w:t>
      </w:r>
      <w:r w:rsidR="0087354F" w:rsidRPr="00C0596A">
        <w:t>animals</w:t>
      </w:r>
      <w:r w:rsidR="007F552F" w:rsidRPr="00C0596A">
        <w:t>,</w:t>
      </w:r>
      <w:r w:rsidR="006602B9" w:rsidRPr="00C0596A">
        <w:t xml:space="preserve"> this inequality </w:t>
      </w:r>
      <w:r w:rsidR="00B53A2B" w:rsidRPr="00C0596A">
        <w:t xml:space="preserve">often </w:t>
      </w:r>
      <w:r w:rsidR="006602B9" w:rsidRPr="00C0596A">
        <w:t xml:space="preserve">manifests as a dominance hierarchy, in which consistent asymmetries in the outcomes of </w:t>
      </w:r>
      <w:r w:rsidR="007F552F" w:rsidRPr="00C0596A">
        <w:t>contests</w:t>
      </w:r>
      <w:r w:rsidR="006602B9" w:rsidRPr="00C0596A">
        <w:t xml:space="preserve"> </w:t>
      </w:r>
      <w:r w:rsidR="007F552F" w:rsidRPr="00C0596A">
        <w:t>between individuals</w:t>
      </w:r>
      <w:r w:rsidR="00FC6583" w:rsidRPr="00C0596A">
        <w:t xml:space="preserve"> produce a netw</w:t>
      </w:r>
      <w:r w:rsidR="0015088D" w:rsidRPr="00C0596A">
        <w:t xml:space="preserve">ork of dominance relationships. </w:t>
      </w:r>
      <w:r w:rsidR="0087354F" w:rsidRPr="00C0596A">
        <w:t xml:space="preserve">This </w:t>
      </w:r>
      <w:r w:rsidR="00FC6583" w:rsidRPr="00C0596A">
        <w:t>in turn</w:t>
      </w:r>
      <w:r w:rsidR="007F552F" w:rsidRPr="00C0596A">
        <w:t xml:space="preserve"> allow</w:t>
      </w:r>
      <w:r w:rsidR="00FC6583" w:rsidRPr="00C0596A">
        <w:t>s</w:t>
      </w:r>
      <w:r w:rsidR="007F552F" w:rsidRPr="00C0596A">
        <w:t xml:space="preserve"> for each member of the grou</w:t>
      </w:r>
      <w:r w:rsidR="007B0F71" w:rsidRPr="00C0596A">
        <w:t xml:space="preserve">p to be classified by the degree of privilege </w:t>
      </w:r>
      <w:r w:rsidR="00B53A2B" w:rsidRPr="00C0596A">
        <w:t xml:space="preserve">it </w:t>
      </w:r>
      <w:r w:rsidR="007B0F71" w:rsidRPr="00C0596A">
        <w:t>enjoy</w:t>
      </w:r>
      <w:r w:rsidR="00B53A2B" w:rsidRPr="00C0596A">
        <w:t>s</w:t>
      </w:r>
      <w:r w:rsidR="007B0F71" w:rsidRPr="00C0596A">
        <w:t xml:space="preserve"> in </w:t>
      </w:r>
      <w:r w:rsidR="00B53A2B" w:rsidRPr="00C0596A">
        <w:t xml:space="preserve">its </w:t>
      </w:r>
      <w:r w:rsidR="007B0F71" w:rsidRPr="00C0596A">
        <w:t xml:space="preserve">interactions with </w:t>
      </w:r>
      <w:r w:rsidR="00881831">
        <w:t>group-mate</w:t>
      </w:r>
      <w:r w:rsidR="00B642C1" w:rsidRPr="00C0596A">
        <w:t>s</w:t>
      </w:r>
      <w:r w:rsidR="0087354F" w:rsidRPr="00C0596A">
        <w:t xml:space="preserve">, as an individual’s position in </w:t>
      </w:r>
      <w:r w:rsidR="00E95A34">
        <w:t>the</w:t>
      </w:r>
      <w:r w:rsidR="00E95A34" w:rsidRPr="00C0596A">
        <w:t xml:space="preserve"> </w:t>
      </w:r>
      <w:r w:rsidR="0087354F" w:rsidRPr="00C0596A">
        <w:t xml:space="preserve">hierarchy </w:t>
      </w:r>
      <w:r w:rsidR="00EA6A86">
        <w:t xml:space="preserve">usually </w:t>
      </w:r>
      <w:r w:rsidR="0087354F" w:rsidRPr="00C0596A">
        <w:t>has profound effects on its priority of access to resources during intragroup competition</w:t>
      </w:r>
      <w:r w:rsidR="007B0F71" w:rsidRPr="00C0596A">
        <w:t>.</w:t>
      </w:r>
      <w:r w:rsidR="00770A86" w:rsidRPr="00C0596A">
        <w:t xml:space="preserve"> Although </w:t>
      </w:r>
      <w:r w:rsidR="007D7F32" w:rsidRPr="00C0596A">
        <w:t xml:space="preserve">some individuals benefit at the expense of others in these systems, all group members benefit from the </w:t>
      </w:r>
      <w:r w:rsidR="00714C03" w:rsidRPr="00C0596A">
        <w:t>stability</w:t>
      </w:r>
      <w:r w:rsidR="007D7F32" w:rsidRPr="00C0596A">
        <w:t xml:space="preserve"> that dominance hierarchies provide </w:t>
      </w:r>
      <w:r w:rsidR="00EE65B1" w:rsidRPr="00C0596A">
        <w:fldChar w:fldCharType="begin" w:fldLock="1"/>
      </w:r>
      <w:r w:rsidR="001A7B90">
        <w:instrText>ADDIN CSL_CITATION { "citationItems" : [ { "id" : "ITEM-1", "itemData" : { "author" : [ { "dropping-particle" : "", "family" : "Sapolsky", "given" : "Robert M", "non-dropping-particle" : "", "parse-names" : false, "suffix" : "" } ], "container-title" : "Science", "id" : "ITEM-1", "issue" : "5722", "issued" : { "date-parts" : [ [ "2005" ] ] }, "page" : "648-652", "publisher" : "American Association for the Advancement of Science", "title" : "The influence of social hierarchy on primate health", "type" : "article-journal", "volume" : "308" }, "uris" : [ "http://www.mendeley.com/documents/?uuid=977678c9-144b-4bff-abda-6face6462e8c" ] }, { "id" : "ITEM-2", "itemData" : { "abstract" : "High social rank is expected to incur fitness costs under unstable social conditions. A disruption of the oxidative balance may underlie such effects, but how markers of oxidative stress vary in relation to social rank and stability is unknown. We examined in mandrills whether the mating season characterized by social instability between males (but not between females) affected their oxidative balance differently according to their social rank. Outside the mating season, high-ranking males showed the lowest levels of oxidative damage, while during the mating season, they were the only males to experience increased oxidative damage. In contrast, the mating season increased oxidative stress in all females, irrespective of their social rank. These results support the hypothesis that the coupling between social rank and social stability is responsible for differential costs in terms of oxidative stress, which may explain inter-individual differences in susceptibility to socially induced health issues.", "author" : [ { "dropping-particle" : "", "family" : "Beaulieu", "given" : "Micha\u00ebl", "non-dropping-particle" : "", "parse-names" : false, "suffix" : "" }, { "dropping-particle" : "", "family" : "Mboumba", "given" : "Sylv\u00e8re", "non-dropping-particle" : "", "parse-names" : false, "suffix" : "" }, { "dropping-particle" : "", "family" : "Willaume", "given" : "Eric", "non-dropping-particle" : "", "parse-names" : false, "suffix" : "" }, { "dropping-particle" : "", "family" : "Kappeler", "given" : "Peter M", "non-dropping-particle" : "", "parse-names" : false, "suffix" : "" }, { "dropping-particle" : "", "family" : "Charpentier", "given" : "Marie J E", "non-dropping-particle" : "", "parse-names" : false, "suffix" : "" } ], "container-title" : "Journal of Experimental Biology", "id" : "ITEM-2", "issue" : "Pt 15", "issued" : { "date-parts" : [ [ "2014" ] ] }, "page" : "2629-2632", "publisher" : "The Company of Biologists Ltd", "publisher-place" : "Zoological Institute and Museum, University of Greifswald, Johann-Sebastian Bach Str. 11/12, 17489 Greifswald, Germany miklvet@hotmail.fr.", "title" : "The oxidative cost of unstable social dominance.", "type" : "article-journal", "volume" : "217" }, "uris" : [ "http://www.mendeley.com/documents/?uuid=0e483f65-5283-4d04-9d41-efc27f8eb318" ] } ], "mendeley" : { "formattedCitation" : "&lt;sup&gt;2,3&lt;/sup&gt;", "plainTextFormattedCitation" : "2,3", "previouslyFormattedCitation" : "&lt;sup&gt;2,3&lt;/sup&gt;" }, "properties" : { "noteIndex" : 2 }, "schema" : "https://github.com/citation-style-language/schema/raw/master/csl-citation.json" }</w:instrText>
      </w:r>
      <w:r w:rsidR="00EE65B1" w:rsidRPr="00C0596A">
        <w:fldChar w:fldCharType="separate"/>
      </w:r>
      <w:r w:rsidR="008D3F15" w:rsidRPr="008D3F15">
        <w:rPr>
          <w:noProof/>
          <w:vertAlign w:val="superscript"/>
        </w:rPr>
        <w:t>2,3</w:t>
      </w:r>
      <w:r w:rsidR="00EE65B1" w:rsidRPr="00C0596A">
        <w:fldChar w:fldCharType="end"/>
      </w:r>
      <w:r w:rsidR="00C0596A">
        <w:t>.</w:t>
      </w:r>
      <w:r w:rsidR="007D7F32" w:rsidRPr="00C0596A">
        <w:t xml:space="preserve"> </w:t>
      </w:r>
      <w:r w:rsidR="003760D8" w:rsidRPr="00C0596A">
        <w:t>C</w:t>
      </w:r>
      <w:r w:rsidR="00FC6583" w:rsidRPr="00C0596A">
        <w:t xml:space="preserve">onsiderable research has revealed </w:t>
      </w:r>
      <w:r w:rsidR="00C05A47" w:rsidRPr="00C0596A">
        <w:t>widespread</w:t>
      </w:r>
      <w:r w:rsidR="00FC6583" w:rsidRPr="00C0596A">
        <w:t xml:space="preserve"> variability</w:t>
      </w:r>
      <w:r w:rsidR="0087354F" w:rsidRPr="00C0596A">
        <w:t xml:space="preserve"> among animal</w:t>
      </w:r>
      <w:r w:rsidR="00FC6583" w:rsidRPr="00C0596A">
        <w:t xml:space="preserve"> societies </w:t>
      </w:r>
      <w:r w:rsidR="0087354F" w:rsidRPr="00C0596A">
        <w:t>with respect to</w:t>
      </w:r>
      <w:r w:rsidR="004968E0" w:rsidRPr="00C0596A">
        <w:t xml:space="preserve"> the degree of inequality</w:t>
      </w:r>
      <w:r w:rsidR="00C0596A">
        <w:t>,</w:t>
      </w:r>
      <w:r w:rsidR="004968E0" w:rsidRPr="00C0596A">
        <w:t xml:space="preserve"> </w:t>
      </w:r>
      <w:r w:rsidR="0087354F" w:rsidRPr="00C0596A">
        <w:t xml:space="preserve">the </w:t>
      </w:r>
      <w:r w:rsidR="004968E0" w:rsidRPr="00C0596A">
        <w:t>determinants of social status</w:t>
      </w:r>
      <w:r w:rsidR="00FC6583" w:rsidRPr="00C0596A">
        <w:t xml:space="preserve">, and </w:t>
      </w:r>
      <w:r w:rsidR="0087354F" w:rsidRPr="00C0596A">
        <w:t xml:space="preserve">the </w:t>
      </w:r>
      <w:r w:rsidR="00FC6583" w:rsidRPr="00C0596A">
        <w:t>social mobility</w:t>
      </w:r>
      <w:r w:rsidR="00C05A47" w:rsidRPr="00C0596A">
        <w:t xml:space="preserve"> </w:t>
      </w:r>
      <w:r w:rsidR="0087354F" w:rsidRPr="00C0596A">
        <w:t>possible within</w:t>
      </w:r>
      <w:r w:rsidR="00FC6583" w:rsidRPr="00C0596A">
        <w:t xml:space="preserve"> </w:t>
      </w:r>
      <w:r w:rsidR="00B53A2B" w:rsidRPr="00C0596A">
        <w:t xml:space="preserve">each </w:t>
      </w:r>
      <w:r w:rsidR="00FC6583" w:rsidRPr="00C0596A">
        <w:t>societ</w:t>
      </w:r>
      <w:r w:rsidR="00B53A2B" w:rsidRPr="00C0596A">
        <w:t>y</w:t>
      </w:r>
      <w:r w:rsidR="008212C6" w:rsidRPr="00C0596A">
        <w:t xml:space="preserve"> </w:t>
      </w:r>
      <w:r w:rsidR="008212C6" w:rsidRPr="00C0596A">
        <w:fldChar w:fldCharType="begin" w:fldLock="1"/>
      </w:r>
      <w:r w:rsidR="001A7B90">
        <w:instrText>ADDIN CSL_CITATION { "citationItems" : [ { "id" : "ITEM-1", "itemData" : { "abstract" : "Aggression is ubiquitous among animals, and contest outcomes in many gregarious species yield societies structured by dominance hierarchies. Recent results from a variety of disciplines have laid the groundwork for an integrative view of aggression and dominance ...", "author" : [ { "dropping-particle" : "", "family" : "Holekamp", "given" : "Kay E", "non-dropping-particle" : "", "parse-names" : false, "suffix" : "" }, { "dropping-particle" : "", "family" : "Strauss", "given" : "Eli D", "non-dropping-particle" : "", "parse-names" : false, "suffix" : "" } ], "container-title" : "Current Opinion in Behavioral Sciences", "id" : "ITEM-1", "issued" : { "date-parts" : [ [ "2016" ] ] }, "publisher" : "Elsevier Ltd", "title" : "Aggression and dominance: an interdisciplinary overview", "type" : "article-journal" }, "uris" : [ "http://www.mendeley.com/documents/?uuid=e929de21-0acb-4005-aa4c-b1477785a3d0" ] }, { "id" : "ITEM-2", "itemData" : { "author" : [ { "dropping-particle" : "", "family" : "Balasubramaniam", "given" : "Krishna N", "non-dropping-particle" : "", "parse-names" : false, "suffix" : "" }, { "dropping-particle" : "", "family" : "Dittmar", "given" : "Katharina", "non-dropping-particle" : "", "parse-names" : false, "suffix" : "" }, { "dropping-particle" : "", "family" : "Berman", "given" : "Carol M", "non-dropping-particle" : "", "parse-names" : false, "suffix" : "" }, { "dropping-particle" : "", "family" : "Butovskaya", "given" : "Marina", "non-dropping-particle" : "", "parse-names" : false, "suffix" : "" }, { "dropping-particle" : "", "family" : "Cooper", "given" : "Mathew A", "non-dropping-particle" : "", "parse-names" : false, "suffix" : "" }, { "dropping-particle" : "", "family" : "Majolo", "given" : "Bonaventura", "non-dropping-particle" : "", "parse-names" : false, "suffix" : "" }, { "dropping-particle" : "", "family" : "Ogawa", "given" : "Hideshi", "non-dropping-particle" : "", "parse-names" : false, "suffix" : "" }, { "dropping-particle" : "", "family" : "Schino", "given" : "Gabriele", "non-dropping-particle" : "", "parse-names" : false, "suffix" : "" }, { "dropping-particle" : "", "family" : "Thierry", "given" : "Bernard", "non-dropping-particle" : "", "parse-names" : false, "suffix" : "" }, { "dropping-particle" : "", "family" : "Waal", "given" : "Frans", "non-dropping-particle" : "De", "parse-names" : false, "suffix" : "" } ], "container-title" : "American Journal of Primatology", "id" : "ITEM-2", "issue" : "10", "issued" : { "date-parts" : [ [ "2012" ] ] }, "page" : "915-925", "publisher" : "Wiley Online Library", "title" : "Hierarchical Steepness, Counter\u2010Aggression, and Macaque Social Style Scale", "type" : "article-journal", "volume" : "74" }, "uris" : [ "http://www.mendeley.com/documents/?uuid=94d4b5a1-084b-4726-a530-3f85d3f74323" ] }, { "id" : "ITEM-3", "itemData" : { "author" : [ { "dropping-particle" : "", "family" : "Broom", "given" : "Mark", "non-dropping-particle" : "", "parse-names" : false, "suffix" : "" }, { "dropping-particle" : "", "family" : "Koenig", "given" : "Andreas", "non-dropping-particle" : "", "parse-names" : false, "suffix" : "" }, { "dropping-particle" : "", "family" : "Borries", "given" : "Carola", "non-dropping-particle" : "", "parse-names" : false, "suffix" : "" } ], "container-title" : "Behavioral Ecology", "id" : "ITEM-3", "issue" : "4", "issued" : { "date-parts" : [ [ "2009" ] ] }, "page" : "844-855", "title" : "Variation in dominance hierarchies among group-living animals: modeling stability and the likelihood of coalitions", "type" : "article-journal", "volume" : "20" }, "uris" : [ "http://www.mendeley.com/documents/?uuid=79c67e06-27fb-4657-b6b9-03b1d93b5ba8" ] } ], "mendeley" : { "formattedCitation" : "&lt;sup&gt;4\u20136&lt;/sup&gt;", "plainTextFormattedCitation" : "4\u20136", "previouslyFormattedCitation" : "&lt;sup&gt;4\u20136&lt;/sup&gt;" }, "properties" : { "noteIndex" : 2 }, "schema" : "https://github.com/citation-style-language/schema/raw/master/csl-citation.json" }</w:instrText>
      </w:r>
      <w:r w:rsidR="008212C6" w:rsidRPr="00C0596A">
        <w:fldChar w:fldCharType="separate"/>
      </w:r>
      <w:r w:rsidR="008D3F15" w:rsidRPr="008D3F15">
        <w:rPr>
          <w:noProof/>
          <w:vertAlign w:val="superscript"/>
        </w:rPr>
        <w:t>4–6</w:t>
      </w:r>
      <w:r w:rsidR="008212C6" w:rsidRPr="00C0596A">
        <w:fldChar w:fldCharType="end"/>
      </w:r>
      <w:r w:rsidR="00FC6583" w:rsidRPr="00C0596A">
        <w:t xml:space="preserve">. </w:t>
      </w:r>
      <w:r w:rsidR="0087354F" w:rsidRPr="00C0596A">
        <w:t>Although</w:t>
      </w:r>
      <w:r w:rsidR="00C05A47" w:rsidRPr="00C0596A">
        <w:t xml:space="preserve"> the </w:t>
      </w:r>
      <w:r w:rsidR="00872731" w:rsidRPr="00C0596A">
        <w:t>forces underpinning</w:t>
      </w:r>
      <w:r w:rsidR="000E6B3B" w:rsidRPr="00C0596A">
        <w:t xml:space="preserve"> variation in social inequality are not fully understood, </w:t>
      </w:r>
      <w:proofErr w:type="gramStart"/>
      <w:r w:rsidR="000E6B3B" w:rsidRPr="00C0596A">
        <w:t xml:space="preserve">it is clear that </w:t>
      </w:r>
      <w:r w:rsidR="00872731" w:rsidRPr="00C0596A">
        <w:t>dominance</w:t>
      </w:r>
      <w:proofErr w:type="gramEnd"/>
      <w:r w:rsidR="00872731" w:rsidRPr="00C0596A">
        <w:t xml:space="preserve"> hierarchies</w:t>
      </w:r>
      <w:r w:rsidR="000E6B3B" w:rsidRPr="00C0596A">
        <w:t xml:space="preserve"> structure many </w:t>
      </w:r>
      <w:r w:rsidR="00E95A34">
        <w:t xml:space="preserve">important </w:t>
      </w:r>
      <w:r w:rsidR="000E6B3B" w:rsidRPr="00C0596A">
        <w:t xml:space="preserve">aspects of the lives of </w:t>
      </w:r>
      <w:r w:rsidR="0087354F" w:rsidRPr="00C0596A">
        <w:t>gregarious animals</w:t>
      </w:r>
      <w:r w:rsidR="00C05A47" w:rsidRPr="00C0596A">
        <w:t xml:space="preserve">. </w:t>
      </w:r>
    </w:p>
    <w:p w14:paraId="7BA44327" w14:textId="615B0677" w:rsidR="00E95A34" w:rsidRDefault="00FE6325" w:rsidP="00B53A2B">
      <w:pPr>
        <w:spacing w:line="480" w:lineRule="auto"/>
      </w:pPr>
      <w:r w:rsidRPr="00C0596A">
        <w:tab/>
      </w:r>
      <w:r w:rsidR="00B53A2B" w:rsidRPr="00C0596A">
        <w:t xml:space="preserve">Occupying a </w:t>
      </w:r>
      <w:r w:rsidRPr="00C0596A">
        <w:t xml:space="preserve">high </w:t>
      </w:r>
      <w:r w:rsidR="00B53A2B" w:rsidRPr="00C0596A">
        <w:t>rank position in a dominance hierarchy can be tremendously beneficial with respect to</w:t>
      </w:r>
      <w:r w:rsidR="002F439A" w:rsidRPr="00C0596A">
        <w:t xml:space="preserve"> both priority of resource access</w:t>
      </w:r>
      <w:r w:rsidR="004065BE" w:rsidRPr="00C0596A">
        <w:t xml:space="preserve"> a</w:t>
      </w:r>
      <w:r w:rsidR="002F439A" w:rsidRPr="00C0596A">
        <w:t>nd fitness consequences</w:t>
      </w:r>
      <w:r w:rsidR="004065BE" w:rsidRPr="00C0596A">
        <w:t xml:space="preserve"> </w:t>
      </w:r>
      <w:r w:rsidR="004065BE" w:rsidRPr="00C0596A">
        <w:fldChar w:fldCharType="begin" w:fldLock="1"/>
      </w:r>
      <w:r w:rsidR="001A7B90">
        <w:instrText>ADDIN CSL_CITATION { "citationItems" : [ { "id" : "ITEM-1", "itemData" : { "author" : [ { "dropping-particle" : "", "family" : "Pusey", "given" : "Anne", "non-dropping-particle" : "", "parse-names" : false, "suffix" : "" }, { "dropping-particle" : "", "family" : "Williams", "given" : "Jennifer", "non-dropping-particle" : "", "parse-names" : false, "suffix" : "" }, { "dropping-particle" : "", "family" : "Goodall", "given" : "Jane", "non-dropping-particle" : "", "parse-names" : false, "suffix" : "" } ], "container-title" : "Science", "id" : "ITEM-1", "issue" : "5327", "issued" : { "date-parts" : [ [ "1997" ] ] }, "page" : "828-831", "publisher" : "American Association for the Advancement of Science", "title" : "The influence of dominance rank on the reproductive success of female chimpanzees", "type" : "article-journal", "volume" : "277" }, "uris" : [ "http://www.mendeley.com/documents/?uuid=ecd3feef-2252-4020-92fe-ecf37cf98029" ] }, { "id" : "ITEM-2", "itemData" : { "author" : [ { "dropping-particle" : "", "family" : "Holekamp", "given" : "Kay E", "non-dropping-particle" : "", "parse-names" : false, "suffix" : "" }, { "dropping-particle" : "", "family" : "Smale", "given" : "Laura", "non-dropping-particle" : "", "parse-names" : false, "suffix" : "" }, { "dropping-particle" : "", "family" : "Szykman", "given" : "Micaela", "non-dropping-particle" : "", "parse-names" : false, "suffix" : "" } ], "container-title" : "Journal of Reproduction and Fertility", "id" : "ITEM-2", "issue" : "2", "issued" : { "date-parts" : [ [ "1996" ] ] }, "page" : "229-237", "publisher" : "Soc Reprod Fertility", "title" : "Rank and reproduction in the female spotted hyaena", "type" : "article-journal", "volume" : "108" }, "uris" : [ "http://www.mendeley.com/documents/?uuid=4a99c80e-3660-4bc5-bd17-8c7ed67aa08e" ] }, { "id" : "ITEM-3", "itemData" : { "author" : [ { "dropping-particle" : "", "family" : "Snyder-Mackler", "given" : "Noah", "non-dropping-particle" : "", "parse-names" : false, "suffix" : "" }, { "dropping-particle" : "", "family" : "Sanz", "given" : "Joaqu\u00edn", "non-dropping-particle" : "", "parse-names" : false, "suffix" : "" }, { "dropping-particle" : "", "family" : "Kohn", "given" : "Jordan N", "non-dropping-particle" : "", "parse-names" : false, "suffix" : "" }, { "dropping-particle" : "", "family" : "Brinkworth", "given" : "Jessica F", "non-dropping-particle" : "", "parse-names" : false, "suffix" : "" }, { "dropping-particle" : "", "family" : "Morrow", "given" : "Shauna", "non-dropping-particle" : "", "parse-names" : false, "suffix" : "" }, { "dropping-particle" : "", "family" : "Shaver", "given" : "Amanda O", "non-dropping-particle" : "", "parse-names" : false, "suffix" : "" }, { "dropping-particle" : "", "family" : "Grenier", "given" : "Jean-christophe", "non-dropping-particle" : "", "parse-names" : false, "suffix" : "" }, { "dropping-particle" : "", "family" : "Pique-Regi", "given" : "Roger", "non-dropping-particle" : "", "parse-names" : false, "suffix" : "" }, { "dropping-particle" : "", "family" : "Johnson", "given" : "Zachary P", "non-dropping-particle" : "", "parse-names" : false, "suffix" : "" }, { "dropping-particle" : "", "family" : "Wilson", "given" : "Mark E", "non-dropping-particle" : "", "parse-names" : false, "suffix" : "" }, { "dropping-particle" : "", "family" : "Barreiro", "given" : "Luis B", "non-dropping-particle" : "", "parse-names" : false, "suffix" : "" }, { "dropping-particle" : "", "family" : "Tung", "given" : "Jenny", "non-dropping-particle" : "", "parse-names" : false, "suffix" : "" } ], "container-title" : "Science", "id" : "ITEM-3", "issue" : "6315", "issued" : { "date-parts" : [ [ "2016" ] ] }, "page" : "1041-1046", "title" : "Social status alters immune regulation and response to infection in macaques", "type" : "article-journal", "volume" : "354" }, "uris" : [ "http://www.mendeley.com/documents/?uuid=4235cd20-8085-4d98-a14b-f7a783d9d987" ] }, { "id" : "ITEM-4", "itemData" : { "author" : [ { "dropping-particle" : "", "family" : "Swanson", "given" : "E M", "non-dropping-particle" : "", "parse-names" : false, "suffix" : "" }, { "dropping-particle" : "", "family" : "Dworkin", "given" : "I", "non-dropping-particle" : "", "parse-names" : false, "suffix" : "" }, { "dropping-particle" : "", "family" : "Holekamp", "given" : "K E", "non-dropping-particle" : "", "parse-names" : false, "suffix" : "" } ], "container-title" : "Proceedings of the Royal Society B: Biological Sciences", "id" : "ITEM-4", "issue" : "1722", "issued" : { "date-parts" : [ [ "2011" ] ] }, "page" : "3277-3285", "publisher" : "The Royal Society", "title" : "Lifetime selection on a hypoallometric size trait in the spotted hyena", "type" : "article-journal", "volume" : "278" }, "uris" : [ "http://www.mendeley.com/documents/?uuid=ecc2e0f3-2278-48fb-9945-57d4d8047fa6" ] }, { "id" : "ITEM-5", "itemData" : { "DOI" : "10.1093/beheco/arp020", "ISBN" : "1045-2249 1465-7279", "ISSN" : "10452249", "abstract" : "Social status is an important phenotypic trait that determines fitness-relevant parameters. In many mammalian societies, offspring acquire a social position at adulthood similar to that held by their mother (\u2018\u2018rank inheritance\u2019\u2019)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 Key words: androgens, behavioral support, genetic effects, maternal effects, spotted hyena, \u2018\u2018rank inheritance.\u2019\u2019", "author" : [ { "dropping-particle" : "", "family" : "East", "given" : "Marion L.", "non-dropping-particle" : "", "parse-names" : false, "suffix" : "" }, { "dropping-particle" : "", "family" : "H\u00f6ner", "given" : "Oliver P.", "non-dropping-particle" : "", "parse-names" : false, "suffix" : "" }, { "dropping-particle" : "", "family" : "Wachter", "given" : "Bettina", "non-dropping-particle" : "", "parse-names" : false, "suffix" : "" }, { "dropping-particle" : "", "family" : "Wilhelm", "given" : "Kerstin", "non-dropping-particle" : "", "parse-names" : false, "suffix" : "" }, { "dropping-particle" : "", "family" : "Burke", "given" : "Terry", "non-dropping-particle" : "", "parse-names" : false, "suffix" : "" }, { "dropping-particle" : "", "family" : "Hofer", "given" : "Heribert", "non-dropping-particle" : "", "parse-names" : false, "suffix" : "" } ], "container-title" : "Behavioral Ecology", "id" : "ITEM-5", "issue" : "3", "issued" : { "date-parts" : [ [ "2009" ] ] }, "page" : "478-483", "title" : "Maternal effects on offspring social status in spotted hyenas", "type" : "article-journal", "volume" : "20" }, "uris" : [ "http://www.mendeley.com/documents/?uuid=7db2ab92-04e2-4e8f-8415-8d9126dfb39d" ] }, { "id" : "ITEM-6", "itemData" : { "abstract" : "That female vertebrates who are able to invest more than average in their offspring should produce male-biased sex ratios was first suggested by Trivers and Willard 1 who reasoned that the breeding success of males is more variable than that of females and so may be ...\n", "author" : [ { "dropping-particle" : "", "family" : "Clutton-Brock", "given" : "T H", "non-dropping-particle" : "", "parse-names" : false, "suffix" : "" }, { "dropping-particle" : "", "family" : "Albon", "given" : "S D", "non-dropping-particle" : "", "parse-names" : false, "suffix" : "" }, { "dropping-particle" : "", "family" : "Guinness", "given" : "F E", "non-dropping-particle" : "", "parse-names" : false, "suffix" : "" } ], "container-title" : "Nature", "id" : "ITEM-6", "issued" : { "date-parts" : [ [ "1984" ] ] }, "page" : "358-360", "publisher" : "Nature Publishing Group", "title" : "Maternal dominance, breeding success and birth sex ratios in red deer", "type" : "article-journal", "volume" : "308" }, "uris" : [ "http://www.mendeley.com/documents/?uuid=fe0617bf-3dff-43bb-adb7-a80a056ccc64" ] }, { "id" : "ITEM-7", "itemData" : { "author" : [ { "dropping-particle" : "", "family" : "Ellis", "given" : "Lee", "non-dropping-particle" : "", "parse-names" : false, "suffix" : "" } ], "container-title" : "Ethology and Sociobiology", "id" : "ITEM-7", "issue" : "4", "issued" : { "date-parts" : [ [ "1995" ] ] }, "page" : "257-333", "title" : "Dominance and Reproductive Success Among Nonhuman Animals - a Cross-Species Comparison", "type" : "article-journal", "volume" : "16" }, "uris" : [ "http://www.mendeley.com/documents/?uuid=6dd0d518-b06e-4cfb-af4c-64fde9f226f6" ] } ], "mendeley" : { "formattedCitation" : "&lt;sup&gt;7\u201313&lt;/sup&gt;", "plainTextFormattedCitation" : "7\u201313", "previouslyFormattedCitation" : "&lt;sup&gt;7\u201313&lt;/sup&gt;" }, "properties" : { "noteIndex" : 2 }, "schema" : "https://github.com/citation-style-language/schema/raw/master/csl-citation.json" }</w:instrText>
      </w:r>
      <w:r w:rsidR="004065BE" w:rsidRPr="00C0596A">
        <w:fldChar w:fldCharType="separate"/>
      </w:r>
      <w:r w:rsidR="008D3F15" w:rsidRPr="008D3F15">
        <w:rPr>
          <w:noProof/>
          <w:vertAlign w:val="superscript"/>
        </w:rPr>
        <w:t>7–13</w:t>
      </w:r>
      <w:r w:rsidR="004065BE" w:rsidRPr="00C0596A">
        <w:fldChar w:fldCharType="end"/>
      </w:r>
      <w:r w:rsidR="004065BE" w:rsidRPr="00C0596A">
        <w:t xml:space="preserve">. </w:t>
      </w:r>
      <w:r w:rsidR="00B53A2B" w:rsidRPr="00C0596A">
        <w:t>These</w:t>
      </w:r>
      <w:r w:rsidR="0010628C" w:rsidRPr="00C0596A">
        <w:t xml:space="preserve"> advantages </w:t>
      </w:r>
      <w:r w:rsidR="00136353" w:rsidRPr="00C0596A">
        <w:t xml:space="preserve">suggest that </w:t>
      </w:r>
      <w:proofErr w:type="gramStart"/>
      <w:r w:rsidR="00366434" w:rsidRPr="00C0596A">
        <w:t>the means</w:t>
      </w:r>
      <w:r w:rsidR="006413E2" w:rsidRPr="00C0596A">
        <w:t xml:space="preserve"> </w:t>
      </w:r>
      <w:r w:rsidR="00366434" w:rsidRPr="00C0596A">
        <w:t>by which</w:t>
      </w:r>
      <w:proofErr w:type="gramEnd"/>
      <w:r w:rsidR="006413E2" w:rsidRPr="00C0596A">
        <w:t xml:space="preserve"> individuals secure</w:t>
      </w:r>
      <w:r w:rsidR="00366434" w:rsidRPr="00C0596A">
        <w:t xml:space="preserve"> and maintain high social status are important</w:t>
      </w:r>
      <w:r w:rsidR="00DE0FF6" w:rsidRPr="00C0596A">
        <w:t xml:space="preserve"> components of </w:t>
      </w:r>
      <w:r w:rsidR="00AB37AD" w:rsidRPr="00C0596A">
        <w:t>individual fitness</w:t>
      </w:r>
      <w:r w:rsidR="006012D8" w:rsidRPr="00C0596A">
        <w:t>.</w:t>
      </w:r>
      <w:r w:rsidR="00F90894" w:rsidRPr="00C0596A">
        <w:t xml:space="preserve"> An obvious means for acquiring dominance status involves direct competition between individuals</w:t>
      </w:r>
      <w:r w:rsidR="00E95A34">
        <w:t>; i</w:t>
      </w:r>
      <w:r w:rsidR="00F90894" w:rsidRPr="00C0596A">
        <w:t xml:space="preserve">ndeed, the primary techniques for identifying </w:t>
      </w:r>
      <w:r w:rsidR="00B53A2B" w:rsidRPr="00C0596A">
        <w:t>social</w:t>
      </w:r>
      <w:r w:rsidR="00F90894" w:rsidRPr="00C0596A">
        <w:t xml:space="preserve"> status use the outcomes of </w:t>
      </w:r>
      <w:r w:rsidR="002F439A" w:rsidRPr="00C0596A">
        <w:t xml:space="preserve">aggressive </w:t>
      </w:r>
      <w:r w:rsidR="00F90894" w:rsidRPr="00C0596A">
        <w:t xml:space="preserve">interactions as </w:t>
      </w:r>
      <w:r w:rsidR="004065BE" w:rsidRPr="00C0596A">
        <w:t xml:space="preserve">indicative of social dominance </w:t>
      </w:r>
      <w:r w:rsidR="004065BE" w:rsidRPr="00C0596A">
        <w:fldChar w:fldCharType="begin" w:fldLock="1"/>
      </w:r>
      <w:r w:rsidR="001A7B90">
        <w:instrText>ADDIN CSL_CITATION { "citationItems" : [ { "id" : "ITEM-1",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1", "issued" : { "date-parts" : [ [ "1998" ] ] }, "page" : "1-17", "publisher" : "Elsevier Ltd", "title" : "Finding a dominance order most consistent with a linear hierarchy: a new procedure and review", "type" : "article-journal" }, "uris" : [ "http://www.mendeley.com/documents/?uuid=f564345d-4e45-4140-a8ee-9c18d241993e" ] }, { "id" : "ITEM-2", "itemData" : { "DOI" : "10.1006/anbe.2000.1571", "author" : [ { "dropping-particle" : "", "family" : "Albers", "given" : "Paul C.H.", "non-dropping-particle" : "", "parse-names" : false, "suffix" : "" }, { "dropping-particle" : "", "family" : "Vries", "given" : "Han", "non-dropping-particle" : "de", "parse-names" : false, "suffix" : "" } ], "container-title" : "Animal", "id" : "ITEM-2", "issued" : { "date-parts" : [ [ "2001" ] ] }, "page" : "489-495", "title" : "Elo-rating as a tool in the sequential estimation of dominance strengths", "type" : "article-journal", "volume" : "61" }, "uris" : [ "http://www.mendeley.com/documents/?uuid=21a7870f-4d5f-4d7a-92ac-8ccc462a4d1a" ] }, { "id" : "ITEM-3", "itemData" : { "abstract" : "Abstract Dominance hierarchies are widely described in nature. Commonly, an individual's ordinal rank is used as a measure of its position in the hierarchy, and, therefore its priority of access to resources. This use of ordinal ranks has several related drawbacks:(1) it is ... \n", "author" : [ { "dropping-particle" : "", "family" : "Boyd", "given" : "Robert", "non-dropping-particle" : "", "parse-names" : false, "suffix" : "" }, { "dropping-particle" : "", "family" : "Silk", "given" : "Joan B", "non-dropping-particle" : "", "parse-names" : false, "suffix" : "" } ], "container-title" : "Animal Behaviour", "id" : "ITEM-3", "issue" : "1", "issued" : { "date-parts" : [ [ "1983" ] ] }, "page" : "45-58", "publisher" : "Elsevier Ltd", "title" : "A method for assigning cardinal dominance ranks", "type" : "article-journal", "volume" : "31" }, "uris" : [ "http://www.mendeley.com/documents/?uuid=9cdcf15e-dd68-4b4b-abb3-eabfc04cef55" ] }, { "id" : "ITEM-4", "itemData" : { "author" : [ { "dropping-particle" : "", "family" : "Gammell", "given" : "Martin P", "non-dropping-particle" : "", "parse-names" : false, "suffix" : "" }, { "dropping-particle" : "", "family" : "Vries", "given" : "Han", "non-dropping-particle" : "de", "parse-names" : false, "suffix" : "" }, { "dropping-particle" : "", "family" : "Jennings", "given" : "D\u00f3mhnall J", "non-dropping-particle" : "", "parse-names" : false, "suffix" : "" }, { "dropping-particle" : "", "family" : "Carlin", "given" : "Caitr\u0131\u0301ona M", "non-dropping-particle" : "", "parse-names" : false, "suffix" : "" }, { "dropping-particle" : "", "family" : "Hayden", "given" : "Thomas J", "non-dropping-particle" : "", "parse-names" : false, "suffix" : "" } ], "container-title" : "Animal Behaviour", "id" : "ITEM-4", "issue" : "3", "issued" : { "date-parts" : [ [ "2003" ] ] }, "page" : "601-605", "publisher" : "Elsevier Ltd", "title" : "David's score: a more appropriate dominance ranking method than Clutton-Brock et al.'s index", "type" : "article-journal", "volume" : "66" }, "uris" : [ "http://www.mendeley.com/documents/?uuid=eba476e5-3e09-4a5d-9ae1-59c914dbd632" ] } ], "mendeley" : { "formattedCitation" : "&lt;sup&gt;14\u201317&lt;/sup&gt;", "plainTextFormattedCitation" : "14\u201317", "previouslyFormattedCitation" : "&lt;sup&gt;14\u201317&lt;/sup&gt;" }, "properties" : { "noteIndex" : 2 }, "schema" : "https://github.com/citation-style-language/schema/raw/master/csl-citation.json" }</w:instrText>
      </w:r>
      <w:r w:rsidR="004065BE" w:rsidRPr="00C0596A">
        <w:fldChar w:fldCharType="separate"/>
      </w:r>
      <w:r w:rsidR="008D3F15" w:rsidRPr="008D3F15">
        <w:rPr>
          <w:noProof/>
          <w:vertAlign w:val="superscript"/>
        </w:rPr>
        <w:t>14–17</w:t>
      </w:r>
      <w:r w:rsidR="004065BE" w:rsidRPr="00C0596A">
        <w:fldChar w:fldCharType="end"/>
      </w:r>
      <w:r w:rsidR="00F90894" w:rsidRPr="00C0596A">
        <w:t xml:space="preserve">. There are, however, other </w:t>
      </w:r>
      <w:r w:rsidR="00403DF0" w:rsidRPr="00C0596A">
        <w:t>forces</w:t>
      </w:r>
      <w:r w:rsidR="00F90894" w:rsidRPr="00C0596A">
        <w:t xml:space="preserve"> that structure dominance relationships </w:t>
      </w:r>
      <w:r w:rsidR="00745F4B" w:rsidRPr="00C0596A">
        <w:t>while also obviating</w:t>
      </w:r>
      <w:r w:rsidR="00F90894" w:rsidRPr="00C0596A">
        <w:t xml:space="preserve"> </w:t>
      </w:r>
      <w:r w:rsidR="00745F4B" w:rsidRPr="00C0596A">
        <w:t>potentially dangerous</w:t>
      </w:r>
      <w:r w:rsidR="002B5696" w:rsidRPr="00C0596A">
        <w:t xml:space="preserve"> </w:t>
      </w:r>
      <w:r w:rsidR="002F439A" w:rsidRPr="00C0596A">
        <w:t>fight</w:t>
      </w:r>
      <w:r w:rsidR="00745F4B" w:rsidRPr="00C0596A">
        <w:t>s</w:t>
      </w:r>
      <w:r w:rsidR="002B5696" w:rsidRPr="00C0596A">
        <w:t xml:space="preserve">. </w:t>
      </w:r>
      <w:r w:rsidR="008941D6" w:rsidRPr="00C0596A">
        <w:t>Although the determinants of social status vary a</w:t>
      </w:r>
      <w:r w:rsidR="00F8332D" w:rsidRPr="00C0596A">
        <w:t>mong</w:t>
      </w:r>
      <w:r w:rsidR="008941D6" w:rsidRPr="00C0596A">
        <w:t xml:space="preserve"> species, </w:t>
      </w:r>
      <w:r w:rsidR="00E95A34">
        <w:t>these forces</w:t>
      </w:r>
      <w:r w:rsidR="00E95A34" w:rsidRPr="00C0596A">
        <w:t xml:space="preserve"> </w:t>
      </w:r>
      <w:r w:rsidR="004810EC" w:rsidRPr="00C0596A">
        <w:lastRenderedPageBreak/>
        <w:t xml:space="preserve">can </w:t>
      </w:r>
      <w:r w:rsidR="00745F4B" w:rsidRPr="00C0596A">
        <w:t xml:space="preserve">usually </w:t>
      </w:r>
      <w:r w:rsidR="004810EC" w:rsidRPr="00C0596A">
        <w:t xml:space="preserve">be classified </w:t>
      </w:r>
      <w:r w:rsidR="00745F4B" w:rsidRPr="00C0596A">
        <w:t>as one of</w:t>
      </w:r>
      <w:r w:rsidR="004810EC" w:rsidRPr="00C0596A">
        <w:t xml:space="preserve"> </w:t>
      </w:r>
      <w:r w:rsidR="003F7A4D" w:rsidRPr="00C0596A">
        <w:t>two</w:t>
      </w:r>
      <w:r w:rsidR="00793F4B" w:rsidRPr="00C0596A">
        <w:t xml:space="preserve"> main</w:t>
      </w:r>
      <w:r w:rsidR="004810EC" w:rsidRPr="00C0596A">
        <w:t xml:space="preserve"> </w:t>
      </w:r>
      <w:r w:rsidR="00745F4B" w:rsidRPr="00C0596A">
        <w:t>types, attribute-based hierarchies and convention-based hierarchies</w:t>
      </w:r>
      <w:r w:rsidR="003F7A4D" w:rsidRPr="00C0596A">
        <w:t xml:space="preserve">. </w:t>
      </w:r>
    </w:p>
    <w:p w14:paraId="0859EC58" w14:textId="18430115" w:rsidR="005B50CF" w:rsidRDefault="003F7A4D" w:rsidP="00E95A34">
      <w:pPr>
        <w:spacing w:line="480" w:lineRule="auto"/>
        <w:ind w:firstLine="720"/>
        <w:rPr>
          <w:rFonts w:eastAsia="Times New Roman"/>
          <w:color w:val="000000" w:themeColor="text1"/>
        </w:rPr>
      </w:pPr>
      <w:r w:rsidRPr="00C0596A">
        <w:t>In attribute-based hierarchies, dominance rank depends on physical or behavioral qualities of individual</w:t>
      </w:r>
      <w:r w:rsidR="00745F4B" w:rsidRPr="00C0596A">
        <w:t xml:space="preserve"> group members</w:t>
      </w:r>
      <w:r w:rsidRPr="00C0596A">
        <w:t>. These attributes can be morphological traits related to competitive ability</w:t>
      </w:r>
      <w:r w:rsidR="004D5042" w:rsidRPr="00C0596A">
        <w:t xml:space="preserve"> </w:t>
      </w:r>
      <w:r w:rsidR="004D5042" w:rsidRPr="00C0596A">
        <w:fldChar w:fldCharType="begin" w:fldLock="1"/>
      </w:r>
      <w:r w:rsidR="001A7B90">
        <w:instrText>ADDIN CSL_CITATION { "citationItems" : [ { "id" : "ITEM-1", "itemData" : { "author" : [ { "dropping-particle" : "", "family" : "Dugatkin", "given" : "L A", "non-dropping-particle" : "", "parse-names" : false, "suffix" : "" }, { "dropping-particle" : "", "family" : "Reeve", "given" : "H K", "non-dropping-particle" : "", "parse-names" : false, "suffix" : "" } ], "container-title" : "Behavioral Ecology", "id" : "ITEM-1", "issue" : "4", "issued" : { "date-parts" : [ [ "2014" ] ] }, "page" : "675-679", "title" : "Winning, losing, and reaching out", "type" : "article-journal", "volume" : "25" }, "uris" : [ "http://www.mendeley.com/documents/?uuid=2796c7d9-b1bc-472f-85f0-eb8d9c96c4ef" ] } ], "mendeley" : { "formattedCitation" : "&lt;sup&gt;18&lt;/sup&gt;", "plainTextFormattedCitation" : "18", "previouslyFormattedCitation" : "&lt;sup&gt;18&lt;/sup&gt;" }, "properties" : { "noteIndex" : 3 }, "schema" : "https://github.com/citation-style-language/schema/raw/master/csl-citation.json" }</w:instrText>
      </w:r>
      <w:r w:rsidR="004D5042" w:rsidRPr="00C0596A">
        <w:fldChar w:fldCharType="separate"/>
      </w:r>
      <w:r w:rsidR="008D3F15" w:rsidRPr="008D3F15">
        <w:rPr>
          <w:noProof/>
          <w:vertAlign w:val="superscript"/>
        </w:rPr>
        <w:t>18</w:t>
      </w:r>
      <w:r w:rsidR="004D5042" w:rsidRPr="00C0596A">
        <w:fldChar w:fldCharType="end"/>
      </w:r>
      <w:r w:rsidR="004810EC" w:rsidRPr="00C0596A">
        <w:t xml:space="preserve"> (e.g.,</w:t>
      </w:r>
      <w:r w:rsidR="00793F4B" w:rsidRPr="00C0596A">
        <w:t xml:space="preserve"> body size</w:t>
      </w:r>
      <w:r w:rsidR="00EB2F8D" w:rsidRPr="00C0596A">
        <w:t xml:space="preserve"> in </w:t>
      </w:r>
      <w:r w:rsidR="00D43174" w:rsidRPr="00C0596A">
        <w:t>elephant seals</w:t>
      </w:r>
      <w:r w:rsidR="0022752A">
        <w:t xml:space="preserve"> (</w:t>
      </w:r>
      <w:proofErr w:type="spellStart"/>
      <w:r w:rsidR="0022752A" w:rsidRPr="0022752A">
        <w:rPr>
          <w:i/>
        </w:rPr>
        <w:t>Mirounga</w:t>
      </w:r>
      <w:proofErr w:type="spellEnd"/>
      <w:r w:rsidR="0022752A" w:rsidRPr="0022752A">
        <w:rPr>
          <w:i/>
        </w:rPr>
        <w:t xml:space="preserve"> </w:t>
      </w:r>
      <w:proofErr w:type="spellStart"/>
      <w:r w:rsidR="0022752A" w:rsidRPr="0022752A">
        <w:rPr>
          <w:i/>
        </w:rPr>
        <w:t>angustirostris</w:t>
      </w:r>
      <w:proofErr w:type="spellEnd"/>
      <w:r w:rsidR="0022752A">
        <w:t>)</w:t>
      </w:r>
      <w:r w:rsidR="00D43174" w:rsidRPr="00C0596A">
        <w:t xml:space="preserve"> </w:t>
      </w:r>
      <w:r w:rsidR="00D43174" w:rsidRPr="00C0596A">
        <w:fldChar w:fldCharType="begin" w:fldLock="1"/>
      </w:r>
      <w:r w:rsidR="0071029E">
        <w:instrText>ADDIN CSL_CITATION { "citationItems" : [ { "id" : "ITEM-1", "itemData" : { "DOI" : "10.1006/anbe.1994.1361", "ISSN" : "00033472", "author" : [ { "dropping-particle" : "", "family" : "Haley", "given" : "Michael P.", "non-dropping-particle" : "", "parse-names" : false, "suffix" : "" }, { "dropping-particle" : "", "family" : "Deutsch", "given" : "Charles J.", "non-dropping-particle" : "", "parse-names" : false, "suffix" : "" }, { "dropping-particle" : "", "family" : "Boeuf", "given" : "Burney J.", "non-dropping-particle" : "Le", "parse-names" : false, "suffix" : "" } ], "container-title" : "Animal Behaviour", "id" : "ITEM-1", "issue" : "6", "issued" : { "date-parts" : [ [ "1994", "12" ] ] }, "page" : "1249-1260", "title" : "Size, dominance and copulatory success in male northern elephant seals, Mirounga angustirostris", "type" : "article-journal", "volume" : "48" }, "uris" : [ "http://www.mendeley.com/documents/?uuid=7f0594ac-81b7-4f53-b591-4af2c41c8208" ] } ], "mendeley" : { "formattedCitation" : "&lt;sup&gt;19&lt;/sup&gt;", "plainTextFormattedCitation" : "19", "previouslyFormattedCitation" : "&lt;sup&gt;19&lt;/sup&gt;" }, "properties" : { "noteIndex" : 3 }, "schema" : "https://github.com/citation-style-language/schema/raw/master/csl-citation.json" }</w:instrText>
      </w:r>
      <w:r w:rsidR="00D43174" w:rsidRPr="00C0596A">
        <w:fldChar w:fldCharType="separate"/>
      </w:r>
      <w:r w:rsidR="0071029E" w:rsidRPr="0071029E">
        <w:rPr>
          <w:noProof/>
          <w:vertAlign w:val="superscript"/>
        </w:rPr>
        <w:t>19</w:t>
      </w:r>
      <w:r w:rsidR="00D43174" w:rsidRPr="00C0596A">
        <w:fldChar w:fldCharType="end"/>
      </w:r>
      <w:r w:rsidR="004810EC" w:rsidRPr="00C0596A">
        <w:t>)</w:t>
      </w:r>
      <w:r w:rsidRPr="00C0596A">
        <w:t xml:space="preserve">, </w:t>
      </w:r>
      <w:r w:rsidR="00390497" w:rsidRPr="00C0596A">
        <w:t>ability to produce a behavioral</w:t>
      </w:r>
      <w:r w:rsidRPr="00C0596A">
        <w:t xml:space="preserve"> </w:t>
      </w:r>
      <w:r w:rsidR="00793F4B" w:rsidRPr="00C0596A">
        <w:t>display</w:t>
      </w:r>
      <w:r w:rsidR="004D5042" w:rsidRPr="00C0596A">
        <w:t xml:space="preserve"> </w:t>
      </w:r>
      <w:r w:rsidR="00793F4B" w:rsidRPr="00C0596A">
        <w:t xml:space="preserve">(e.g., </w:t>
      </w:r>
      <w:r w:rsidR="00DE1741" w:rsidRPr="00C0596A">
        <w:t>pi</w:t>
      </w:r>
      <w:r w:rsidRPr="00C0596A">
        <w:t>ping in oystercatchers</w:t>
      </w:r>
      <w:r w:rsidR="0071029E">
        <w:t xml:space="preserve"> (</w:t>
      </w:r>
      <w:proofErr w:type="spellStart"/>
      <w:r w:rsidR="0071029E" w:rsidRPr="0071029E">
        <w:rPr>
          <w:i/>
        </w:rPr>
        <w:t>Haematopus</w:t>
      </w:r>
      <w:proofErr w:type="spellEnd"/>
      <w:r w:rsidR="0071029E" w:rsidRPr="0071029E">
        <w:rPr>
          <w:i/>
        </w:rPr>
        <w:t xml:space="preserve"> </w:t>
      </w:r>
      <w:proofErr w:type="spellStart"/>
      <w:r w:rsidR="0071029E" w:rsidRPr="0071029E">
        <w:rPr>
          <w:i/>
        </w:rPr>
        <w:t>ostralegus</w:t>
      </w:r>
      <w:proofErr w:type="spellEnd"/>
      <w:r w:rsidR="0071029E">
        <w:t>)</w:t>
      </w:r>
      <w:r w:rsidR="00551612" w:rsidRPr="00C0596A">
        <w:t xml:space="preserve"> </w:t>
      </w:r>
      <w:r w:rsidR="00551612" w:rsidRPr="00C0596A">
        <w:fldChar w:fldCharType="begin" w:fldLock="1"/>
      </w:r>
      <w:r w:rsidR="0071029E">
        <w:instrText>ADDIN CSL_CITATION { "citationItems" : [ { "id" : "ITEM-1", "itemData" : { "DOI" : "10.1111/j.1474-919X.1986.tb02687.x", "ISSN" : "00191019", "author" : [ { "dropping-particle" : "", "family" : "Ens", "given" : "B. J.", "non-dropping-particle" : "", "parse-names" : false, "suffix" : "" }, { "dropping-particle" : "", "family" : "Goss-Custard", "given" : "J. D.", "non-dropping-particle" : "", "parse-names" : false, "suffix" : "" } ], "container-title" : "Ibis", "id" : "ITEM-1", "issue" : "3", "issued" : { "date-parts" : [ [ "1986", "4", "3" ] ] }, "page" : "382-391", "title" : "Piping as a display of dominance by wintering Oystercatchers Haematopus ostralegus", "type" : "article-journal", "volume" : "128" }, "uris" : [ "http://www.mendeley.com/documents/?uuid=46c00e4e-6db3-46a6-a786-6f7664508dbe" ] } ], "mendeley" : { "formattedCitation" : "&lt;sup&gt;20&lt;/sup&gt;", "plainTextFormattedCitation" : "20", "previouslyFormattedCitation" : "&lt;sup&gt;20&lt;/sup&gt;" }, "properties" : { "noteIndex" : 3 }, "schema" : "https://github.com/citation-style-language/schema/raw/master/csl-citation.json" }</w:instrText>
      </w:r>
      <w:r w:rsidR="00551612" w:rsidRPr="00C0596A">
        <w:fldChar w:fldCharType="separate"/>
      </w:r>
      <w:r w:rsidR="0071029E" w:rsidRPr="0071029E">
        <w:rPr>
          <w:noProof/>
          <w:vertAlign w:val="superscript"/>
        </w:rPr>
        <w:t>20</w:t>
      </w:r>
      <w:r w:rsidR="00551612" w:rsidRPr="00C0596A">
        <w:fldChar w:fldCharType="end"/>
      </w:r>
      <w:r w:rsidRPr="00C0596A">
        <w:t>), or</w:t>
      </w:r>
      <w:r w:rsidR="00DE1741" w:rsidRPr="00C0596A">
        <w:t xml:space="preserve"> </w:t>
      </w:r>
      <w:r w:rsidR="00B16794" w:rsidRPr="00C0596A">
        <w:t xml:space="preserve">a </w:t>
      </w:r>
      <w:r w:rsidRPr="00C0596A">
        <w:t xml:space="preserve">morphological </w:t>
      </w:r>
      <w:r w:rsidR="00390497" w:rsidRPr="00C0596A">
        <w:t>display,</w:t>
      </w:r>
      <w:r w:rsidRPr="00C0596A">
        <w:t xml:space="preserve"> like </w:t>
      </w:r>
      <w:r w:rsidR="00DE1741" w:rsidRPr="00C0596A">
        <w:t>status badges (</w:t>
      </w:r>
      <w:r w:rsidR="003A0F1F" w:rsidRPr="00C0596A">
        <w:t xml:space="preserve">e.g., </w:t>
      </w:r>
      <w:r w:rsidR="003722D9" w:rsidRPr="00C0596A">
        <w:t>face masks</w:t>
      </w:r>
      <w:r w:rsidR="003722D9">
        <w:t xml:space="preserve"> in </w:t>
      </w:r>
      <w:r w:rsidR="00055E3F">
        <w:t>p</w:t>
      </w:r>
      <w:r w:rsidR="003A0F1F" w:rsidRPr="00C0596A">
        <w:t>aper wasp</w:t>
      </w:r>
      <w:r w:rsidR="003722D9">
        <w:t>s</w:t>
      </w:r>
      <w:r w:rsidR="00FB04F3">
        <w:t xml:space="preserve"> (</w:t>
      </w:r>
      <w:proofErr w:type="spellStart"/>
      <w:r w:rsidR="00FB04F3" w:rsidRPr="00FB04F3">
        <w:rPr>
          <w:i/>
        </w:rPr>
        <w:t>Polistes</w:t>
      </w:r>
      <w:proofErr w:type="spellEnd"/>
      <w:r w:rsidR="00FB04F3" w:rsidRPr="00FB04F3">
        <w:rPr>
          <w:i/>
        </w:rPr>
        <w:t xml:space="preserve"> </w:t>
      </w:r>
      <w:proofErr w:type="spellStart"/>
      <w:r w:rsidR="00FB04F3" w:rsidRPr="00FB04F3">
        <w:rPr>
          <w:i/>
        </w:rPr>
        <w:t>dominulus</w:t>
      </w:r>
      <w:proofErr w:type="spellEnd"/>
      <w:r w:rsidR="00FB04F3">
        <w:t>)</w:t>
      </w:r>
      <w:r w:rsidR="003A0F1F" w:rsidRPr="00C0596A">
        <w:t xml:space="preserve"> </w:t>
      </w:r>
      <w:r w:rsidR="00323E59" w:rsidRPr="00C0596A">
        <w:fldChar w:fldCharType="begin" w:fldLock="1"/>
      </w:r>
      <w:r w:rsidR="00FB04F3">
        <w:instrText>ADDIN CSL_CITATION { "citationItems" : [ { "id" : "ITEM-1", "itemData" : { "abstract" : "Organisms use signals of quality to communicate information about aspects of their relative phenotypic and genetic constitution. Badges of status are a subset of signals of quality that reveal information about an individual's size and dominance. In general, signals of quality require high and differential costs to remain honest (that is, prevent low-quality cheaters from exploiting any fitness benefits associated with communicating high quality). The theoretically required costs for badges of status remain controversial because the development (or 'production') of such signals often seems to be relatively cost-free. One important hypothesis is that such signals impose social (or 'maintenance') costs incurred through repeated agonistic interactions with other individuals. However, convincing empirical evidence for social costs remains elusive. Here we report social costs in a previously undescribed badge of status: the highly variable black facial patterns of female paper wasps, Polistes dominulus. Facial patterns strongly predict body size and social dominance. Moreover, in staged contests between pairs of unfamiliar wasps, subordinate wasps with experimentally altered facial features ('cheaters') received considerably more aggression from the dominant than did sham controls, indicating that facial patterns are signals and that dishonest signalling imposes social costs.", "author" : [ { "dropping-particle" : "", "family" : "Tibbetts", "given" : "Elizabeth A", "non-dropping-particle" : "", "parse-names" : false, "suffix" : "" }, { "dropping-particle" : "", "family" : "Dale", "given" : "James", "non-dropping-particle" : "", "parse-names" : false, "suffix" : "" } ], "container-title" : "Nature", "id" : "ITEM-1", "issue" : "7014", "issued" : { "date-parts" : [ [ "2004" ] ] }, "page" : "218-222", "publisher" : "Nature Publishing Group", "publisher-place" : "Department of Neurobiology and Behavior, Cornell University, Ithaca, New York 14853, USA. eat11@email.arizona.edu", "title" : "A socially enforced signal of quality in a paper wasp.", "type" : "article-journal", "volume" : "432" }, "uris" : [ "http://www.mendeley.com/documents/?uuid=e8d1490b-d072-4e8c-baf6-8791660eeb58" ] } ], "mendeley" : { "formattedCitation" : "&lt;sup&gt;21&lt;/sup&gt;", "plainTextFormattedCitation" : "21", "previouslyFormattedCitation" : "&lt;sup&gt;21&lt;/sup&gt;" }, "properties" : { "noteIndex" : 3 }, "schema" : "https://github.com/citation-style-language/schema/raw/master/csl-citation.json" }</w:instrText>
      </w:r>
      <w:r w:rsidR="00323E59" w:rsidRPr="00C0596A">
        <w:fldChar w:fldCharType="separate"/>
      </w:r>
      <w:r w:rsidR="00FB04F3" w:rsidRPr="00FB04F3">
        <w:rPr>
          <w:noProof/>
          <w:vertAlign w:val="superscript"/>
        </w:rPr>
        <w:t>21</w:t>
      </w:r>
      <w:r w:rsidR="00323E59" w:rsidRPr="00C0596A">
        <w:fldChar w:fldCharType="end"/>
      </w:r>
      <w:r w:rsidR="00FF7FA1">
        <w:t>)</w:t>
      </w:r>
      <w:r w:rsidR="00797087" w:rsidRPr="00C0596A">
        <w:t>.</w:t>
      </w:r>
      <w:r w:rsidR="00F67D4D" w:rsidRPr="00C0596A">
        <w:t xml:space="preserve"> </w:t>
      </w:r>
      <w:r w:rsidR="00B3025A" w:rsidRPr="00C0596A">
        <w:t>Attribute-based dominance hierarchies</w:t>
      </w:r>
      <w:r w:rsidR="00DC1D7A" w:rsidRPr="00C0596A">
        <w:rPr>
          <w:color w:val="000000" w:themeColor="text1"/>
        </w:rPr>
        <w:t xml:space="preserve"> have been well studied, and </w:t>
      </w:r>
      <w:r w:rsidR="004A37E1" w:rsidRPr="00C0596A">
        <w:rPr>
          <w:color w:val="000000" w:themeColor="text1"/>
        </w:rPr>
        <w:t xml:space="preserve">fluctuation in these </w:t>
      </w:r>
      <w:r w:rsidR="00037CF2" w:rsidRPr="00C0596A">
        <w:rPr>
          <w:color w:val="000000" w:themeColor="text1"/>
        </w:rPr>
        <w:t>attributes</w:t>
      </w:r>
      <w:r w:rsidR="004A37E1" w:rsidRPr="00C0596A">
        <w:rPr>
          <w:color w:val="000000" w:themeColor="text1"/>
        </w:rPr>
        <w:t xml:space="preserve"> are associated with corresponding fluctuations in dominance status. For example, dominance status in male eland antelope (</w:t>
      </w:r>
      <w:proofErr w:type="spellStart"/>
      <w:r w:rsidR="004A37E1" w:rsidRPr="00C0596A">
        <w:rPr>
          <w:rStyle w:val="Emphasis"/>
          <w:rFonts w:eastAsia="Times New Roman"/>
          <w:color w:val="000000" w:themeColor="text1"/>
        </w:rPr>
        <w:t>Tragelaphus</w:t>
      </w:r>
      <w:proofErr w:type="spellEnd"/>
      <w:r w:rsidR="004A37E1" w:rsidRPr="00C0596A">
        <w:rPr>
          <w:rStyle w:val="Emphasis"/>
          <w:rFonts w:eastAsia="Times New Roman"/>
          <w:color w:val="000000" w:themeColor="text1"/>
        </w:rPr>
        <w:t xml:space="preserve"> </w:t>
      </w:r>
      <w:proofErr w:type="spellStart"/>
      <w:r w:rsidR="004A37E1" w:rsidRPr="00C0596A">
        <w:rPr>
          <w:rStyle w:val="Emphasis"/>
          <w:rFonts w:eastAsia="Times New Roman"/>
          <w:color w:val="000000" w:themeColor="text1"/>
        </w:rPr>
        <w:t>oryx</w:t>
      </w:r>
      <w:proofErr w:type="spellEnd"/>
      <w:r w:rsidR="004A37E1" w:rsidRPr="00C0596A">
        <w:rPr>
          <w:rFonts w:eastAsia="Times New Roman"/>
          <w:color w:val="000000" w:themeColor="text1"/>
        </w:rPr>
        <w:t xml:space="preserve">) </w:t>
      </w:r>
      <w:r w:rsidR="00D032F6" w:rsidRPr="00C0596A">
        <w:rPr>
          <w:rFonts w:eastAsia="Times New Roman"/>
          <w:color w:val="000000" w:themeColor="text1"/>
        </w:rPr>
        <w:t xml:space="preserve">is </w:t>
      </w:r>
      <w:r w:rsidR="00BD07CE" w:rsidRPr="00C0596A">
        <w:rPr>
          <w:rFonts w:eastAsia="Times New Roman"/>
          <w:color w:val="000000" w:themeColor="text1"/>
        </w:rPr>
        <w:t>correlated with</w:t>
      </w:r>
      <w:r w:rsidR="00D032F6" w:rsidRPr="00C0596A">
        <w:rPr>
          <w:rFonts w:eastAsia="Times New Roman"/>
          <w:color w:val="000000" w:themeColor="text1"/>
        </w:rPr>
        <w:t xml:space="preserve"> face mask darkness and </w:t>
      </w:r>
      <w:r w:rsidR="00E13EDC" w:rsidRPr="00C0596A">
        <w:rPr>
          <w:rFonts w:eastAsia="Times New Roman"/>
          <w:color w:val="000000" w:themeColor="text1"/>
        </w:rPr>
        <w:t xml:space="preserve">the peak frequency of knee-clicks, and within-individual changes in these traits are associated with corresponding changes in dominance status </w:t>
      </w:r>
      <w:r w:rsidR="00E13EDC" w:rsidRPr="00C0596A">
        <w:rPr>
          <w:rFonts w:eastAsia="Times New Roman"/>
          <w:color w:val="000000" w:themeColor="text1"/>
        </w:rPr>
        <w:fldChar w:fldCharType="begin" w:fldLock="1"/>
      </w:r>
      <w:r w:rsidR="001A7B90">
        <w:rPr>
          <w:rFonts w:eastAsia="Times New Roman"/>
          <w:color w:val="000000" w:themeColor="text1"/>
        </w:rPr>
        <w:instrText>ADDIN CSL_CITATION { "citationItems" : [ { "id" : "ITEM-1", "itemData" : { "author" : [ { "dropping-particle" : "", "family" : "Bro J\u00f8rgensen", "given" : "Jakob", "non-dropping-particle" : "", "parse-names" : false, "suffix" : "" }, { "dropping-particle" : "", "family" : "Beeston", "given" : "Joshua", "non-dropping-particle" : "", "parse-names" : false, "suffix" : "" } ], "container-title" : "Animal Behaviour", "id" : "ITEM-1", "issued" : { "date-parts" : [ [ "2015" ] ] }, "page" : "231-239", "publisher" : "Elsevier Ltd", "title" : "Multimodal signalling in an antelope: fluctuating facemasks and\u00a0knee-clicks reveal the social status of eland bulls", "type" : "article-journal", "volume" : "102" }, "uris" : [ "http://www.mendeley.com/documents/?uuid=d31537ce-1fc1-41df-bb1b-bec41996c190" ] } ], "mendeley" : { "formattedCitation" : "&lt;sup&gt;22&lt;/sup&gt;", "plainTextFormattedCitation" : "22", "previouslyFormattedCitation" : "&lt;sup&gt;22&lt;/sup&gt;" }, "properties" : { "noteIndex" : 2 }, "schema" : "https://github.com/citation-style-language/schema/raw/master/csl-citation.json" }</w:instrText>
      </w:r>
      <w:r w:rsidR="00E13EDC"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22</w:t>
      </w:r>
      <w:r w:rsidR="00E13EDC" w:rsidRPr="00C0596A">
        <w:rPr>
          <w:rFonts w:eastAsia="Times New Roman"/>
          <w:color w:val="000000" w:themeColor="text1"/>
        </w:rPr>
        <w:fldChar w:fldCharType="end"/>
      </w:r>
      <w:r w:rsidR="00E13EDC" w:rsidRPr="00C0596A">
        <w:rPr>
          <w:rFonts w:eastAsia="Times New Roman"/>
          <w:color w:val="000000" w:themeColor="text1"/>
        </w:rPr>
        <w:t>.</w:t>
      </w:r>
      <w:r w:rsidR="00160488" w:rsidRPr="00C0596A">
        <w:rPr>
          <w:rFonts w:eastAsia="Times New Roman"/>
          <w:color w:val="000000" w:themeColor="text1"/>
        </w:rPr>
        <w:t xml:space="preserve"> </w:t>
      </w:r>
      <w:r w:rsidR="00586A53" w:rsidRPr="00C0596A">
        <w:rPr>
          <w:rFonts w:eastAsia="Times New Roman"/>
          <w:color w:val="000000" w:themeColor="text1"/>
        </w:rPr>
        <w:t xml:space="preserve">Furthermore, these traits </w:t>
      </w:r>
      <w:r w:rsidR="00A1608B" w:rsidRPr="00C0596A">
        <w:rPr>
          <w:rFonts w:eastAsia="Times New Roman"/>
          <w:color w:val="000000" w:themeColor="text1"/>
        </w:rPr>
        <w:t xml:space="preserve">usually </w:t>
      </w:r>
      <w:proofErr w:type="spellStart"/>
      <w:r w:rsidR="00A1608B" w:rsidRPr="00C0596A">
        <w:rPr>
          <w:rFonts w:eastAsia="Times New Roman"/>
          <w:color w:val="000000" w:themeColor="text1"/>
        </w:rPr>
        <w:t>covary</w:t>
      </w:r>
      <w:proofErr w:type="spellEnd"/>
      <w:r w:rsidR="00A1608B" w:rsidRPr="00C0596A">
        <w:rPr>
          <w:rFonts w:eastAsia="Times New Roman"/>
          <w:color w:val="000000" w:themeColor="text1"/>
        </w:rPr>
        <w:t xml:space="preserve"> with body condition and circulating levels of testosterone </w:t>
      </w:r>
      <w:r w:rsidR="00A1608B" w:rsidRPr="00C0596A">
        <w:rPr>
          <w:rFonts w:eastAsia="Times New Roman"/>
          <w:color w:val="000000" w:themeColor="text1"/>
        </w:rPr>
        <w:fldChar w:fldCharType="begin" w:fldLock="1"/>
      </w:r>
      <w:r w:rsidR="00261D5E">
        <w:rPr>
          <w:rFonts w:eastAsia="Times New Roman"/>
          <w:color w:val="000000" w:themeColor="text1"/>
        </w:rPr>
        <w:instrText>ADDIN CSL_CITATION { "citationItems" : [ { "id" : "ITEM-1", "itemData" : { "DOI" : "10.1093/beheco/arr133", "author" : [ { "dropping-particle" : "", "family" : "Muck", "given" : "Christina", "non-dropping-particle" : "", "parse-names" : false, "suffix" : "" }, { "dropping-particle" : "", "family" : "Goymann", "given" : "Wolfgang", "non-dropping-particle" : "", "parse-names" : false, "suffix" : "" } ], "id" : "ITEM-1", "issue" : "January", "issued" : { "date-parts" : [ [ "2018" ] ] }, "page" : "1312-1319", "title" : "Throat patch size and darkness covaries with testosterone in females of a sex-role reversed species", "type" : "article-journal" }, "uris" : [ "http://www.mendeley.com/documents/?uuid=9f6a811c-d7c0-46d0-84fb-dc5a571a9a1a" ] }, { "id" : "ITEM-2", "itemData" : { "author" : [ { "dropping-particle" : "", "family" : "Bro J\u00f8rgensen", "given" : "Jakob", "non-dropping-particle" : "", "parse-names" : false, "suffix" : "" }, { "dropping-particle" : "", "family" : "Beeston", "given" : "Joshua", "non-dropping-particle" : "", "parse-names" : false, "suffix" : "" } ], "container-title" : "Animal Behaviour", "id" : "ITEM-2", "issued" : { "date-parts" : [ [ "2015" ] ] }, "page" : "231-239", "publisher" : "Elsevier Ltd", "title" : "Multimodal signalling in an antelope: fluctuating facemasks and\u00a0knee-clicks reveal the social status of eland bulls", "type" : "article-journal", "volume" : "102" }, "uris" : [ "http://www.mendeley.com/documents/?uuid=d31537ce-1fc1-41df-bb1b-bec41996c190" ] }, { "id" : "ITEM-3", "itemData" : { "DOI" : "10.1126/science.1073257", "ISSN" : "00368075", "abstract" : "Abstract The mane of the African lion (Panthera leo) is a highly variable trait that reflects male condition and ambient temperature . We examined the consequences of this variation in a long-term study of lions in the Serengeti National Park, Tanzania. Mane darkness ...", "author" : [ { "dropping-particle" : "", "family" : "West", "given" : "P M", "non-dropping-particle" : "", "parse-names" : false, "suffix" : "" } ], "container-title" : "Science", "id" : "ITEM-3", "issue" : "5585", "issued" : { "date-parts" : [ [ "2002", "8", "23" ] ] }, "page" : "1339-1343", "title" : "Sexual Selection, Temperature, and the Lion's Mane", "type" : "article-journal", "volume" : "297" }, "uris" : [ "http://www.mendeley.com/documents/?uuid=0a9cfd7a-0d81-46b1-8ae4-1754bf4787f2" ] } ], "mendeley" : { "formattedCitation" : "&lt;sup&gt;22\u201324&lt;/sup&gt;", "plainTextFormattedCitation" : "22\u201324", "previouslyFormattedCitation" : "&lt;sup&gt;22\u201324&lt;/sup&gt;" }, "properties" : { "noteIndex" : 2 }, "schema" : "https://github.com/citation-style-language/schema/raw/master/csl-citation.json" }</w:instrText>
      </w:r>
      <w:r w:rsidR="00A1608B"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22–24</w:t>
      </w:r>
      <w:r w:rsidR="00A1608B" w:rsidRPr="00C0596A">
        <w:rPr>
          <w:rFonts w:eastAsia="Times New Roman"/>
          <w:color w:val="000000" w:themeColor="text1"/>
        </w:rPr>
        <w:fldChar w:fldCharType="end"/>
      </w:r>
      <w:r w:rsidR="00A1608B" w:rsidRPr="00C0596A">
        <w:rPr>
          <w:rFonts w:eastAsia="Times New Roman"/>
          <w:color w:val="000000" w:themeColor="text1"/>
        </w:rPr>
        <w:t>, s</w:t>
      </w:r>
      <w:r w:rsidR="000E5527" w:rsidRPr="00C0596A">
        <w:rPr>
          <w:rFonts w:eastAsia="Times New Roman"/>
          <w:color w:val="000000" w:themeColor="text1"/>
        </w:rPr>
        <w:t xml:space="preserve">uggesting that they are honest indicators of the ability to win fights. </w:t>
      </w:r>
    </w:p>
    <w:p w14:paraId="55E9E064" w14:textId="3E07E01E" w:rsidR="004A37E1" w:rsidRPr="00C0596A" w:rsidRDefault="00E95A34" w:rsidP="00E95A34">
      <w:pPr>
        <w:spacing w:line="480" w:lineRule="auto"/>
        <w:ind w:firstLine="720"/>
        <w:rPr>
          <w:rFonts w:eastAsia="Times New Roman"/>
          <w:color w:val="000000" w:themeColor="text1"/>
        </w:rPr>
      </w:pPr>
      <w:r>
        <w:t>I</w:t>
      </w:r>
      <w:r w:rsidR="005B50CF" w:rsidRPr="00C0596A">
        <w:t xml:space="preserve">n convention-based hierarchies, dominance rank is acquired through a convention such as tenure in the group </w:t>
      </w:r>
      <w:r w:rsidR="005B50CF" w:rsidRPr="00C0596A">
        <w:fldChar w:fldCharType="begin" w:fldLock="1"/>
      </w:r>
      <w:r w:rsidR="001A7B90">
        <w:instrText>ADDIN CSL_CITATION { "citationItems" : [ { "id" : "ITEM-1", "itemData" : { "DOI" : "10.1093/beheco/12.5.558", "ISBN" : "1045-2249", "ISSN" : "14657279", "PMID" : "5583", "abstract" : "A long-term study of immigrant male spotted hyenas (Crocuta crocuta) living in large multimale/multifemale groups (clans) demonstrated that males acquire social status by queuing. Maximum likelihood estimates of parameters of a stochastic queuing model that assessed queuing discipline confirmed that immigrant males respected the convention that their positions in a queue of typically 15 or more individuals was determined by their sequence of arrival. Levels of aggression among males were low; males did not attempt to improve their social status through physical contests. Size and body mass did not influence male social status. The stability of queues was insured by an increase in the rate at which males formed coalitions against other males as they rose in social status and by coalitions between high-ranked males and dominant females. High-ranked, long-tenured males chiefly consorted with (\"shadowed\") and focused their affiliative behavior on females of high reproductive value and disrupted attempts by subordinate males to associate with these females. High-ranked males also supported females against lower-ranked males that harassed them. In contrast, lower-ranked, short-tenured males focused their affiliative behavior on young adult females and rarely shadowed or defended females. Males that did not disperse from their natal clan (nondispersers) quickly acquired top rank in the male social hierarchy. Irrespective of the social status acquired from their mother when young, nondisperser adult males submitted to all adult females.", "author" : [ { "dropping-particle" : "", "family" : "East", "given" : "Marion L", "non-dropping-particle" : "", "parse-names" : false, "suffix" : "" }, { "dropping-particle" : "", "family" : "Hofer", "given" : "Heribert", "non-dropping-particle" : "", "parse-names" : false, "suffix" : "" } ], "container-title" : "Behavioral Ecology", "id" : "ITEM-1", "issue" : "5", "issued" : { "date-parts" : [ [ "1993" ] ] }, "page" : "558-68", "title" : "Male spotted hyenas (&lt;i&gt;Crocuta crocuta&lt;/i&gt;) queue for status in social groups dominated by females", "type" : "article-journal", "volume" : "12" }, "uris" : [ "http://www.mendeley.com/documents/?uuid=2b650342-192c-401a-b429-f2b0a7af22e0" ] } ], "mendeley" : { "formattedCitation" : "&lt;sup&gt;25&lt;/sup&gt;", "plainTextFormattedCitation" : "25", "previouslyFormattedCitation" : "&lt;sup&gt;25&lt;/sup&gt;" }, "properties" : { "noteIndex" : 3 }, "schema" : "https://github.com/citation-style-language/schema/raw/master/csl-citation.json" }</w:instrText>
      </w:r>
      <w:r w:rsidR="005B50CF" w:rsidRPr="00C0596A">
        <w:fldChar w:fldCharType="separate"/>
      </w:r>
      <w:r w:rsidR="001A7B90" w:rsidRPr="001A7B90">
        <w:rPr>
          <w:noProof/>
          <w:vertAlign w:val="superscript"/>
        </w:rPr>
        <w:t>25</w:t>
      </w:r>
      <w:r w:rsidR="005B50CF" w:rsidRPr="00C0596A">
        <w:fldChar w:fldCharType="end"/>
      </w:r>
      <w:r w:rsidR="005B50CF" w:rsidRPr="00C0596A">
        <w:t xml:space="preserve">, age </w:t>
      </w:r>
      <w:r w:rsidR="005B50CF" w:rsidRPr="00C0596A">
        <w:fldChar w:fldCharType="begin" w:fldLock="1"/>
      </w:r>
      <w:r w:rsidR="001A7B90">
        <w:instrText>ADDIN CSL_CITATION { "citationItems" : [ { "id" : "ITEM-1", "itemData" : { "author" : [ { "dropping-particle" : "", "family" : "Archie", "given" : "Elizabeth A", "non-dropping-particle" : "", "parse-names" : false, "suffix" : "" }, { "dropping-particle" : "", "family" : "Morrison", "given" : "Thomas A", "non-dropping-particle" : "", "parse-names" : false, "suffix" : "" }, { "dropping-particle" : "", "family" : "Foley", "given" : "Charles A H", "non-dropping-particle" : "", "parse-names" : false, "suffix" : "" }, { "dropping-particle" : "", "family" : "Moss", "given" : "Cynthia J", "non-dropping-particle" : "", "parse-names" : false, "suffix" : "" }, { "dropping-particle" : "", "family" : "Alberts", "given" : "Susan C", "non-dropping-particle" : "", "parse-names" : false, "suffix" : "" } ], "container-title" : "Animal Behaviour", "id" : "ITEM-1", "issue" : "1", "issued" : { "date-parts" : [ [ "2006" ] ] }, "page" : "117-127", "publisher" : "Elsevier Ltd", "title" : "Dominance rank relationships among wild female African elephants,&lt; i&gt; Loxodonta africana&lt;/i&gt;", "type" : "article-journal", "volume" : "71" }, "uris" : [ "http://www.mendeley.com/documents/?uuid=4d97d7f0-24d0-4f39-a9fc-76a5a6dce109" ] }, { "id" : "ITEM-2", "itemData" : { "author" : [ { "dropping-particle" : "", "family" : "Wittemyer", "given" : "G", "non-dropping-particle" : "", "parse-names" : false, "suffix" : "" }, { "dropping-particle" : "", "family" : "Getz", "given" : "W M", "non-dropping-particle" : "", "parse-names" : false, "suffix" : "" } ], "container-title" : "Animal Behaviour", "id" : "ITEM-2", "issue" : "4", "issued" : { "date-parts" : [ [ "2007" ] ] }, "page" : "671-681", "publisher" : "Elsevier Ltd", "title" : "Hierarchical dominance structure and social organization in African elephants,&lt; i&gt; Loxodonta africana&lt;/i&gt;", "type" : "article-journal", "volume" : "73" }, "uris" : [ "http://www.mendeley.com/documents/?uuid=68fc59d3-33b4-49bb-9e7a-263868d54110" ] } ], "mendeley" : { "formattedCitation" : "&lt;sup&gt;26,27&lt;/sup&gt;", "plainTextFormattedCitation" : "26,27", "previouslyFormattedCitation" : "&lt;sup&gt;26,27&lt;/sup&gt;" }, "properties" : { "noteIndex" : 3 }, "schema" : "https://github.com/citation-style-language/schema/raw/master/csl-citation.json" }</w:instrText>
      </w:r>
      <w:r w:rsidR="005B50CF" w:rsidRPr="00C0596A">
        <w:fldChar w:fldCharType="separate"/>
      </w:r>
      <w:r w:rsidR="008D3F15" w:rsidRPr="008D3F15">
        <w:rPr>
          <w:noProof/>
          <w:vertAlign w:val="superscript"/>
        </w:rPr>
        <w:t>26,27</w:t>
      </w:r>
      <w:r w:rsidR="005B50CF" w:rsidRPr="00C0596A">
        <w:fldChar w:fldCharType="end"/>
      </w:r>
      <w:r w:rsidR="005B50CF" w:rsidRPr="00C0596A">
        <w:t xml:space="preserve"> or maternal rank ‘inheritance’ </w:t>
      </w:r>
      <w:r w:rsidR="005B50CF" w:rsidRPr="00C0596A">
        <w:fldChar w:fldCharType="begin" w:fldLock="1"/>
      </w:r>
      <w:r w:rsidR="001A7B90">
        <w:instrText>ADDIN CSL_CITATION { "citationItems" : [ { "id" : "ITEM-1", "itemData" : { "abstract" : "Summary The minoo - B Group has been the subject of our intensive survey for 4 years, and it was revealed that it has a unique character among groups of Japanese macaque, that is, the group has no leader male in true sense, but has a female as a leader. But it is convenient ... \n", "author" : [ { "dropping-particle" : "", "family" : "Kawamura", "given" : "S", "non-dropping-particle" : "", "parse-names" : false, "suffix" : "" } ], "container-title" : "Primates", "id" : "ITEM-1", "issue" : "2", "issued" : { "date-parts" : [ [ "1958" ] ] }, "page" : "149-156", "title" : "The matriarchal social order in the Minoo-B group", "type" : "article-journal", "volume" : "1" }, "uris" : [ "http://www.mendeley.com/documents/?uuid=e4dc7f09-d157-45a8-ba4c-d0bde7385298" ] } ], "mendeley" : { "formattedCitation" : "&lt;sup&gt;28&lt;/sup&gt;", "plainTextFormattedCitation" : "28", "previouslyFormattedCitation" : "&lt;sup&gt;28&lt;/sup&gt;" }, "properties" : { "noteIndex" : 3 }, "schema" : "https://github.com/citation-style-language/schema/raw/master/csl-citation.json" }</w:instrText>
      </w:r>
      <w:r w:rsidR="005B50CF" w:rsidRPr="00C0596A">
        <w:fldChar w:fldCharType="separate"/>
      </w:r>
      <w:r w:rsidR="008D3F15" w:rsidRPr="008D3F15">
        <w:rPr>
          <w:noProof/>
          <w:vertAlign w:val="superscript"/>
        </w:rPr>
        <w:t>28</w:t>
      </w:r>
      <w:r w:rsidR="005B50CF" w:rsidRPr="00C0596A">
        <w:fldChar w:fldCharType="end"/>
      </w:r>
      <w:r w:rsidR="005B50CF" w:rsidRPr="00C0596A">
        <w:t>, and these conventions appear to operate irrespective of individual quality</w:t>
      </w:r>
      <w:r w:rsidR="001A7B90">
        <w:t xml:space="preserve"> (e.g.,</w:t>
      </w:r>
      <w:r w:rsidR="005B50CF" w:rsidRPr="00C0596A">
        <w:t xml:space="preserve"> </w:t>
      </w:r>
      <w:r w:rsidR="005B50CF" w:rsidRPr="00C0596A">
        <w:fldChar w:fldCharType="begin" w:fldLock="1"/>
      </w:r>
      <w:r w:rsidR="001A7B90">
        <w:instrText>ADDIN CSL_CITATION { "citationItems" : [ { "id" : "ITEM-1", "itemData" : { "DOI" : "10.1016/j.anbehav.2015.11.023", "ISSN" : "00033472", "abstract" : "In some species of Old World monkeys and apes, females exhibit exaggerated swellings of the anogenital region that vary in size across the ovarian cycle. Exaggerated swellings are typically largest around the time of ovulation, and swelling size has been reported to correlate positively with female quality, supporting the hypothesis that exaggerated swellings are honest signals of both female fecundity and quality. However, the relationship between swelling size and timing of ovulation is weak in some studies, and the relationship between swelling size and female quality has also not been consistently reported. Here, we collated empirical studies that have reported either swelling size and estimated timing of ovulation (N = 26) or swelling size and measures of individual quality (N = 7), to assess the strength of these relationships using meta-analytical methods. Our analyses confirmed that the period of maximal swelling size is closely associated with the most fertile period of the ovarian cycle and that a large proportion of ovulations occur during the maximal swelling period. A small, positive effect size was also found for the relationship between swelling size and body condition. In contrast, the relationships with age and social rank were not significant. Swelling size, therefore, potentially signals both female condition and timing of the fertile phase. Males are likely to benefit from allocating mating effort according to swelling size, while females with large swellings potentially benefit from exerting control over matings in species in which female control is compromised by male mating strategies.", "author" : [ { "dropping-particle" : "", "family" : "Street", "given" : "Sally E.", "non-dropping-particle" : "", "parse-names" : false, "suffix" : "" }, { "dropping-particle" : "", "family" : "Cross", "given" : "Catharine P.", "non-dropping-particle" : "", "parse-names" : false, "suffix" : "" }, { "dropping-particle" : "", "family" : "Brown", "given" : "Gillian R.", "non-dropping-particle" : "", "parse-names" : false, "suffix" : "" } ], "container-title" : "Animal Behaviour", "id" : "ITEM-1", "issued" : { "date-parts" : [ [ "2016" ] ] }, "page" : "203-212", "publisher" : "Elsevier Ltd", "title" : "Exaggerated sexual swellings in female nonhuman primates are reliable signals of female fertility and body condition", "type" : "article-journal", "volume" : "112" }, "uris" : [ "http://www.mendeley.com/documents/?uuid=c3f9b7ae-cb72-45f3-8d4f-d12a25f3ef72" ] } ], "mendeley" : { "formattedCitation" : "&lt;sup&gt;29&lt;/sup&gt;", "plainTextFormattedCitation" : "29", "previouslyFormattedCitation" : "&lt;sup&gt;29&lt;/sup&gt;" }, "properties" : { "noteIndex" : 3 }, "schema" : "https://github.com/citation-style-language/schema/raw/master/csl-citation.json" }</w:instrText>
      </w:r>
      <w:r w:rsidR="005B50CF" w:rsidRPr="00C0596A">
        <w:fldChar w:fldCharType="separate"/>
      </w:r>
      <w:r w:rsidR="001A7B90" w:rsidRPr="001A7B90">
        <w:rPr>
          <w:noProof/>
          <w:vertAlign w:val="superscript"/>
        </w:rPr>
        <w:t>29</w:t>
      </w:r>
      <w:r w:rsidR="005B50CF" w:rsidRPr="00C0596A">
        <w:fldChar w:fldCharType="end"/>
      </w:r>
      <w:r w:rsidR="001A7B90">
        <w:t>)</w:t>
      </w:r>
      <w:r w:rsidR="005B50CF" w:rsidRPr="00C0596A">
        <w:t>.</w:t>
      </w:r>
      <w:r w:rsidR="005B50CF">
        <w:t xml:space="preserve"> </w:t>
      </w:r>
      <w:r w:rsidR="00E9545B">
        <w:rPr>
          <w:rFonts w:eastAsia="Times New Roman"/>
          <w:color w:val="000000" w:themeColor="text1"/>
        </w:rPr>
        <w:t>Surprisingly</w:t>
      </w:r>
      <w:r w:rsidR="006B6448" w:rsidRPr="00C0596A">
        <w:rPr>
          <w:rFonts w:eastAsia="Times New Roman"/>
          <w:color w:val="000000" w:themeColor="text1"/>
        </w:rPr>
        <w:t xml:space="preserve"> </w:t>
      </w:r>
      <w:r w:rsidR="00B7489C" w:rsidRPr="00C0596A">
        <w:rPr>
          <w:rFonts w:eastAsia="Times New Roman"/>
          <w:color w:val="000000" w:themeColor="text1"/>
        </w:rPr>
        <w:t xml:space="preserve">little is known about </w:t>
      </w:r>
      <w:r w:rsidR="006C21B4" w:rsidRPr="00C0596A">
        <w:rPr>
          <w:rFonts w:eastAsia="Times New Roman"/>
          <w:color w:val="000000" w:themeColor="text1"/>
        </w:rPr>
        <w:t>fluctuations in dominance status</w:t>
      </w:r>
      <w:r w:rsidR="00B7489C" w:rsidRPr="00C0596A">
        <w:rPr>
          <w:rFonts w:eastAsia="Times New Roman"/>
          <w:color w:val="000000" w:themeColor="text1"/>
        </w:rPr>
        <w:t xml:space="preserve"> in convention-based so</w:t>
      </w:r>
      <w:r w:rsidR="0069607D" w:rsidRPr="00C0596A">
        <w:rPr>
          <w:rFonts w:eastAsia="Times New Roman"/>
          <w:color w:val="000000" w:themeColor="text1"/>
        </w:rPr>
        <w:t>cieties</w:t>
      </w:r>
      <w:r w:rsidR="00711FD2" w:rsidRPr="00C0596A">
        <w:rPr>
          <w:rFonts w:eastAsia="Times New Roman"/>
          <w:color w:val="000000" w:themeColor="text1"/>
        </w:rPr>
        <w:t xml:space="preserve">, and the functioning of </w:t>
      </w:r>
      <w:r w:rsidR="006C21B4" w:rsidRPr="00C0596A">
        <w:rPr>
          <w:rFonts w:eastAsia="Times New Roman"/>
          <w:color w:val="000000" w:themeColor="text1"/>
        </w:rPr>
        <w:t xml:space="preserve">convention-based </w:t>
      </w:r>
      <w:r w:rsidR="00711FD2" w:rsidRPr="00C0596A">
        <w:rPr>
          <w:rFonts w:eastAsia="Times New Roman"/>
          <w:color w:val="000000" w:themeColor="text1"/>
        </w:rPr>
        <w:t xml:space="preserve">hierarchies </w:t>
      </w:r>
      <w:r w:rsidR="00260552" w:rsidRPr="00C0596A">
        <w:rPr>
          <w:rFonts w:eastAsia="Times New Roman"/>
          <w:color w:val="000000" w:themeColor="text1"/>
        </w:rPr>
        <w:t xml:space="preserve">is </w:t>
      </w:r>
      <w:r w:rsidR="006C21B4" w:rsidRPr="00C0596A">
        <w:rPr>
          <w:rFonts w:eastAsia="Times New Roman"/>
          <w:color w:val="000000" w:themeColor="text1"/>
        </w:rPr>
        <w:t xml:space="preserve">thus </w:t>
      </w:r>
      <w:r w:rsidR="00260552" w:rsidRPr="00C0596A">
        <w:rPr>
          <w:rFonts w:eastAsia="Times New Roman"/>
          <w:color w:val="000000" w:themeColor="text1"/>
        </w:rPr>
        <w:t>perplexing. I</w:t>
      </w:r>
      <w:r w:rsidR="00DE721E" w:rsidRPr="00C0596A">
        <w:rPr>
          <w:rFonts w:eastAsia="Times New Roman"/>
          <w:color w:val="000000" w:themeColor="text1"/>
        </w:rPr>
        <w:t xml:space="preserve">f </w:t>
      </w:r>
      <w:r w:rsidR="000C18EB" w:rsidRPr="00C0596A">
        <w:rPr>
          <w:rFonts w:eastAsia="Times New Roman"/>
          <w:color w:val="000000" w:themeColor="text1"/>
        </w:rPr>
        <w:t>high dominance rank is desirable and</w:t>
      </w:r>
      <w:r w:rsidR="00DE721E" w:rsidRPr="00C0596A">
        <w:rPr>
          <w:rFonts w:eastAsia="Times New Roman"/>
          <w:color w:val="000000" w:themeColor="text1"/>
        </w:rPr>
        <w:t xml:space="preserve"> </w:t>
      </w:r>
      <w:r w:rsidR="000C18EB" w:rsidRPr="00C0596A">
        <w:rPr>
          <w:rFonts w:eastAsia="Times New Roman"/>
          <w:color w:val="000000" w:themeColor="text1"/>
        </w:rPr>
        <w:t>the convention determining rank is not tied to individual quality, what prevents high</w:t>
      </w:r>
      <w:r w:rsidR="00E9545B">
        <w:rPr>
          <w:rFonts w:eastAsia="Times New Roman"/>
          <w:color w:val="000000" w:themeColor="text1"/>
        </w:rPr>
        <w:t>-</w:t>
      </w:r>
      <w:r w:rsidR="000C18EB" w:rsidRPr="00C0596A">
        <w:rPr>
          <w:rFonts w:eastAsia="Times New Roman"/>
          <w:color w:val="000000" w:themeColor="text1"/>
        </w:rPr>
        <w:t xml:space="preserve">quality individuals from ignoring the convention and asserting dominance through other means? </w:t>
      </w:r>
      <w:r w:rsidR="00260552" w:rsidRPr="00C0596A">
        <w:rPr>
          <w:rFonts w:eastAsia="Times New Roman"/>
          <w:color w:val="000000" w:themeColor="text1"/>
        </w:rPr>
        <w:t>If rank reversals do occur in these societies, what allows certain individuals to improve their rank at the expe</w:t>
      </w:r>
      <w:r w:rsidR="006053B0" w:rsidRPr="00C0596A">
        <w:rPr>
          <w:rFonts w:eastAsia="Times New Roman"/>
          <w:color w:val="000000" w:themeColor="text1"/>
        </w:rPr>
        <w:t>ns</w:t>
      </w:r>
      <w:r w:rsidR="00260552" w:rsidRPr="00C0596A">
        <w:rPr>
          <w:rFonts w:eastAsia="Times New Roman"/>
          <w:color w:val="000000" w:themeColor="text1"/>
        </w:rPr>
        <w:t>e of others?</w:t>
      </w:r>
    </w:p>
    <w:p w14:paraId="68548EEF" w14:textId="0A34FB50" w:rsidR="00F939A0" w:rsidRPr="00C0596A" w:rsidRDefault="00C76E30" w:rsidP="00350170">
      <w:pPr>
        <w:spacing w:line="480" w:lineRule="auto"/>
        <w:rPr>
          <w:rFonts w:eastAsia="Times New Roman"/>
          <w:color w:val="000000" w:themeColor="text1"/>
        </w:rPr>
      </w:pPr>
      <w:r w:rsidRPr="00C0596A">
        <w:rPr>
          <w:rFonts w:eastAsia="Times New Roman"/>
          <w:color w:val="000000" w:themeColor="text1"/>
        </w:rPr>
        <w:lastRenderedPageBreak/>
        <w:tab/>
      </w:r>
      <w:r w:rsidR="006053B0" w:rsidRPr="00C0596A">
        <w:rPr>
          <w:rFonts w:eastAsia="Times New Roman"/>
          <w:color w:val="000000" w:themeColor="text1"/>
        </w:rPr>
        <w:t>Perhaps</w:t>
      </w:r>
      <w:r w:rsidR="00861693" w:rsidRPr="00C0596A">
        <w:rPr>
          <w:rFonts w:eastAsia="Times New Roman"/>
          <w:color w:val="000000" w:themeColor="text1"/>
        </w:rPr>
        <w:t xml:space="preserve"> the most common form of convention-based dominance hierarchies</w:t>
      </w:r>
      <w:r w:rsidR="00896F2B" w:rsidRPr="00C0596A">
        <w:rPr>
          <w:rFonts w:eastAsia="Times New Roman"/>
          <w:color w:val="000000" w:themeColor="text1"/>
        </w:rPr>
        <w:t xml:space="preserve"> </w:t>
      </w:r>
      <w:proofErr w:type="gramStart"/>
      <w:r w:rsidR="00896F2B" w:rsidRPr="00C0596A">
        <w:rPr>
          <w:rFonts w:eastAsia="Times New Roman"/>
          <w:color w:val="000000" w:themeColor="text1"/>
        </w:rPr>
        <w:t>are</w:t>
      </w:r>
      <w:proofErr w:type="gramEnd"/>
      <w:r w:rsidR="00896F2B" w:rsidRPr="00C0596A">
        <w:rPr>
          <w:rFonts w:eastAsia="Times New Roman"/>
          <w:color w:val="000000" w:themeColor="text1"/>
        </w:rPr>
        <w:t xml:space="preserve"> the </w:t>
      </w:r>
      <w:r w:rsidRPr="00C0596A">
        <w:rPr>
          <w:rFonts w:eastAsia="Times New Roman"/>
          <w:color w:val="000000" w:themeColor="text1"/>
        </w:rPr>
        <w:t>‘nepotistic hierarchies’</w:t>
      </w:r>
      <w:r w:rsidR="00D6492F" w:rsidRPr="00C0596A">
        <w:rPr>
          <w:rFonts w:eastAsia="Times New Roman"/>
          <w:color w:val="000000" w:themeColor="text1"/>
        </w:rPr>
        <w:t xml:space="preserve"> found in </w:t>
      </w:r>
      <w:r w:rsidR="00F8332D" w:rsidRPr="00C0596A">
        <w:rPr>
          <w:rFonts w:eastAsia="Times New Roman"/>
          <w:color w:val="000000" w:themeColor="text1"/>
        </w:rPr>
        <w:t xml:space="preserve">many </w:t>
      </w:r>
      <w:r w:rsidR="005B50CF">
        <w:rPr>
          <w:rFonts w:eastAsia="Times New Roman"/>
          <w:color w:val="000000" w:themeColor="text1"/>
        </w:rPr>
        <w:t>c</w:t>
      </w:r>
      <w:r w:rsidR="00F8332D" w:rsidRPr="00C0596A">
        <w:rPr>
          <w:rFonts w:eastAsia="Times New Roman"/>
          <w:color w:val="000000" w:themeColor="text1"/>
        </w:rPr>
        <w:t xml:space="preserve">ercopithecine primates and </w:t>
      </w:r>
      <w:r w:rsidR="00D6492F" w:rsidRPr="00C0596A">
        <w:rPr>
          <w:rFonts w:eastAsia="Times New Roman"/>
          <w:color w:val="000000" w:themeColor="text1"/>
        </w:rPr>
        <w:t>spotted hyenas</w:t>
      </w:r>
      <w:r w:rsidR="00E95A34">
        <w:rPr>
          <w:rFonts w:eastAsia="Times New Roman"/>
          <w:color w:val="000000" w:themeColor="text1"/>
        </w:rPr>
        <w:t xml:space="preserve"> </w:t>
      </w:r>
      <w:r w:rsidR="00E95A34" w:rsidRPr="00E95A34">
        <w:rPr>
          <w:rFonts w:eastAsia="Times New Roman"/>
          <w:i/>
          <w:color w:val="000000" w:themeColor="text1"/>
        </w:rPr>
        <w:t>(</w:t>
      </w:r>
      <w:proofErr w:type="spellStart"/>
      <w:r w:rsidR="00E95A34" w:rsidRPr="00E95A34">
        <w:rPr>
          <w:rFonts w:eastAsia="Times New Roman"/>
          <w:i/>
          <w:color w:val="000000" w:themeColor="text1"/>
        </w:rPr>
        <w:t>Crocuta</w:t>
      </w:r>
      <w:proofErr w:type="spellEnd"/>
      <w:r w:rsidR="00E95A34" w:rsidRPr="00E95A34">
        <w:rPr>
          <w:rFonts w:eastAsia="Times New Roman"/>
          <w:i/>
          <w:color w:val="000000" w:themeColor="text1"/>
        </w:rPr>
        <w:t xml:space="preserve"> </w:t>
      </w:r>
      <w:proofErr w:type="spellStart"/>
      <w:r w:rsidR="00E95A34" w:rsidRPr="00E95A34">
        <w:rPr>
          <w:rFonts w:eastAsia="Times New Roman"/>
          <w:i/>
          <w:color w:val="000000" w:themeColor="text1"/>
        </w:rPr>
        <w:t>crocuta</w:t>
      </w:r>
      <w:proofErr w:type="spellEnd"/>
      <w:r w:rsidR="00E95A34" w:rsidRPr="00E95A34">
        <w:rPr>
          <w:rFonts w:eastAsia="Times New Roman"/>
          <w:i/>
          <w:color w:val="000000" w:themeColor="text1"/>
        </w:rPr>
        <w:t>)</w:t>
      </w:r>
      <w:r w:rsidR="00896F2B" w:rsidRPr="00C0596A">
        <w:rPr>
          <w:rFonts w:eastAsia="Times New Roman"/>
          <w:color w:val="000000" w:themeColor="text1"/>
        </w:rPr>
        <w:t xml:space="preserve">, in which dominance rank acquisition follows </w:t>
      </w:r>
      <w:r w:rsidR="00B34AFA" w:rsidRPr="00C0596A">
        <w:rPr>
          <w:rFonts w:eastAsia="Times New Roman"/>
          <w:color w:val="000000" w:themeColor="text1"/>
        </w:rPr>
        <w:t xml:space="preserve">a </w:t>
      </w:r>
      <w:r w:rsidR="00896F2B" w:rsidRPr="00C0596A">
        <w:rPr>
          <w:rFonts w:eastAsia="Times New Roman"/>
          <w:color w:val="000000" w:themeColor="text1"/>
        </w:rPr>
        <w:t xml:space="preserve">pattern strikingly </w:t>
      </w:r>
      <w:r w:rsidR="00B34AFA" w:rsidRPr="00C0596A">
        <w:rPr>
          <w:rFonts w:eastAsia="Times New Roman"/>
          <w:color w:val="000000" w:themeColor="text1"/>
        </w:rPr>
        <w:t>like</w:t>
      </w:r>
      <w:r w:rsidR="00EE0DB1" w:rsidRPr="00C0596A">
        <w:rPr>
          <w:rFonts w:eastAsia="Times New Roman"/>
          <w:color w:val="000000" w:themeColor="text1"/>
        </w:rPr>
        <w:t xml:space="preserve"> genetic inheritance. </w:t>
      </w:r>
      <w:r w:rsidR="007A0718" w:rsidRPr="00C0596A">
        <w:rPr>
          <w:rFonts w:eastAsia="Times New Roman"/>
          <w:color w:val="000000" w:themeColor="text1"/>
        </w:rPr>
        <w:t xml:space="preserve">Rather than a </w:t>
      </w:r>
      <w:r w:rsidR="006053B0" w:rsidRPr="00C0596A">
        <w:rPr>
          <w:rFonts w:eastAsia="Times New Roman"/>
          <w:color w:val="000000" w:themeColor="text1"/>
        </w:rPr>
        <w:t xml:space="preserve">true </w:t>
      </w:r>
      <w:r w:rsidR="007A0718" w:rsidRPr="00C0596A">
        <w:rPr>
          <w:rFonts w:eastAsia="Times New Roman"/>
          <w:color w:val="000000" w:themeColor="text1"/>
        </w:rPr>
        <w:t>genetic process, however,</w:t>
      </w:r>
      <w:r w:rsidR="00E22AD3" w:rsidRPr="00C0596A">
        <w:rPr>
          <w:rFonts w:eastAsia="Times New Roman"/>
          <w:color w:val="000000" w:themeColor="text1"/>
        </w:rPr>
        <w:t xml:space="preserve"> dominance</w:t>
      </w:r>
      <w:r w:rsidR="007A0718" w:rsidRPr="00C0596A">
        <w:rPr>
          <w:rFonts w:eastAsia="Times New Roman"/>
          <w:color w:val="000000" w:themeColor="text1"/>
        </w:rPr>
        <w:t xml:space="preserve"> rank</w:t>
      </w:r>
      <w:r w:rsidR="00E22AD3" w:rsidRPr="00C0596A">
        <w:rPr>
          <w:rFonts w:eastAsia="Times New Roman"/>
          <w:color w:val="000000" w:themeColor="text1"/>
        </w:rPr>
        <w:t xml:space="preserve"> is acquired through </w:t>
      </w:r>
      <w:r w:rsidR="00CE2A65" w:rsidRPr="00C0596A">
        <w:rPr>
          <w:rFonts w:eastAsia="Times New Roman"/>
          <w:color w:val="000000" w:themeColor="text1"/>
        </w:rPr>
        <w:t xml:space="preserve">a </w:t>
      </w:r>
      <w:r w:rsidR="00E22AD3" w:rsidRPr="00C0596A">
        <w:rPr>
          <w:rFonts w:eastAsia="Times New Roman"/>
          <w:color w:val="000000" w:themeColor="text1"/>
        </w:rPr>
        <w:t xml:space="preserve">behavioral </w:t>
      </w:r>
      <w:r w:rsidR="00CE2A65" w:rsidRPr="00C0596A">
        <w:rPr>
          <w:rFonts w:eastAsia="Times New Roman"/>
          <w:color w:val="000000" w:themeColor="text1"/>
        </w:rPr>
        <w:t>‘</w:t>
      </w:r>
      <w:r w:rsidR="00E22AD3" w:rsidRPr="00C0596A">
        <w:rPr>
          <w:rFonts w:eastAsia="Times New Roman"/>
          <w:color w:val="000000" w:themeColor="text1"/>
        </w:rPr>
        <w:t>inheritance</w:t>
      </w:r>
      <w:r w:rsidR="00CE2A65" w:rsidRPr="00C0596A">
        <w:rPr>
          <w:rFonts w:eastAsia="Times New Roman"/>
          <w:color w:val="000000" w:themeColor="text1"/>
        </w:rPr>
        <w:t>’</w:t>
      </w:r>
      <w:r w:rsidR="00CD657D" w:rsidRPr="00C0596A">
        <w:rPr>
          <w:rFonts w:eastAsia="Times New Roman"/>
          <w:color w:val="000000" w:themeColor="text1"/>
        </w:rPr>
        <w:t xml:space="preserve"> process</w:t>
      </w:r>
      <w:r w:rsidR="008015E9" w:rsidRPr="00C0596A">
        <w:rPr>
          <w:rFonts w:eastAsia="Times New Roman"/>
          <w:color w:val="000000" w:themeColor="text1"/>
        </w:rPr>
        <w:t xml:space="preserve"> </w:t>
      </w:r>
      <w:r w:rsidR="00CE2A65" w:rsidRPr="00C0596A">
        <w:rPr>
          <w:rFonts w:eastAsia="Times New Roman"/>
          <w:color w:val="000000" w:themeColor="text1"/>
        </w:rPr>
        <w:t xml:space="preserve">that </w:t>
      </w:r>
      <w:r w:rsidR="006053B0" w:rsidRPr="00C0596A">
        <w:rPr>
          <w:rFonts w:eastAsia="Times New Roman"/>
          <w:color w:val="000000" w:themeColor="text1"/>
        </w:rPr>
        <w:t>involves learning</w:t>
      </w:r>
      <w:r w:rsidR="00F11666" w:rsidRPr="00C0596A">
        <w:rPr>
          <w:rFonts w:eastAsia="Times New Roman"/>
          <w:color w:val="000000" w:themeColor="text1"/>
        </w:rPr>
        <w:t>,</w:t>
      </w:r>
      <w:r w:rsidR="006053B0" w:rsidRPr="00C0596A">
        <w:rPr>
          <w:rFonts w:eastAsia="Times New Roman"/>
          <w:color w:val="000000" w:themeColor="text1"/>
        </w:rPr>
        <w:t xml:space="preserve"> and </w:t>
      </w:r>
      <w:r w:rsidR="008015E9" w:rsidRPr="00C0596A">
        <w:rPr>
          <w:rFonts w:eastAsia="Times New Roman"/>
          <w:color w:val="000000" w:themeColor="text1"/>
        </w:rPr>
        <w:t>follow</w:t>
      </w:r>
      <w:r w:rsidR="00CE2A65" w:rsidRPr="00C0596A">
        <w:rPr>
          <w:rFonts w:eastAsia="Times New Roman"/>
          <w:color w:val="000000" w:themeColor="text1"/>
        </w:rPr>
        <w:t>s</w:t>
      </w:r>
      <w:r w:rsidR="008015E9" w:rsidRPr="00C0596A">
        <w:rPr>
          <w:rFonts w:eastAsia="Times New Roman"/>
          <w:color w:val="000000" w:themeColor="text1"/>
        </w:rPr>
        <w:t xml:space="preserve"> two </w:t>
      </w:r>
      <w:r w:rsidR="00CD657D" w:rsidRPr="00C0596A">
        <w:rPr>
          <w:rFonts w:eastAsia="Times New Roman"/>
          <w:color w:val="000000" w:themeColor="text1"/>
        </w:rPr>
        <w:t xml:space="preserve">general rules: (1) juveniles acquire </w:t>
      </w:r>
      <w:r w:rsidR="0041492D" w:rsidRPr="00C0596A">
        <w:rPr>
          <w:rFonts w:eastAsia="Times New Roman"/>
          <w:color w:val="000000" w:themeColor="text1"/>
        </w:rPr>
        <w:t xml:space="preserve">status </w:t>
      </w:r>
      <w:r w:rsidR="006053B0" w:rsidRPr="00C0596A">
        <w:rPr>
          <w:rFonts w:eastAsia="Times New Roman"/>
          <w:color w:val="000000" w:themeColor="text1"/>
        </w:rPr>
        <w:t xml:space="preserve">immediately below </w:t>
      </w:r>
      <w:r w:rsidR="0041492D" w:rsidRPr="00C0596A">
        <w:rPr>
          <w:rFonts w:eastAsia="Times New Roman"/>
          <w:color w:val="000000" w:themeColor="text1"/>
        </w:rPr>
        <w:t>that of their mothers</w:t>
      </w:r>
      <w:r w:rsidR="00930277" w:rsidRPr="00C0596A">
        <w:rPr>
          <w:rFonts w:eastAsia="Times New Roman"/>
          <w:color w:val="000000" w:themeColor="text1"/>
        </w:rPr>
        <w:t xml:space="preserve"> in a pattern</w:t>
      </w:r>
      <w:r w:rsidR="00CE2A65" w:rsidRPr="00C0596A">
        <w:rPr>
          <w:rFonts w:eastAsia="Times New Roman"/>
          <w:color w:val="000000" w:themeColor="text1"/>
        </w:rPr>
        <w:t xml:space="preserve"> dubbed ‘maternal rank inheritance</w:t>
      </w:r>
      <w:r w:rsidR="0041492D" w:rsidRPr="00C0596A">
        <w:rPr>
          <w:rFonts w:eastAsia="Times New Roman"/>
          <w:color w:val="000000" w:themeColor="text1"/>
        </w:rPr>
        <w:t>,</w:t>
      </w:r>
      <w:r w:rsidR="00CE2A65" w:rsidRPr="00C0596A">
        <w:rPr>
          <w:rFonts w:eastAsia="Times New Roman"/>
          <w:color w:val="000000" w:themeColor="text1"/>
        </w:rPr>
        <w:t>’</w:t>
      </w:r>
      <w:r w:rsidR="0041492D" w:rsidRPr="00C0596A">
        <w:rPr>
          <w:rFonts w:eastAsia="Times New Roman"/>
          <w:color w:val="000000" w:themeColor="text1"/>
        </w:rPr>
        <w:t xml:space="preserve"> and (2) juveniles outrank their older siblings</w:t>
      </w:r>
      <w:r w:rsidR="00CE2A65" w:rsidRPr="00C0596A">
        <w:rPr>
          <w:rFonts w:eastAsia="Times New Roman"/>
          <w:color w:val="000000" w:themeColor="text1"/>
        </w:rPr>
        <w:t xml:space="preserve"> in a pattern called ‘youngest ascendency’</w:t>
      </w:r>
      <w:r w:rsidR="00685EE3" w:rsidRPr="00C0596A">
        <w:rPr>
          <w:rFonts w:eastAsia="Times New Roman"/>
          <w:color w:val="000000" w:themeColor="text1"/>
        </w:rPr>
        <w:t xml:space="preserve"> </w:t>
      </w:r>
      <w:r w:rsidR="008F6712" w:rsidRPr="00C0596A">
        <w:rPr>
          <w:rFonts w:eastAsia="Times New Roman"/>
          <w:color w:val="000000" w:themeColor="text1"/>
        </w:rPr>
        <w:fldChar w:fldCharType="begin" w:fldLock="1"/>
      </w:r>
      <w:r w:rsidR="001A7B90">
        <w:rPr>
          <w:rFonts w:eastAsia="Times New Roman"/>
          <w:color w:val="000000" w:themeColor="text1"/>
        </w:rPr>
        <w:instrText>ADDIN CSL_CITATION { "citationItems" : [ { "id" : "ITEM-1", "itemData" : { "abstract" : "Summary The minoo - B Group has been the subject of our intensive survey for 4 years, and it was revealed that it has a unique character among groups of Japanese macaque, that is, the group has no leader male in true sense, but has a female as a leader. But it is convenient ... \n", "author" : [ { "dropping-particle" : "", "family" : "Kawamura", "given" : "S", "non-dropping-particle" : "", "parse-names" : false, "suffix" : "" } ], "container-title" : "Primates", "id" : "ITEM-1", "issue" : "2", "issued" : { "date-parts" : [ [ "1958" ] ] }, "page" : "149-156", "title" : "The matriarchal social order in the Minoo-B group", "type" : "article-journal", "volume" : "1" }, "uris" : [ "http://www.mendeley.com/documents/?uuid=e4dc7f09-d157-45a8-ba4c-d0bde7385298" ] }, { "id" : "ITEM-2", "itemData" : { "author" : [ { "dropping-particle" : "", "family" : "Holekamp", "given" : "Kay E", "non-dropping-particle" : "", "parse-names" : false, "suffix" : "" }, { "dropping-particle" : "", "family" : "Smale", "given" : "Laura", "non-dropping-particle" : "", "parse-names" : false, "suffix" : "" } ], "container-title" : "American Zoologist", "id" : "ITEM-2", "issue" : "2", "issued" : { "date-parts" : [ [ "1991" ] ] }, "page" : "306-317", "publisher" : "Soc Integ Comp Biol", "title" : "Dominance acquisition during mammalian social development: the \u201cinheritance\u201d of maternal rank", "type" : "article-journal", "volume" : "31" }, "uris" : [ "http://www.mendeley.com/documents/?uuid=455417df-194b-4a97-a8cc-be0ef9367a0e" ] } ], "mendeley" : { "formattedCitation" : "&lt;sup&gt;28,30&lt;/sup&gt;", "plainTextFormattedCitation" : "28,30", "previouslyFormattedCitation" : "&lt;sup&gt;28,30&lt;/sup&gt;" }, "properties" : { "noteIndex" : 2 }, "schema" : "https://github.com/citation-style-language/schema/raw/master/csl-citation.json" }</w:instrText>
      </w:r>
      <w:r w:rsidR="008F6712"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28,30</w:t>
      </w:r>
      <w:r w:rsidR="008F6712" w:rsidRPr="00C0596A">
        <w:rPr>
          <w:rFonts w:eastAsia="Times New Roman"/>
          <w:color w:val="000000" w:themeColor="text1"/>
        </w:rPr>
        <w:fldChar w:fldCharType="end"/>
      </w:r>
      <w:r w:rsidR="008F6712" w:rsidRPr="00C0596A">
        <w:rPr>
          <w:rFonts w:eastAsia="Times New Roman"/>
          <w:color w:val="000000" w:themeColor="text1"/>
        </w:rPr>
        <w:t>. This process is dependent upon</w:t>
      </w:r>
      <w:r w:rsidR="00733D1E" w:rsidRPr="00C0596A">
        <w:rPr>
          <w:rFonts w:eastAsia="Times New Roman"/>
          <w:color w:val="000000" w:themeColor="text1"/>
        </w:rPr>
        <w:t xml:space="preserve"> </w:t>
      </w:r>
      <w:proofErr w:type="spellStart"/>
      <w:r w:rsidR="00733D1E" w:rsidRPr="00C0596A">
        <w:rPr>
          <w:rFonts w:eastAsia="Times New Roman"/>
          <w:color w:val="000000" w:themeColor="text1"/>
        </w:rPr>
        <w:t>coalitionary</w:t>
      </w:r>
      <w:proofErr w:type="spellEnd"/>
      <w:r w:rsidR="00733D1E" w:rsidRPr="00C0596A">
        <w:rPr>
          <w:rFonts w:eastAsia="Times New Roman"/>
          <w:color w:val="000000" w:themeColor="text1"/>
        </w:rPr>
        <w:t xml:space="preserve"> suppo</w:t>
      </w:r>
      <w:r w:rsidR="00597635" w:rsidRPr="00C0596A">
        <w:rPr>
          <w:rFonts w:eastAsia="Times New Roman"/>
          <w:color w:val="000000" w:themeColor="text1"/>
        </w:rPr>
        <w:t xml:space="preserve">rt </w:t>
      </w:r>
      <w:r w:rsidR="003C7EDC" w:rsidRPr="00C0596A">
        <w:rPr>
          <w:rFonts w:eastAsia="Times New Roman"/>
          <w:color w:val="000000" w:themeColor="text1"/>
        </w:rPr>
        <w:t>from kin</w:t>
      </w:r>
      <w:r w:rsidR="00F54BC0" w:rsidRPr="00C0596A">
        <w:rPr>
          <w:rFonts w:eastAsia="Times New Roman"/>
          <w:color w:val="000000" w:themeColor="text1"/>
        </w:rPr>
        <w:t xml:space="preserve"> and sometimes </w:t>
      </w:r>
      <w:r w:rsidR="006053B0" w:rsidRPr="00C0596A">
        <w:rPr>
          <w:rFonts w:eastAsia="Times New Roman"/>
          <w:color w:val="000000" w:themeColor="text1"/>
        </w:rPr>
        <w:t xml:space="preserve">also from </w:t>
      </w:r>
      <w:r w:rsidR="00F54BC0" w:rsidRPr="00C0596A">
        <w:rPr>
          <w:rFonts w:eastAsia="Times New Roman"/>
          <w:color w:val="000000" w:themeColor="text1"/>
        </w:rPr>
        <w:t>non-kin</w:t>
      </w:r>
      <w:r w:rsidR="00597635" w:rsidRPr="00C0596A">
        <w:rPr>
          <w:rFonts w:eastAsia="Times New Roman"/>
          <w:color w:val="000000" w:themeColor="text1"/>
        </w:rPr>
        <w:t>,</w:t>
      </w:r>
      <w:r w:rsidR="00F54BC0" w:rsidRPr="00C0596A">
        <w:rPr>
          <w:rFonts w:eastAsia="Times New Roman"/>
          <w:color w:val="000000" w:themeColor="text1"/>
        </w:rPr>
        <w:t xml:space="preserve"> and</w:t>
      </w:r>
      <w:r w:rsidR="00597635" w:rsidRPr="00C0596A">
        <w:rPr>
          <w:rFonts w:eastAsia="Times New Roman"/>
          <w:color w:val="000000" w:themeColor="text1"/>
        </w:rPr>
        <w:t xml:space="preserve"> </w:t>
      </w:r>
      <w:r w:rsidR="00F54BC0" w:rsidRPr="00C0596A">
        <w:rPr>
          <w:rFonts w:eastAsia="Times New Roman"/>
          <w:color w:val="000000" w:themeColor="text1"/>
        </w:rPr>
        <w:t xml:space="preserve">the </w:t>
      </w:r>
      <w:r w:rsidR="00597635" w:rsidRPr="00C0596A">
        <w:rPr>
          <w:rFonts w:eastAsia="Times New Roman"/>
          <w:color w:val="000000" w:themeColor="text1"/>
        </w:rPr>
        <w:t>mother</w:t>
      </w:r>
      <w:r w:rsidR="00F54BC0" w:rsidRPr="00C0596A">
        <w:rPr>
          <w:rFonts w:eastAsia="Times New Roman"/>
          <w:color w:val="000000" w:themeColor="text1"/>
        </w:rPr>
        <w:t>’</w:t>
      </w:r>
      <w:r w:rsidR="00597635" w:rsidRPr="00C0596A">
        <w:rPr>
          <w:rFonts w:eastAsia="Times New Roman"/>
          <w:color w:val="000000" w:themeColor="text1"/>
        </w:rPr>
        <w:t>s presence and support during aggressive interactions</w:t>
      </w:r>
      <w:r w:rsidR="00733D1E" w:rsidRPr="00C0596A">
        <w:rPr>
          <w:rFonts w:eastAsia="Times New Roman"/>
          <w:color w:val="000000" w:themeColor="text1"/>
        </w:rPr>
        <w:t xml:space="preserve"> plays an especially important role in ensuring that her offspring acquire their rank</w:t>
      </w:r>
      <w:r w:rsidR="00F11666" w:rsidRPr="00C0596A">
        <w:rPr>
          <w:rFonts w:eastAsia="Times New Roman"/>
          <w:color w:val="000000" w:themeColor="text1"/>
        </w:rPr>
        <w:t>s</w:t>
      </w:r>
      <w:r w:rsidR="00733D1E" w:rsidRPr="00C0596A">
        <w:rPr>
          <w:rFonts w:eastAsia="Times New Roman"/>
          <w:color w:val="000000" w:themeColor="text1"/>
        </w:rPr>
        <w:t xml:space="preserve"> according to the</w:t>
      </w:r>
      <w:r w:rsidR="00CE0604" w:rsidRPr="00C0596A">
        <w:rPr>
          <w:rFonts w:eastAsia="Times New Roman"/>
          <w:color w:val="000000" w:themeColor="text1"/>
        </w:rPr>
        <w:t>se</w:t>
      </w:r>
      <w:r w:rsidR="00733D1E" w:rsidRPr="00C0596A">
        <w:rPr>
          <w:rFonts w:eastAsia="Times New Roman"/>
          <w:color w:val="000000" w:themeColor="text1"/>
        </w:rPr>
        <w:t xml:space="preserve"> </w:t>
      </w:r>
      <w:r w:rsidR="00CE0604" w:rsidRPr="00C0596A">
        <w:rPr>
          <w:rFonts w:eastAsia="Times New Roman"/>
          <w:color w:val="000000" w:themeColor="text1"/>
        </w:rPr>
        <w:t>rules</w:t>
      </w:r>
      <w:r w:rsidR="00733D1E" w:rsidRPr="00C0596A">
        <w:rPr>
          <w:rFonts w:eastAsia="Times New Roman"/>
          <w:color w:val="000000" w:themeColor="text1"/>
        </w:rPr>
        <w:t xml:space="preserve"> </w:t>
      </w:r>
      <w:r w:rsidR="00BA2582" w:rsidRPr="00C0596A">
        <w:rPr>
          <w:rFonts w:eastAsia="Times New Roman"/>
          <w:color w:val="000000" w:themeColor="text1"/>
        </w:rPr>
        <w:fldChar w:fldCharType="begin" w:fldLock="1"/>
      </w:r>
      <w:r w:rsidR="000E281F">
        <w:rPr>
          <w:rFonts w:eastAsia="Times New Roman"/>
          <w:color w:val="000000" w:themeColor="text1"/>
        </w:rPr>
        <w:instrText>ADDIN CSL_CITATION { "citationItems" : [ { "id" : "ITEM-1", "itemData" : { "abstract" : "Abstract In two troops of vervet monkeys (Cercopithecus aethiops sabaeus) in Barbados, maternal rank predicted the outcomes of 85.5% of all dyadic aggressive interactions between juveniles and 94.1% of those interactions that occurred in the presence of the ...\n", "author" : [ { "dropping-particle" : "", "family" : "Horrocks", "given" : "J", "non-dropping-particle" : "", "parse-names" : false, "suffix" : "" }, { "dropping-particle" : "", "family" : "Hunte", "given" : "W", "non-dropping-particle" : "", "parse-names" : false, "suffix" : "" } ], "container-title" : "Animal Behaviour", "id" : "ITEM-1", "issued" : { "date-parts" : [ [ "1983" ] ] }, "page" : "772-782", "publisher" : "Elsevier Ltd", "title" : "Maternal rank and offspring rank in vervet monkeys: an appraisal of the mechanisms of rank acquisition", "type" : "article-journal", "volume" : "31" }, "uris" : [ "http://www.mendeley.com/documents/?uuid=9873cd58-e0f0-4066-8b3f-2764205b7121" ] }, { "id" : "ITEM-2", "itemData" : { "author" : [ { "dropping-particle" : "", "family" : "Engh", "given" : "Anne L", "non-dropping-particle" : "", "parse-names" : false, "suffix" : "" }, { "dropping-particle" : "", "family" : "Esch", "given" : "Katrina", "non-dropping-particle" : "", "parse-names" : false, "suffix" : "" }, { "dropping-particle" : "", "family" : "Smale", "given" : "Laura", "non-dropping-particle" : "", "parse-names" : false, "suffix" : "" }, { "dropping-particle" : "", "family" : "Holekamp", "given" : "Kay E", "non-dropping-particle" : "", "parse-names" : false, "suffix" : "" } ], "container-title" : "Animal Behaviour", "id" : "ITEM-2", "issue" : "3", "issued" : { "date-parts" : [ [ "2000" ] ] }, "page" : "323-332", "publisher" : "Elsevier Ltd", "title" : "Mechanisms of maternal rank \u2018inheritance\u2019in the spotted hyaena,&lt; i&gt; Crocuta crocuta&lt;/i&gt;", "type" : "article-journal", "volume" : "60" }, "uris" : [ "http://www.mendeley.com/documents/?uuid=ca610add-6eb5-4b02-ba70-30ac39482734" ] }, { "id" : "ITEM-3", "itemData" : { "DOI" : "10.1093/beheco/arp020", "ISBN" : "1045-2249 1465-7279", "ISSN" : "10452249", "abstract" : "Social status is an important phenotypic trait that determines fitness-relevant parameters. In many mammalian societies, offspring acquire a social position at adulthood similar to that held by their mother (\u2018\u2018rank inheritance\u2019\u2019)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 Key words: androgens, behavioral support, genetic effects, maternal effects, spotted hyena, \u2018\u2018rank inheritance.\u2019\u2019", "author" : [ { "dropping-particle" : "", "family" : "East", "given" : "Marion L.", "non-dropping-particle" : "", "parse-names" : false, "suffix" : "" }, { "dropping-particle" : "", "family" : "H\u00f6ner", "given" : "Oliver P.", "non-dropping-particle" : "", "parse-names" : false, "suffix" : "" }, { "dropping-particle" : "", "family" : "Wachter", "given" : "Bettina", "non-dropping-particle" : "", "parse-names" : false, "suffix" : "" }, { "dropping-particle" : "", "family" : "Wilhelm", "given" : "Kerstin", "non-dropping-particle" : "", "parse-names" : false, "suffix" : "" }, { "dropping-particle" : "", "family" : "Burke", "given" : "Terry", "non-dropping-particle" : "", "parse-names" : false, "suffix" : "" }, { "dropping-particle" : "", "family" : "Hofer", "given" : "Heribert", "non-dropping-particle" : "", "parse-names" : false, "suffix" : "" } ], "container-title" : "Behavioral Ecology", "id" : "ITEM-3", "issue" : "3", "issued" : { "date-parts" : [ [ "2009" ] ] }, "page" : "478-483", "title" : "Maternal effects on offspring social status in spotted hyenas", "type" : "article-journal", "volume" : "20" }, "uris" : [ "http://www.mendeley.com/documents/?uuid=7db2ab92-04e2-4e8f-8415-8d9126dfb39d" ] }, { "id" : "ITEM-4", "itemData" : { "abstract" : "Many mammalian societies are structured by dominance hierarchies, and an individual's position within this hierarchy can influence reproduction, behaviour, physiology and health. In nepotistic hierarchies, which are common in cercopithecine primates and also seen in spotted hyaenas, Crocuta crocuta, adult daughters are expected to rank immediately below their mother, and in reverse age order (a phenomenon known as 'youngest ascendancy'). This pattern is well described, but few studies have systematically examined the frequency or causes of departures from the expected pattern. Using a longitudinal data set from a natural population of yellow baboons, Papio cynocephalus, we measured the influence of maternal kin, paternal kin and group size on female rank positions at two life history milestones, menarche and first live birth. At menarche, most females (73%) ranked adjacent to their family members (i.e. the female held an ordinal rank in consecutive order with other members of her maternal family); however, only 33% of females showed youngest ascendancy within their matriline at menarche. By the time they experienced their first live birth, many females had improved their dominance rank: 78% ranked adjacent to their family members and 49% showed youngest ascendancy within their matriline. The presence of mothers and maternal sisters exerted a powerful influence on rank outcomes. However, the presence of fathers, brothers and paternal siblings did not produce a clear effect on female dominance rank in our analyses, perhaps because females in our data set co-resided with variable numbers and types of paternal and male relatives. Our results also raise the possibility that female body size or competitive ability may influence dominance rank, even in this classically nepotistic species. In total, our analyses reveal that the predictors of dominance rank in nepotistic rank systems are much more complex than previously thought.", "author" : [ { "dropping-particle" : "", "family" : "Lea", "given" : "Amanda J", "non-dropping-particle" : "", "parse-names" : false, "suffix" : "" }, { "dropping-particle" : "", "family" : "Learn", "given" : "Niki H", "non-dropping-particle" : "", "parse-names" : false, "suffix" : "" }, { "dropping-particle" : "", "family" : "Theus", "given" : "Marcus J",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4", "issued" : { "date-parts" : [ [ "2014" ] ] }, "page" : "87-99", "publisher" : "Elsevier Ltd", "publisher-place" : "Department of Biology, Duke University, Durham, NC, U.S.A.", "title" : "Complex sources of variance in female dominance rank in a nepotistic society.", "type" : "article-journal", "volume" : "94" }, "uris" : [ "http://www.mendeley.com/documents/?uuid=1a6ee634-22dd-4e9d-bfb6-2fc9936e1f9d" ] } ], "mendeley" : { "formattedCitation" : "&lt;sup&gt;11,31\u201333&lt;/sup&gt;", "plainTextFormattedCitation" : "11,31\u201333", "previouslyFormattedCitation" : "&lt;sup&gt;11,31\u201333&lt;/sup&gt;" }, "properties" : { "noteIndex" : 2 }, "schema" : "https://github.com/citation-style-language/schema/raw/master/csl-citation.json" }</w:instrText>
      </w:r>
      <w:r w:rsidR="00BA2582"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11,31–33</w:t>
      </w:r>
      <w:r w:rsidR="00BA2582" w:rsidRPr="00C0596A">
        <w:rPr>
          <w:rFonts w:eastAsia="Times New Roman"/>
          <w:color w:val="000000" w:themeColor="text1"/>
        </w:rPr>
        <w:fldChar w:fldCharType="end"/>
      </w:r>
      <w:r w:rsidR="00733D1E" w:rsidRPr="00C0596A">
        <w:rPr>
          <w:rFonts w:eastAsia="Times New Roman"/>
          <w:color w:val="000000" w:themeColor="text1"/>
        </w:rPr>
        <w:t xml:space="preserve">. </w:t>
      </w:r>
      <w:r w:rsidR="00024680" w:rsidRPr="00C0596A">
        <w:rPr>
          <w:rFonts w:eastAsia="Times New Roman"/>
          <w:color w:val="000000" w:themeColor="text1"/>
        </w:rPr>
        <w:t>The fact that</w:t>
      </w:r>
      <w:r w:rsidR="003B4A6A" w:rsidRPr="00C0596A">
        <w:rPr>
          <w:rFonts w:eastAsia="Times New Roman"/>
          <w:color w:val="000000" w:themeColor="text1"/>
        </w:rPr>
        <w:t xml:space="preserve"> kin play an important role in rank </w:t>
      </w:r>
      <w:r w:rsidR="00024680" w:rsidRPr="00C0596A">
        <w:rPr>
          <w:rFonts w:eastAsia="Times New Roman"/>
          <w:color w:val="000000" w:themeColor="text1"/>
        </w:rPr>
        <w:t xml:space="preserve">acquisition in these societies suggests that individuals may gain inclusive fitness benefits </w:t>
      </w:r>
      <w:r w:rsidR="000F16F1" w:rsidRPr="00C0596A">
        <w:rPr>
          <w:rFonts w:eastAsia="Times New Roman"/>
          <w:color w:val="000000" w:themeColor="text1"/>
        </w:rPr>
        <w:t xml:space="preserve">by </w:t>
      </w:r>
      <w:r w:rsidR="00024680" w:rsidRPr="00C0596A">
        <w:rPr>
          <w:rFonts w:eastAsia="Times New Roman"/>
          <w:color w:val="000000" w:themeColor="text1"/>
        </w:rPr>
        <w:t>promoting</w:t>
      </w:r>
      <w:r w:rsidR="000F16F1" w:rsidRPr="00C0596A">
        <w:rPr>
          <w:rFonts w:eastAsia="Times New Roman"/>
          <w:color w:val="000000" w:themeColor="text1"/>
        </w:rPr>
        <w:t xml:space="preserve"> rank acquisition in their</w:t>
      </w:r>
      <w:r w:rsidR="00024680" w:rsidRPr="00C0596A">
        <w:rPr>
          <w:rFonts w:eastAsia="Times New Roman"/>
          <w:color w:val="000000" w:themeColor="text1"/>
        </w:rPr>
        <w:t xml:space="preserve"> </w:t>
      </w:r>
      <w:r w:rsidR="004D1BC6">
        <w:rPr>
          <w:rFonts w:eastAsia="Times New Roman"/>
          <w:color w:val="000000" w:themeColor="text1"/>
        </w:rPr>
        <w:t>relatives</w:t>
      </w:r>
      <w:r w:rsidR="00024680" w:rsidRPr="00C0596A">
        <w:rPr>
          <w:rFonts w:eastAsia="Times New Roman"/>
          <w:color w:val="000000" w:themeColor="text1"/>
        </w:rPr>
        <w:t xml:space="preserve">. </w:t>
      </w:r>
    </w:p>
    <w:p w14:paraId="4D1B7891" w14:textId="566BEA25" w:rsidR="00640D54" w:rsidRPr="00C0596A" w:rsidRDefault="002365A9" w:rsidP="00DE385B">
      <w:pPr>
        <w:spacing w:line="480" w:lineRule="auto"/>
        <w:ind w:firstLine="720"/>
        <w:rPr>
          <w:rFonts w:eastAsia="Times New Roman"/>
          <w:color w:val="000000" w:themeColor="text1"/>
        </w:rPr>
      </w:pPr>
      <w:r w:rsidRPr="00C0596A">
        <w:rPr>
          <w:rFonts w:eastAsia="Times New Roman"/>
          <w:color w:val="000000" w:themeColor="text1"/>
        </w:rPr>
        <w:t>Wh</w:t>
      </w:r>
      <w:r w:rsidR="00930277" w:rsidRPr="00C0596A">
        <w:rPr>
          <w:rFonts w:eastAsia="Times New Roman"/>
          <w:color w:val="000000" w:themeColor="text1"/>
        </w:rPr>
        <w:t>ereas</w:t>
      </w:r>
      <w:r w:rsidRPr="00C0596A">
        <w:rPr>
          <w:rFonts w:eastAsia="Times New Roman"/>
          <w:color w:val="000000" w:themeColor="text1"/>
        </w:rPr>
        <w:t xml:space="preserve"> </w:t>
      </w:r>
      <w:r w:rsidR="00F34DE3" w:rsidRPr="00C0596A">
        <w:rPr>
          <w:rFonts w:eastAsia="Times New Roman"/>
          <w:color w:val="000000" w:themeColor="text1"/>
        </w:rPr>
        <w:t>the forces</w:t>
      </w:r>
      <w:r w:rsidRPr="00C0596A">
        <w:rPr>
          <w:rFonts w:eastAsia="Times New Roman"/>
          <w:color w:val="000000" w:themeColor="text1"/>
        </w:rPr>
        <w:t xml:space="preserve"> underlying </w:t>
      </w:r>
      <w:r w:rsidR="00F34DE3" w:rsidRPr="00C0596A">
        <w:rPr>
          <w:rFonts w:eastAsia="Times New Roman"/>
          <w:color w:val="000000" w:themeColor="text1"/>
        </w:rPr>
        <w:t xml:space="preserve">rank acquisition in these societies have been well studied, surprisingly little is </w:t>
      </w:r>
      <w:r w:rsidR="00817AF8">
        <w:rPr>
          <w:rFonts w:eastAsia="Times New Roman"/>
          <w:color w:val="000000" w:themeColor="text1"/>
        </w:rPr>
        <w:t>known</w:t>
      </w:r>
      <w:r w:rsidR="00817AF8" w:rsidRPr="00C0596A">
        <w:rPr>
          <w:rFonts w:eastAsia="Times New Roman"/>
          <w:color w:val="000000" w:themeColor="text1"/>
        </w:rPr>
        <w:t xml:space="preserve"> </w:t>
      </w:r>
      <w:r w:rsidR="00F34DE3" w:rsidRPr="00C0596A">
        <w:rPr>
          <w:rFonts w:eastAsia="Times New Roman"/>
          <w:color w:val="000000" w:themeColor="text1"/>
        </w:rPr>
        <w:t xml:space="preserve">about </w:t>
      </w:r>
      <w:r w:rsidR="006200D9" w:rsidRPr="00C0596A">
        <w:rPr>
          <w:rFonts w:eastAsia="Times New Roman"/>
          <w:color w:val="000000" w:themeColor="text1"/>
        </w:rPr>
        <w:t xml:space="preserve">how adults in nepotistic hierarchies maintain or alter their social status. </w:t>
      </w:r>
      <w:r w:rsidR="00F939A0" w:rsidRPr="00C0596A">
        <w:rPr>
          <w:rFonts w:eastAsia="Times New Roman"/>
          <w:color w:val="000000" w:themeColor="text1"/>
        </w:rPr>
        <w:t>Rank reversals occur rarely in these species</w:t>
      </w:r>
      <w:r w:rsidR="00C64F8B" w:rsidRPr="00C0596A">
        <w:rPr>
          <w:rFonts w:eastAsia="Times New Roman"/>
          <w:color w:val="000000" w:themeColor="text1"/>
        </w:rPr>
        <w:t xml:space="preserve">, which is perplexing given the lack of </w:t>
      </w:r>
      <w:r w:rsidR="00E95A34">
        <w:rPr>
          <w:rFonts w:eastAsia="Times New Roman"/>
          <w:color w:val="000000" w:themeColor="text1"/>
        </w:rPr>
        <w:t>quality-based</w:t>
      </w:r>
      <w:r w:rsidR="00E95A34" w:rsidRPr="00C0596A">
        <w:rPr>
          <w:rFonts w:eastAsia="Times New Roman"/>
          <w:color w:val="000000" w:themeColor="text1"/>
        </w:rPr>
        <w:t xml:space="preserve"> </w:t>
      </w:r>
      <w:r w:rsidR="00C64F8B" w:rsidRPr="00C0596A">
        <w:rPr>
          <w:rFonts w:eastAsia="Times New Roman"/>
          <w:color w:val="000000" w:themeColor="text1"/>
        </w:rPr>
        <w:t xml:space="preserve">traits </w:t>
      </w:r>
      <w:r w:rsidR="00FB31E0" w:rsidRPr="00C0596A">
        <w:rPr>
          <w:rFonts w:eastAsia="Times New Roman"/>
          <w:color w:val="000000" w:themeColor="text1"/>
        </w:rPr>
        <w:t>structuring these hierarchies</w:t>
      </w:r>
      <w:r w:rsidR="001913F4" w:rsidRPr="00C0596A">
        <w:rPr>
          <w:rFonts w:eastAsia="Times New Roman"/>
          <w:color w:val="000000" w:themeColor="text1"/>
        </w:rPr>
        <w:t xml:space="preserve">. </w:t>
      </w:r>
      <w:r w:rsidR="00B13009" w:rsidRPr="00C0596A">
        <w:rPr>
          <w:rFonts w:eastAsia="Times New Roman"/>
          <w:color w:val="000000" w:themeColor="text1"/>
        </w:rPr>
        <w:t>Most documentation of rank</w:t>
      </w:r>
      <w:r w:rsidR="00DA0A38" w:rsidRPr="00C0596A">
        <w:rPr>
          <w:rFonts w:eastAsia="Times New Roman"/>
          <w:color w:val="000000" w:themeColor="text1"/>
        </w:rPr>
        <w:t xml:space="preserve"> </w:t>
      </w:r>
      <w:r w:rsidR="00B13009" w:rsidRPr="00C0596A">
        <w:rPr>
          <w:rFonts w:eastAsia="Times New Roman"/>
          <w:color w:val="000000" w:themeColor="text1"/>
        </w:rPr>
        <w:t xml:space="preserve">reversals in these hierarchies comes from </w:t>
      </w:r>
      <w:r w:rsidR="007D648C" w:rsidRPr="00C0596A">
        <w:rPr>
          <w:rFonts w:eastAsia="Times New Roman"/>
          <w:color w:val="000000" w:themeColor="text1"/>
        </w:rPr>
        <w:t>isolated observations of captive</w:t>
      </w:r>
      <w:r w:rsidR="00D27877" w:rsidRPr="00C0596A">
        <w:rPr>
          <w:rFonts w:eastAsia="Times New Roman"/>
          <w:color w:val="000000" w:themeColor="text1"/>
        </w:rPr>
        <w:t xml:space="preserve"> </w:t>
      </w:r>
      <w:r w:rsidR="00930277" w:rsidRPr="00C0596A">
        <w:rPr>
          <w:rFonts w:eastAsia="Times New Roman"/>
          <w:color w:val="000000" w:themeColor="text1"/>
        </w:rPr>
        <w:t xml:space="preserve">or semi-natural </w:t>
      </w:r>
      <w:r w:rsidR="00D27877" w:rsidRPr="00C0596A">
        <w:rPr>
          <w:rFonts w:eastAsia="Times New Roman"/>
          <w:color w:val="000000" w:themeColor="text1"/>
        </w:rPr>
        <w:t>populations</w:t>
      </w:r>
      <w:r w:rsidR="00B07007" w:rsidRPr="00C0596A">
        <w:rPr>
          <w:rFonts w:eastAsia="Times New Roman"/>
          <w:color w:val="000000" w:themeColor="text1"/>
        </w:rPr>
        <w:t xml:space="preserve">, </w:t>
      </w:r>
      <w:r w:rsidR="0076265A" w:rsidRPr="00C0596A">
        <w:rPr>
          <w:rFonts w:eastAsia="Times New Roman"/>
          <w:color w:val="000000" w:themeColor="text1"/>
        </w:rPr>
        <w:t>sometimes</w:t>
      </w:r>
      <w:r w:rsidR="00B07007" w:rsidRPr="00C0596A">
        <w:rPr>
          <w:rFonts w:eastAsia="Times New Roman"/>
          <w:color w:val="000000" w:themeColor="text1"/>
        </w:rPr>
        <w:t xml:space="preserve"> after demographic manipulation </w:t>
      </w:r>
      <w:r w:rsidR="00D27877" w:rsidRPr="00C0596A">
        <w:rPr>
          <w:rFonts w:eastAsia="Times New Roman"/>
          <w:color w:val="000000" w:themeColor="text1"/>
        </w:rPr>
        <w:fldChar w:fldCharType="begin" w:fldLock="1"/>
      </w:r>
      <w:r w:rsidR="00261D5E">
        <w:rPr>
          <w:rFonts w:eastAsia="Times New Roman"/>
          <w:color w:val="000000" w:themeColor="text1"/>
        </w:rPr>
        <w:instrText>ADDIN CSL_CITATION { "citationItems" : [ { "id" : "ITEM-1", "itemData" : { "abstract" : "Abstract The dominance relations in a newly formed group of rhesus monkeys were monitored routinely for eight years, using as an indicator of relative rank the outcome of dyadic aggressive encounters. These compound-living animals exhibited a stable linear ...\n", "author" : [ { "dropping-particle" : "", "family" : "Chikazawa", "given" : "D", "non-dropping-particle" : "", "parse-names" : false, "suffix" : "" }, { "dropping-particle" : "", "family" : "Gordon", "given" : "T P", "non-dropping-particle" : "", "parse-names" : false, "suffix" : "" }, { "dropping-particle" : "", "family" : "Bean", "given" : "C A", "non-dropping-particle" : "", "parse-names" : false, "suffix" : "" }, { "dropping-particle" : "", "family" : "Bernstein", "given" : "I S", "non-dropping-particle" : "", "parse-names" : false, "suffix" : "" } ], "container-title" : "Primates", "id" : "ITEM-1", "issue" : "2", "issued" : { "date-parts" : [ [ "1979" ] ] }, "page" : "301-305", "title" : "Mother-daughter dominance reversals in rhesus monkeys (Macaca mulatta)", "type" : "article-journal", "volume" : "20" }, "uris" : [ "http://www.mendeley.com/documents/?uuid=4aceca13-d91a-4cab-8b18-9c6437754153" ] }, { "id" : "ITEM-2", "itemData" : { "abstract" : "Abstract This paper describes in detail how a 2.5-year-old female belonging to the second- ranking family in a captive group of three families managed to outrank her healthy, three- times heavier mother with the aid of the two immature daughters of the alpha female who ...\n", "author" : [ { "dropping-particle" : "", "family" : "Chapais", "given" : "B", "non-dropping-particle" : "", "parse-names" : false, "suffix" : "" } ], "container-title" : "Primates", "id" : "ITEM-2", "issue" : "4", "issued" : { "date-parts" : [ [ "1985" ] ] }, "page" : "407-423", "title" : "An experimental analysis of a mother-daughter rank reversal in Japanese macaques (Macaca fuscata)", "type" : "article-journal", "volume" : "26" }, "uris" : [ "http://www.mendeley.com/documents/?uuid=c3eba849-2d43-413f-b733-0d2c801a3fa2" ] }, { "id" : "ITEM-3", "itemData" : { "abstract" : "Abstract Rank changes among females of a troop of 154 Japanese monkeys (Macaca fuscata) are described. A medium ranking female, with support from the alpha male, successfully challenged the alpha female. Following this dominance shift, almost all ... \n", "author" : [ { "dropping-particle" : "", "family" : "Gouzoules", "given" : "H", "non-dropping-particle" : "", "parse-names" : false, "suffix" : "" } ], "container-title" : "Primates", "id" : "ITEM-3", "issue" : "2", "issued" : { "date-parts" : [ [ "1980" ] ] }, "page" : "262-267", "title" : "A description of genealogical rank changes in a troop of Japanese monkeys (Macaca fuscata)", "type" : "article-journal", "volume" : "21" }, "uris" : [ "http://www.mendeley.com/documents/?uuid=da84e5a3-7617-4997-8a38-91387ddfe0bf" ] }, { "id" : "ITEM-4", "itemData" : { "ISSN" : "1559-6109", "PMID" : "20353695", "abstract" : "The purpose of this retrospective case-control study was to identify and assess biologically plausible variables that may predispose a captive rhesus macaque breeding colony to a matrilineal overthrow. Matrilineal overthrows are the result of members of multiple matrilines jointly attacking the highest-ranking matriline. Matrilineal overthrows in captive rhesus macaque colonies result in significant morbidity, mortality, and loss of genetic diversity. The following variables were investigated as potential determinants of overthrows: season, cage density, demographics, sex ratio, age of the alpha and beta animals, absence of the alpha and beta animals, pregnancy status of the alpha and beta females, number of adult females in the alpha matriline, recent changes in the male hierarchy, time since group formation, and number of adolescent males in the alpha matriline. Data were collected from January 1996 through January 2007. Univariate analysis indicated that absence of the alpha female from the group was associated with matrilineal overthrows, but multivariate analysis was not totally supportive. Conditional logistic regression identified number of juvenile males and number of adolescent males as associated with an overthrow; exact logistic regression was supportive. Principal component analysis followed by multivariate logistic regression identified 2 marginally nonsignificant predictors (the density and alpha factors). Our results suggest a possible association between the occurrence of a matrilineal overthrow and the following factors: absence of the alpha female, decreased housing density, number of juvenile males, and number of adolescent males.", "author" : [ { "dropping-particle" : "", "family" : "Oates-O'Brien", "given" : "Rhonda Sue", "non-dropping-particle" : "", "parse-names" : false, "suffix" : "" }, { "dropping-particle" : "", "family" : "Farver", "given" : "Thomas Buseck", "non-dropping-particle" : "", "parse-names" : false, "suffix" : "" }, { "dropping-particle" : "", "family" : "Anderson-Vicino", "given" : "Kristen Caron", "non-dropping-particle" : "", "parse-names" : false, "suffix" : "" }, { "dropping-particle" : "", "family" : "McCowan", "given" : "BJ", "non-dropping-particle" : "", "parse-names" : false, "suffix" : "" }, { "dropping-particle" : "", "family" : "Lerche", "given" : "Nicholas William", "non-dropping-particle" : "", "parse-names" : false, "suffix" : "" } ], "container-title" : "Journal of the American Association for Laboratory Animal Science : JAALAS", "id" : "ITEM-4", "issue" : "2", "issued" : { "date-parts" : [ [ "2010" ] ] }, "page" : "196-201", "title" : "Predictors of matrilineal overthrows in large captive breeding groups of rhesus macaques (Macaca mulatta).", "type" : "article-journal", "volume" : "49" }, "uris" : [ "http://www.mendeley.com/documents/?uuid=2509ebba-b84f-460b-a686-4136d67b6abd" ] }, { "id" : "ITEM-5", "itemData" : { "DOI" : "10.1016/S0003-3472(05)80851-6", "ISSN" : "00033472", "abstract" : "Abstract Alliances among kin play a major role in a female's acquisition of her mother's dominance rank in many species of cercopithecines. It is noteworthy, however, that kin rarely form coalitions to challenge females from higher-ranking matrilines, and that matrilineal ...", "author" : [ { "dropping-particle" : "", "family" : "Chapais", "given" : "Bernard", "non-dropping-particle" : "", "parse-names" : false, "suffix" : "" }, { "dropping-particle" : "", "family" : "Girard", "given" : "Michelle", "non-dropping-particle" : "", "parse-names" : false, "suffix" : "" }, { "dropping-particle" : "", "family" : "Primi", "given" : "Ginette", "non-dropping-particle" : "", "parse-names" : false, "suffix" : "" } ], "container-title" : "Animal Behaviour", "id" : "ITEM-5", "issue" : "3", "issued" : { "date-parts" : [ [ "1991", "3", "1" ] ] }, "page" : "481-491", "publisher" : "Elsevier Ltd", "title" : "Non-kin alliances, and the stability of matrilineal dominance relations in Japanese macaques", "type" : "article-journal", "volume" : "41" }, "uris" : [ "http://www.mendeley.com/documents/?uuid=0332c50b-a844-446a-acf3-43543054fd2e" ] }, { "id" : "ITEM-6", "itemData" : { "DOI" : "10.1002/zoo.21322", "ISSN" : "10982361", "abstract" : "\u00a9 2016 Wiley Periodicals, Inc.Dominance hierarchies play an important role in reducing competition and aggression in social animals. In zoos, changes in group composition are often required due to management protocols, but these changes may have long lasting effects on dominance hierarchies, and, consequently, the wellbeing of the animals. We studied the changes in the female dominance hierarchy that occurred both during and after the formation of a group of 10 adult Japanese macaques at the Zoo de Granby by combining members from two previously established groups. There was no significant correlation between individual ranks in the old groups (groups A and B) and their ranks in the new group (group AB), indicating a significant change in the hierarchy. Alliances between kin appeared to be important in determining rank; when the sister of the dominant female was removed from group AB, the hierarchy changed significantly a second time. The average standardized rank of individuals added later in the formation process of group AB was not different from those added earlier. Ranks in the group AB did correlate with age of individual at the beginning of the field season, but not at the end, after the shift in hierarchy occurred. Zoo management must be aware of the consequences small changes in a social group can have when removing and transferring individuals in both primates and in other social species. Zoo Biol. 35:505\u2013512, 2016. \u00a9 2016 Wiley Periodicals, Inc.", "author" : [ { "dropping-particle" : "", "family" : "Anderson", "given" : "Emily J.", "non-dropping-particle" : "", "parse-names" : false, "suffix" : "" }, { "dropping-particle" : "", "family" : "Weladji", "given" : "Robert B.", "non-dropping-particle" : "", "parse-names" : false, "suffix" : "" }, { "dropping-particle" : "", "family" : "Par\u00e9", "given" : "Patrick", "non-dropping-particle" : "", "parse-names" : false, "suffix" : "" } ], "container-title" : "Zoo Biology", "id" : "ITEM-6", "issue" : "6", "issued" : { "date-parts" : [ [ "2016" ] ] }, "page" : "505-512", "title" : "Changes in the dominance hierarchy of captive female Japanese macaques as a consequence of merging two previously established groups", "type" : "article-journal", "volume" : "35" }, "uris" : [ "http://www.mendeley.com/documents/?uuid=82140e13-54ed-49b9-afd0-ad618b66e3c0" ] }, { "id" : "ITEM-7", "itemData" : { "DOI" : "10.1007/BF02692316", "ISSN" : "01640291", "abstract" : "Between January 1976 and February 1983, there were four overthrows of the highest-ranking matriline in a group of rhesus monkeys. The overthrows were the result of members of multiple mainlines jointly attacking the adult female and adolescent members of the ranking matrilines. In three cases, the next-ranking matriline assumed highest position, while the surviving members of the deposed matrilines fell to the bottom of the hierarchy. Dominance relationships among other group members remained stable. High-ranking adult males vigorously defended the victims, but their efforts were ineffective. Unlike other members of the matrilines, adolescent males were not cohesive with their relatives during the overthrows and did not defend them. These young males were attacked by some adult and adolescent males. These incidents demonstrate the aggressive potential of females and underscore the importance of baboon and macaque females as the enduring and stable core of their social organization. The lack of effective participation by adult males demonstrates the independent functioning of this female core. These overthrows were similar in structure to incidents reported for other captive rhesus colonies and feral baboons, but no explanatory hypothesis posed accounts for all the data. Overthrows may be examples of opportunistic female behavior producing rapid changes in the normally stable female dominance system. Even if such events are rare, the deaths and reproductive failures within deposed matrilines may drastically affect inclusive fitness, counteracting the reproductive advantages of several years of dominance for a matriline.", "author" : [ { "dropping-particle" : "", "family" : "Ehardt", "given" : "Carolyn L.", "non-dropping-particle" : "", "parse-names" : false, "suffix" : "" }, { "dropping-particle" : "", "family" : "Bernstein", "given" : "Irwin S.", "non-dropping-particle" : "", "parse-names" : false, "suffix" : "" } ], "container-title" : "International Journal of Primatology", "id" : "ITEM-7", "issue" : "2", "issued" : { "date-parts" : [ [ "1986" ] ] }, "page" : "157-181", "title" : "Matrilineal overthrows in rhesus monkey groups", "type" : "article-journal", "volume" : "7" }, "uris" : [ "http://www.mendeley.com/documents/?uuid=f3441eaa-677e-4b9b-80ef-e7a437652c12" ] }, { "id" : "ITEM-8", "itemData" : { "DOI" : "10.1002/ajp.22350", "author" : [ { "dropping-particle" : "", "family" : "Dettmer", "given" : "Amanda M", "non-dropping-particle" : "", "parse-names" : false, "suffix" : "" }, { "dropping-particle" : "", "family" : "Woodward", "given" : "Ruth A", "non-dropping-particle" : "", "parse-names" : false, "suffix" : "" }, { "dropping-particle" : "", "family" : "Suomi", "given" : "Stephen J", "non-dropping-particle" : "", "parse-names" : false, "suffix" : "" } ], "id" : "ITEM-8", "issue" : "July 2014", "issued" : { "date-parts" : [ [ "2015" ] ] }, "page" : "346-352", "title" : "Reproductive Consequences of a Matrilineal Overthrow in Rhesus Monkeys", "type" : "article-journal", "volume" : "352" }, "uris" : [ "http://www.mendeley.com/documents/?uuid=fa9101ac-af7f-4927-b520-a76ac0b06d74" ] } ], "mendeley" : { "formattedCitation" : "&lt;sup&gt;34\u201341&lt;/sup&gt;", "plainTextFormattedCitation" : "34\u201341", "previouslyFormattedCitation" : "&lt;sup&gt;34\u201341&lt;/sup&gt;" }, "properties" : { "noteIndex" : 3 }, "schema" : "https://github.com/citation-style-language/schema/raw/master/csl-citation.json" }</w:instrText>
      </w:r>
      <w:r w:rsidR="00D27877" w:rsidRPr="00C0596A">
        <w:rPr>
          <w:rFonts w:eastAsia="Times New Roman"/>
          <w:color w:val="000000" w:themeColor="text1"/>
        </w:rPr>
        <w:fldChar w:fldCharType="separate"/>
      </w:r>
      <w:r w:rsidR="001A7B90" w:rsidRPr="001A7B90">
        <w:rPr>
          <w:rFonts w:eastAsia="Times New Roman"/>
          <w:noProof/>
          <w:color w:val="000000" w:themeColor="text1"/>
          <w:vertAlign w:val="superscript"/>
        </w:rPr>
        <w:t>34–41</w:t>
      </w:r>
      <w:r w:rsidR="00D27877" w:rsidRPr="00C0596A">
        <w:rPr>
          <w:rFonts w:eastAsia="Times New Roman"/>
          <w:color w:val="000000" w:themeColor="text1"/>
        </w:rPr>
        <w:fldChar w:fldCharType="end"/>
      </w:r>
      <w:r w:rsidR="00EA485C">
        <w:rPr>
          <w:rFonts w:eastAsia="Times New Roman"/>
          <w:color w:val="000000" w:themeColor="text1"/>
        </w:rPr>
        <w:t>,</w:t>
      </w:r>
      <w:r w:rsidR="007D648C" w:rsidRPr="00C0596A">
        <w:rPr>
          <w:rFonts w:eastAsia="Times New Roman"/>
          <w:color w:val="000000" w:themeColor="text1"/>
        </w:rPr>
        <w:t xml:space="preserve"> or occasionally</w:t>
      </w:r>
      <w:r w:rsidR="00930277" w:rsidRPr="00C0596A">
        <w:rPr>
          <w:rFonts w:eastAsia="Times New Roman"/>
          <w:color w:val="000000" w:themeColor="text1"/>
        </w:rPr>
        <w:t xml:space="preserve"> from observations of </w:t>
      </w:r>
      <w:r w:rsidR="007D648C" w:rsidRPr="00C0596A">
        <w:rPr>
          <w:rFonts w:eastAsia="Times New Roman"/>
          <w:color w:val="000000" w:themeColor="text1"/>
        </w:rPr>
        <w:t>wild</w:t>
      </w:r>
      <w:r w:rsidR="0076265A" w:rsidRPr="00C0596A">
        <w:rPr>
          <w:rFonts w:eastAsia="Times New Roman"/>
          <w:color w:val="000000" w:themeColor="text1"/>
        </w:rPr>
        <w:t xml:space="preserve"> populations</w:t>
      </w:r>
      <w:r w:rsidR="007D648C" w:rsidRPr="00C0596A">
        <w:rPr>
          <w:rFonts w:eastAsia="Times New Roman"/>
          <w:color w:val="000000" w:themeColor="text1"/>
        </w:rPr>
        <w:t xml:space="preserve"> </w:t>
      </w:r>
      <w:r w:rsidR="00BE32DD" w:rsidRPr="00C0596A">
        <w:rPr>
          <w:rFonts w:eastAsia="Times New Roman"/>
          <w:color w:val="000000" w:themeColor="text1"/>
        </w:rPr>
        <w:fldChar w:fldCharType="begin" w:fldLock="1"/>
      </w:r>
      <w:r w:rsidR="001A7B90">
        <w:rPr>
          <w:rFonts w:eastAsia="Times New Roman"/>
          <w:color w:val="000000" w:themeColor="text1"/>
        </w:rPr>
        <w:instrText>ADDIN CSL_CITATION { "citationItems" : [ { "id" : "ITEM-1", "itemData" : { "DOI" : "10.1016/S0003-3472(87)80115-X", "ISBN" : "0003-3472", "ISSN" : "00033472", "abstract" : "Abstract Female baboons, Papio cynocephalus, in Amboseli National Park establish linear dominance hierarchies in which maternal kin usually occupy adjacent ranks. Previous work had shown that few changes in the relative rank order of matrilines had occurred between ...", "author" : [ { "dropping-particle" : "", "family" : "Samuels", "given" : "Amy", "non-dropping-particle" : "", "parse-names" : false, "suffix" : "" }, { "dropping-particle" : "", "family" : "Silk", "given" : "Joan B.", "non-dropping-particle" : "", "parse-names" : false, "suffix" : "" }, { "dropping-particle" : "", "family" : "Altmann", "given" : "Jeanne", "non-dropping-particle" : "", "parse-names" : false, "suffix" : "" } ], "container-title" : "Animal Behaviour", "id" : "ITEM-1", "issue" : "3", "issued" : { "date-parts" : [ [ "1987" ] ] }, "page" : "785-793", "publisher" : "Elsevier Ltd", "title" : "Continuity and change in dominance relations among female baboons", "type" : "article-journal", "volume" : "35" }, "uris" : [ "http://www.mendeley.com/documents/?uuid=dbde5ae0-c3df-4d9b-bfa5-72dcc64c5fdd" ] }, { "id" : "ITEM-2", "itemData" : { "abstract" : "In nonhuman primate social groups, dominance ranks are usually assigned to individuals based on outcomes of dyadic agonistic encounters. Multiple approaches have been used, but currently there is no consensus. One approach, David's Scores (DS), offers dual advantages of yielding cardinal scores that may in turn be used to compute hierarchical steepness. Here we correlate rank orders yielded by DS with those yielded by both the traditionally used I&amp;SI approach and the recently proposed parametric Bayesian approach. We use six datasets for female macaques (three despotic and three tolerant groups), and 90 artificially generated datasets modeling macaque groups. We also use the artificial datasets to determine the impact of three characteristics (group size, interaction frequency, and directional asymmetry of aggression) on the magnitude of correlation coefficients, and assess the relative utility of two indices used to compute DS: Dij versus Pij. DS-based rank orders were strongly positively correlated with those yielded by the other two approaches for five out of the six macaque datasets, and for the majority of artificial datasets. Magnitudes of correlation coefficients were unrelated to group size or interaction frequency, but increased with directional asymmetry, suggesting methodological inconsistencies were more likely when dyads had more frequent reversals in directions of aggression. Finally, rank orders calculated using the Dij and Pij indices were similarly consistent with orders from other methods. We conclude that DS offers consistent estimates of rank orders, except perhaps in groups with very low levels of aggression asymmetry. In such \"tolerant\" groups, we suggest that the relatively greater methodological variability in rank orders may reflect behavioral characteristics of tolerant groups rather than computational inconsistencies between methods. We hypothesize that this quality may be quantified using posterior probability scores of Bayesian rank orders and may also index macaque social styles.", "author" : [ { "dropping-particle" : "", "family" : "Balasubramaniam", "given" : "K N", "non-dropping-particle" : "", "parse-names" : false, "suffix" : "" }, { "dropping-particle" : "", "family" : "Berman", "given" : "C M", "non-dropping-particle" : "", "parse-names" : false, "suffix" : "" }, { "dropping-particle" : "", "family" : "Marco", "given" : "A", "non-dropping-particle" : "De", "parse-names" : false, "suffix" : "" }, { "dropping-particle" : "", "family" : "Dittmar", "given" : "K", "non-dropping-particle" : "", "parse-names" : false, "suffix" : "" }, { "dropping-particle" : "", "family" : "Majolo", "given" : "B", "non-dropping-particle" : "", "parse-names" : false, "suffix" : "" }, { "dropping-particle" : "", "family" : "Ogawa", "given" : "H", "non-dropping-particle" : "", "parse-names" : false, "suffix" : "" }, { "dropping-particle" : "", "family" : "Thierry", "given" : "B", "non-dropping-particle" : "", "parse-names" : false, "suffix" : "" }, { "dropping-particle" : "", "family" : "Vries", "given" : "Han", "non-dropping-particle" : "de", "parse-names" : false, "suffix" : "" } ], "container-title" : "American Journal of Primatology", "id" : "ITEM-2", "issue" : "9", "issued" : { "date-parts" : [ [ "2013" ] ] }, "page" : "959-971", "publisher-place" : "Graduate Program in Evolution, Ecology and Behavior, University at Buffalo, State University of New York, Buffalo, NY, USA. bk46@buffalo.edu", "title" : "Consistency of dominance rank order: a comparison of David's Scores with I&amp;SI and Bayesian methods in macaques.", "type" : "article-journal", "volume" : "75" }, "uris" : [ "http://www.mendeley.com/documents/?uuid=86b284f5-3dd0-41cc-8f72-3ccbeb345ea5" ] } ], "mendeley" : { "formattedCitation" : "&lt;sup&gt;42,43&lt;/sup&gt;", "plainTextFormattedCitation" : "42,43", "previouslyFormattedCitation" : "&lt;sup&gt;42,43&lt;/sup&gt;" }, "properties" : { "noteIndex" : 3 }, "schema" : "https://github.com/citation-style-language/schema/raw/master/csl-citation.json" }</w:instrText>
      </w:r>
      <w:r w:rsidR="00BE32DD"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42,43</w:t>
      </w:r>
      <w:r w:rsidR="00BE32DD" w:rsidRPr="00C0596A">
        <w:rPr>
          <w:rFonts w:eastAsia="Times New Roman"/>
          <w:color w:val="000000" w:themeColor="text1"/>
        </w:rPr>
        <w:fldChar w:fldCharType="end"/>
      </w:r>
      <w:r w:rsidR="009B4253" w:rsidRPr="00C0596A">
        <w:rPr>
          <w:rFonts w:eastAsia="Times New Roman"/>
          <w:color w:val="000000" w:themeColor="text1"/>
        </w:rPr>
        <w:t>.</w:t>
      </w:r>
      <w:r w:rsidR="00796E8F" w:rsidRPr="00C0596A">
        <w:rPr>
          <w:rFonts w:eastAsia="Times New Roman"/>
          <w:color w:val="000000" w:themeColor="text1"/>
        </w:rPr>
        <w:t xml:space="preserve"> </w:t>
      </w:r>
      <w:r w:rsidR="009B4253" w:rsidRPr="00C0596A">
        <w:rPr>
          <w:rFonts w:eastAsia="Times New Roman"/>
          <w:color w:val="000000" w:themeColor="text1"/>
        </w:rPr>
        <w:t xml:space="preserve">The only systematic </w:t>
      </w:r>
      <w:r w:rsidR="005603AD" w:rsidRPr="00C0596A">
        <w:rPr>
          <w:rFonts w:eastAsia="Times New Roman"/>
          <w:color w:val="000000" w:themeColor="text1"/>
        </w:rPr>
        <w:t xml:space="preserve">naturalistic </w:t>
      </w:r>
      <w:r w:rsidR="009B4253" w:rsidRPr="00C0596A">
        <w:rPr>
          <w:rFonts w:eastAsia="Times New Roman"/>
          <w:color w:val="000000" w:themeColor="text1"/>
        </w:rPr>
        <w:t xml:space="preserve">studies </w:t>
      </w:r>
      <w:r w:rsidR="007D648C" w:rsidRPr="00C0596A">
        <w:rPr>
          <w:rFonts w:eastAsia="Times New Roman"/>
          <w:color w:val="000000" w:themeColor="text1"/>
        </w:rPr>
        <w:t xml:space="preserve">of rank </w:t>
      </w:r>
      <w:r w:rsidR="00DA0A38" w:rsidRPr="00C0596A">
        <w:rPr>
          <w:rFonts w:eastAsia="Times New Roman"/>
          <w:color w:val="000000" w:themeColor="text1"/>
        </w:rPr>
        <w:t>changes</w:t>
      </w:r>
      <w:r w:rsidR="007D648C" w:rsidRPr="00C0596A">
        <w:rPr>
          <w:rFonts w:eastAsia="Times New Roman"/>
          <w:color w:val="000000" w:themeColor="text1"/>
        </w:rPr>
        <w:t xml:space="preserve"> in</w:t>
      </w:r>
      <w:r w:rsidR="009B4253" w:rsidRPr="00C0596A">
        <w:rPr>
          <w:rFonts w:eastAsia="Times New Roman"/>
          <w:color w:val="000000" w:themeColor="text1"/>
        </w:rPr>
        <w:t xml:space="preserve"> nepotistic hierarchies focus specifically on</w:t>
      </w:r>
      <w:r w:rsidR="007D648C" w:rsidRPr="00C0596A">
        <w:rPr>
          <w:rFonts w:eastAsia="Times New Roman"/>
          <w:color w:val="000000" w:themeColor="text1"/>
        </w:rPr>
        <w:t xml:space="preserve"> reversals between aging females and their adult femal</w:t>
      </w:r>
      <w:r w:rsidR="009B4253" w:rsidRPr="00C0596A">
        <w:rPr>
          <w:rFonts w:eastAsia="Times New Roman"/>
          <w:color w:val="000000" w:themeColor="text1"/>
        </w:rPr>
        <w:t>e offspring, and suggest</w:t>
      </w:r>
      <w:r w:rsidR="007D648C" w:rsidRPr="00C0596A">
        <w:rPr>
          <w:rFonts w:eastAsia="Times New Roman"/>
          <w:color w:val="000000" w:themeColor="text1"/>
        </w:rPr>
        <w:t xml:space="preserve"> that </w:t>
      </w:r>
      <w:r w:rsidR="009B4253" w:rsidRPr="00C0596A">
        <w:rPr>
          <w:rFonts w:eastAsia="Times New Roman"/>
          <w:color w:val="000000" w:themeColor="text1"/>
        </w:rPr>
        <w:t xml:space="preserve">older females allow their daughters to overtake them when the indirect </w:t>
      </w:r>
      <w:r w:rsidR="00930277" w:rsidRPr="00C0596A">
        <w:rPr>
          <w:rFonts w:eastAsia="Times New Roman"/>
          <w:color w:val="000000" w:themeColor="text1"/>
        </w:rPr>
        <w:t xml:space="preserve">fitness </w:t>
      </w:r>
      <w:r w:rsidR="009B4253" w:rsidRPr="00C0596A">
        <w:rPr>
          <w:rFonts w:eastAsia="Times New Roman"/>
          <w:color w:val="000000" w:themeColor="text1"/>
        </w:rPr>
        <w:t xml:space="preserve">benefits accrued from their daughter’s reproductive potential outweigh their own reproductive value </w:t>
      </w:r>
      <w:r w:rsidR="00BE32DD" w:rsidRPr="00C0596A">
        <w:rPr>
          <w:rFonts w:eastAsia="Times New Roman"/>
          <w:color w:val="000000" w:themeColor="text1"/>
        </w:rPr>
        <w:fldChar w:fldCharType="begin" w:fldLock="1"/>
      </w:r>
      <w:r w:rsidR="001A7B90">
        <w:rPr>
          <w:rFonts w:eastAsia="Times New Roman"/>
          <w:color w:val="000000" w:themeColor="text1"/>
        </w:rPr>
        <w:instrText>ADDIN CSL_CITATION { "citationItems" : [ { "id" : "ITEM-1", "itemData" : { "author" : [ { "dropping-particle" : "", "family" : "Combes", "given" : "S L", "non-dropping-particle" : "", "parse-names" : false, "suffix" : "" }, { "dropping-particle" : "", "family" : "Altmann", "given" : "J", "non-dropping-particle" : "", "parse-names" : false, "suffix" : "" } ], "container-title" : "Proceedings of the Royal Society B: Biological Sciences", "id" : "ITEM-1", "issue" : "1474", "issued" : { "date-parts" : [ [ "2001" ] ] }, "page" : "1367-1373", "publisher" : "The Royal Society", "title" : "Status change during adulthood: life-history by-product or kin selection based on reproductive value?", "type" : "article-journal", "volume" : "268" }, "uris" : [ "http://www.mendeley.com/documents/?uuid=3a189cc3-3687-4eb2-8d3b-0d33812469bf" ] }, { "id" : "ITEM-2", "itemData" : { "abstract" : "Many mammalian societies are structured by dominance hierarchies, and an individual's position within this hierarchy can influence reproduction, behaviour, physiology and health. In nepotistic hierarchies, which are common in cercopithecine primates and also seen in spotted hyaenas, Crocuta crocuta, adult daughters are expected to rank immediately below their mother, and in reverse age order (a phenomenon known as 'youngest ascendancy'). This pattern is well described, but few studies have systematically examined the frequency or causes of departures from the expected pattern. Using a longitudinal data set from a natural population of yellow baboons, Papio cynocephalus, we measured the influence of maternal kin, paternal kin and group size on female rank positions at two life history milestones, menarche and first live birth. At menarche, most females (73%) ranked adjacent to their family members (i.e. the female held an ordinal rank in consecutive order with other members of her maternal family); however, only 33% of females showed youngest ascendancy within their matriline at menarche. By the time they experienced their first live birth, many females had improved their dominance rank: 78% ranked adjacent to their family members and 49% showed youngest ascendancy within their matriline. The presence of mothers and maternal sisters exerted a powerful influence on rank outcomes. However, the presence of fathers, brothers and paternal siblings did not produce a clear effect on female dominance rank in our analyses, perhaps because females in our data set co-resided with variable numbers and types of paternal and male relatives. Our results also raise the possibility that female body size or competitive ability may influence dominance rank, even in this classically nepotistic species. In total, our analyses reveal that the predictors of dominance rank in nepotistic rank systems are much more complex than previously thought.", "author" : [ { "dropping-particle" : "", "family" : "Lea", "given" : "Amanda J", "non-dropping-particle" : "", "parse-names" : false, "suffix" : "" }, { "dropping-particle" : "", "family" : "Learn", "given" : "Niki H", "non-dropping-particle" : "", "parse-names" : false, "suffix" : "" }, { "dropping-particle" : "", "family" : "Theus", "given" : "Marcus J",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2", "issued" : { "date-parts" : [ [ "2014" ] ] }, "page" : "87-99", "publisher" : "Elsevier Ltd", "publisher-place" : "Department of Biology, Duke University, Durham, NC, U.S.A.", "title" : "Complex sources of variance in female dominance rank in a nepotistic society.", "type" : "article-journal", "volume" : "94" }, "uris" : [ "http://www.mendeley.com/documents/?uuid=1a6ee634-22dd-4e9d-bfb6-2fc9936e1f9d" ] } ], "mendeley" : { "formattedCitation" : "&lt;sup&gt;33,44&lt;/sup&gt;", "plainTextFormattedCitation" : "33,44", "previouslyFormattedCitation" : "&lt;sup&gt;33,44&lt;/sup&gt;" }, "properties" : { "noteIndex" : 3 }, "schema" : "https://github.com/citation-style-language/schema/raw/master/csl-citation.json" }</w:instrText>
      </w:r>
      <w:r w:rsidR="00BE32DD"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33,44</w:t>
      </w:r>
      <w:r w:rsidR="00BE32DD" w:rsidRPr="00C0596A">
        <w:rPr>
          <w:rFonts w:eastAsia="Times New Roman"/>
          <w:color w:val="000000" w:themeColor="text1"/>
        </w:rPr>
        <w:fldChar w:fldCharType="end"/>
      </w:r>
      <w:r w:rsidR="00BE32DD" w:rsidRPr="00C0596A">
        <w:rPr>
          <w:rFonts w:eastAsia="Times New Roman"/>
          <w:color w:val="000000" w:themeColor="text1"/>
        </w:rPr>
        <w:t>.</w:t>
      </w:r>
      <w:r w:rsidR="00CE5C6E">
        <w:rPr>
          <w:rFonts w:eastAsia="Times New Roman"/>
          <w:color w:val="000000" w:themeColor="text1"/>
        </w:rPr>
        <w:t xml:space="preserve"> A</w:t>
      </w:r>
      <w:r w:rsidR="00D80538" w:rsidRPr="00C0596A">
        <w:rPr>
          <w:rFonts w:eastAsia="Times New Roman"/>
          <w:color w:val="000000" w:themeColor="text1"/>
        </w:rPr>
        <w:t xml:space="preserve">side </w:t>
      </w:r>
      <w:r w:rsidR="00D80538" w:rsidRPr="00C0596A">
        <w:rPr>
          <w:rFonts w:eastAsia="Times New Roman"/>
          <w:color w:val="000000" w:themeColor="text1"/>
        </w:rPr>
        <w:lastRenderedPageBreak/>
        <w:t>from</w:t>
      </w:r>
      <w:r w:rsidR="00F72E4E" w:rsidRPr="00C0596A">
        <w:rPr>
          <w:rFonts w:eastAsia="Times New Roman"/>
          <w:color w:val="000000" w:themeColor="text1"/>
        </w:rPr>
        <w:t xml:space="preserve"> the</w:t>
      </w:r>
      <w:r w:rsidR="00E95A34">
        <w:rPr>
          <w:rFonts w:eastAsia="Times New Roman"/>
          <w:color w:val="000000" w:themeColor="text1"/>
        </w:rPr>
        <w:t>se</w:t>
      </w:r>
      <w:r w:rsidR="00F72E4E" w:rsidRPr="00C0596A">
        <w:rPr>
          <w:rFonts w:eastAsia="Times New Roman"/>
          <w:color w:val="000000" w:themeColor="text1"/>
        </w:rPr>
        <w:t xml:space="preserve"> specific cases of</w:t>
      </w:r>
      <w:r w:rsidR="00D80538" w:rsidRPr="00C0596A">
        <w:rPr>
          <w:rFonts w:eastAsia="Times New Roman"/>
          <w:color w:val="000000" w:themeColor="text1"/>
        </w:rPr>
        <w:t xml:space="preserve"> reversals between</w:t>
      </w:r>
      <w:r w:rsidR="00F72E4E" w:rsidRPr="00C0596A">
        <w:rPr>
          <w:rFonts w:eastAsia="Times New Roman"/>
          <w:color w:val="000000" w:themeColor="text1"/>
        </w:rPr>
        <w:t xml:space="preserve"> daughters and their aging</w:t>
      </w:r>
      <w:r w:rsidR="00D80538" w:rsidRPr="00C0596A">
        <w:rPr>
          <w:rFonts w:eastAsia="Times New Roman"/>
          <w:color w:val="000000" w:themeColor="text1"/>
        </w:rPr>
        <w:t xml:space="preserve"> mothers, </w:t>
      </w:r>
      <w:r w:rsidR="0076265A" w:rsidRPr="00C0596A">
        <w:rPr>
          <w:rFonts w:eastAsia="Times New Roman"/>
          <w:color w:val="000000" w:themeColor="text1"/>
        </w:rPr>
        <w:t xml:space="preserve">no study </w:t>
      </w:r>
      <w:r w:rsidR="005603AD" w:rsidRPr="00C0596A">
        <w:rPr>
          <w:rFonts w:eastAsia="Times New Roman"/>
          <w:color w:val="000000" w:themeColor="text1"/>
        </w:rPr>
        <w:t xml:space="preserve">to date </w:t>
      </w:r>
      <w:r w:rsidR="0076265A" w:rsidRPr="00C0596A">
        <w:rPr>
          <w:rFonts w:eastAsia="Times New Roman"/>
          <w:color w:val="000000" w:themeColor="text1"/>
        </w:rPr>
        <w:t xml:space="preserve">has </w:t>
      </w:r>
      <w:r w:rsidR="003F3711" w:rsidRPr="00C0596A">
        <w:rPr>
          <w:rFonts w:eastAsia="Times New Roman"/>
          <w:color w:val="000000" w:themeColor="text1"/>
        </w:rPr>
        <w:t>tested hypotheses explaining</w:t>
      </w:r>
      <w:r w:rsidR="0076265A" w:rsidRPr="00C0596A">
        <w:rPr>
          <w:rFonts w:eastAsia="Times New Roman"/>
          <w:color w:val="000000" w:themeColor="text1"/>
        </w:rPr>
        <w:t xml:space="preserve"> the forces that produce rank reversals among adults in</w:t>
      </w:r>
      <w:r w:rsidR="00A56355" w:rsidRPr="00C0596A">
        <w:rPr>
          <w:rFonts w:eastAsia="Times New Roman"/>
          <w:color w:val="000000" w:themeColor="text1"/>
        </w:rPr>
        <w:t xml:space="preserve"> wild</w:t>
      </w:r>
      <w:r w:rsidR="0076265A" w:rsidRPr="00C0596A">
        <w:rPr>
          <w:rFonts w:eastAsia="Times New Roman"/>
          <w:color w:val="000000" w:themeColor="text1"/>
        </w:rPr>
        <w:t xml:space="preserve"> </w:t>
      </w:r>
      <w:r w:rsidR="004D7556" w:rsidRPr="00C0596A">
        <w:rPr>
          <w:rFonts w:eastAsia="Times New Roman"/>
          <w:color w:val="000000" w:themeColor="text1"/>
        </w:rPr>
        <w:t>nepotistic hierarchies.</w:t>
      </w:r>
      <w:r w:rsidR="00DE385B">
        <w:rPr>
          <w:rFonts w:eastAsia="Times New Roman"/>
          <w:color w:val="000000" w:themeColor="text1"/>
        </w:rPr>
        <w:t xml:space="preserve"> </w:t>
      </w:r>
      <w:r w:rsidR="00CE5C6E">
        <w:rPr>
          <w:rFonts w:eastAsia="Times New Roman"/>
          <w:color w:val="000000" w:themeColor="text1"/>
        </w:rPr>
        <w:t xml:space="preserve">A common </w:t>
      </w:r>
      <w:r w:rsidR="00582C38">
        <w:rPr>
          <w:rFonts w:eastAsia="Times New Roman"/>
          <w:color w:val="000000" w:themeColor="text1"/>
        </w:rPr>
        <w:t>observation among</w:t>
      </w:r>
      <w:r w:rsidR="00CE5C6E">
        <w:rPr>
          <w:rFonts w:eastAsia="Times New Roman"/>
          <w:color w:val="000000" w:themeColor="text1"/>
        </w:rPr>
        <w:t xml:space="preserve"> studies documenting rank reversals, however, </w:t>
      </w:r>
      <w:r w:rsidR="00582C38">
        <w:rPr>
          <w:rFonts w:eastAsia="Times New Roman"/>
          <w:color w:val="000000" w:themeColor="text1"/>
        </w:rPr>
        <w:t xml:space="preserve">is </w:t>
      </w:r>
      <w:proofErr w:type="spellStart"/>
      <w:r w:rsidR="00640D54" w:rsidRPr="00C0596A">
        <w:rPr>
          <w:rFonts w:eastAsia="Times New Roman"/>
          <w:color w:val="000000" w:themeColor="text1"/>
        </w:rPr>
        <w:t>coalitionary</w:t>
      </w:r>
      <w:proofErr w:type="spellEnd"/>
      <w:r w:rsidR="00640D54" w:rsidRPr="00C0596A">
        <w:rPr>
          <w:rFonts w:eastAsia="Times New Roman"/>
          <w:color w:val="000000" w:themeColor="text1"/>
        </w:rPr>
        <w:t xml:space="preserve"> support during aggression among group</w:t>
      </w:r>
      <w:r w:rsidR="00640D54">
        <w:rPr>
          <w:rFonts w:eastAsia="Times New Roman"/>
          <w:color w:val="000000" w:themeColor="text1"/>
        </w:rPr>
        <w:t xml:space="preserve"> </w:t>
      </w:r>
      <w:r w:rsidR="00640D54" w:rsidRPr="00C0596A">
        <w:rPr>
          <w:rFonts w:eastAsia="Times New Roman"/>
          <w:color w:val="000000" w:themeColor="text1"/>
        </w:rPr>
        <w:t xml:space="preserve">members. Furthermore, </w:t>
      </w:r>
      <w:proofErr w:type="spellStart"/>
      <w:r w:rsidR="00640D54" w:rsidRPr="00C0596A">
        <w:rPr>
          <w:rFonts w:eastAsia="Times New Roman"/>
          <w:color w:val="000000" w:themeColor="text1"/>
        </w:rPr>
        <w:t>coalitionary</w:t>
      </w:r>
      <w:proofErr w:type="spellEnd"/>
      <w:r w:rsidR="00640D54" w:rsidRPr="00C0596A">
        <w:rPr>
          <w:rFonts w:eastAsia="Times New Roman"/>
          <w:color w:val="000000" w:themeColor="text1"/>
        </w:rPr>
        <w:t xml:space="preserve"> aggression has</w:t>
      </w:r>
      <w:r w:rsidR="00582C38">
        <w:rPr>
          <w:rFonts w:eastAsia="Times New Roman"/>
          <w:color w:val="000000" w:themeColor="text1"/>
        </w:rPr>
        <w:t xml:space="preserve"> also</w:t>
      </w:r>
      <w:r w:rsidR="00640D54" w:rsidRPr="00C0596A">
        <w:rPr>
          <w:rFonts w:eastAsia="Times New Roman"/>
          <w:color w:val="000000" w:themeColor="text1"/>
        </w:rPr>
        <w:t xml:space="preserve"> been implicated in rank reversals in competitive hierarchies in a variety of species </w:t>
      </w:r>
      <w:r w:rsidR="00640D54"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Higham", "given" : "James", "non-dropping-particle" : "", "parse-names" : false, "suffix" : "" }, { "dropping-particle" : "", "family" : "Maestripieri", "given" : "Dario", "non-dropping-particle" : "", "parse-names" : false, "suffix" : "" } ], "container-title" : "Behaviour", "id" : "ITEM-1", "issue" : "13", "issued" : { "date-parts" : [ [ "2010" ] ] }, "page" : "1889-1908", "title" : "Revolutionary coalitions in male rhesus macaques", "type" : "article-journal", "volume" : "147" }, "uris" : [ "http://www.mendeley.com/documents/?uuid=f6d51f71-063c-4b4b-b23a-69b0f0a2d397" ] }, { "id" : "ITEM-2", "itemData" : { "author" : [ { "dropping-particle" : "", "family" : "Broom", "given" : "Mark", "non-dropping-particle" : "", "parse-names" : false, "suffix" : "" }, { "dropping-particle" : "", "family" : "Koenig", "given" : "Andreas", "non-dropping-particle" : "", "parse-names" : false, "suffix" : "" }, { "dropping-particle" : "", "family" : "Borries", "given" : "Carola", "non-dropping-particle" : "", "parse-names" : false, "suffix" : "" } ], "container-title" : "Behavioral Ecology", "id" : "ITEM-2", "issue" : "4", "issued" : { "date-parts" : [ [ "2009" ] ] }, "page" : "844-855", "title" : "Variation in dominance hierarchies among group-living animals: modeling stability and the likelihood of coalitions", "type" : "article-journal", "volume" : "20" }, "uris" : [ "http://www.mendeley.com/documents/?uuid=79c67e06-27fb-4657-b6b9-03b1d93b5ba8" ] }, { "id" : "ITEM-3", "itemData" : { "author" : [ { "dropping-particle" : "", "family" : "Bergh\u00e4nel", "given" : "Andreas", "non-dropping-particle" : "", "parse-names" : false, "suffix" : "" }, { "dropping-particle" : "", "family" : "Ostner", "given" : "Julia", "non-dropping-particle" : "", "parse-names" : false, "suffix" : "" }, { "dropping-particle" : "", "family" : "Sch\u00fclke", "given" : "Oliver", "non-dropping-particle" : "", "parse-names" : false, "suffix" : "" } ], "container-title" : "Behaviour", "id" : "ITEM-3", "issue" : "11", "issued" : { "date-parts" : [ [ "2011" ] ] }, "page" : "1256-1274", "title" : "Coalitions destabilize dyadic dominance relationships in male Barbary macaques (&lt;I&gt;Macaca sylvanus&lt;/I&gt;)", "type" : "article-journal", "volume" : "148" }, "uris" : [ "http://www.mendeley.com/documents/?uuid=c216e6f9-381c-4e49-9a85-936c32b1a3c5" ] }, { "id" : "ITEM-4", "itemData" : { "DOI" : "10.1023/A:1026334400201", "ISBN" : "0164-0291", "ISSN" : "01640291", "abstract" : "Abstract Although kinship is of central importance in matrilineal (nepotistic) dominance systems, various lines of evidence indicate that its role has probably been overestimated. For example, alliances among nonkin, patterned on the basis of dominance per se, ...\\n", "author" : [ { "dropping-particle" : "", "family" : "Chapais", "given" : "Bernard", "non-dropping-particle" : "", "parse-names" : false, "suffix" : "" }, { "dropping-particle" : "", "family" : "St-Pierre", "given" : "Claude-Eric G", "non-dropping-particle" : "", "parse-names" : false, "suffix" : "" } ], "container-title" : "International Journal of Primatology", "id" : "ITEM-4", "issue" : "3", "issued" : { "date-parts" : [ [ "1997" ] ] }, "page" : "375-385", "title" : "Kinship Bonds Are Not Necessary for Maintaining Matrilineal Rank in Captive Japanese Macaques", "type" : "article-journal", "volume" : "18" }, "uris" : [ "http://www.mendeley.com/documents/?uuid=eb3c6612-c99e-43b4-9f17-4c7ec35c9490" ] }, { "id" : "ITEM-5", "itemData" : { "DOI" : "10.1007/s10764-005-5308-4", "ISBN" : "0164-0291", "ISSN" : "01640291", "abstract" : "We report a case of turnover between an alpha (GN) and a beta male (R7) and its effects in a troop of provisioned Japanese macaques (Macaca fuscata fuscata) in Shiga-Heights, Nagano Prefecture, Japan. The aggression between the 2 males was caused by the intrusion of GN towards the consort of R7. R7 received support from his brother and mother, and consequently defeated GN. After the turnover, R7 attacked GN frequently, which may have functioned to stabilize the dominance relationship between them. Also, R7 selectively attacked females friendly to GN soon after the turnover. Although we never observed polyadic aggression among males during the stable dominance period, 20 cases of polyadic aggression occurred among the 6 highestranked males in the 2 days following the turnover, and one case occurred on the fourth day. R7 and GN formed stable conservative alliances for attacking subordinate males. Males that did not participate in the turnover began to form revolutionary coalitions to attack higher-ranking males, but they were thwarted by the conservative coalitions between the dominants. Mutualism was a plausible explanation for the patterns of coalition formation because most of them were conservative with little associated cost. Seven females had a high proximity index (C-score) to GN before the turnover, but a significantly lower proximity index after the turnover. On the day of the turnover, 6 non-lactating females suddenly became receptive, suggesting that the turnover induced immediate receptivity in the females.", "author" : [ { "dropping-particle" : "", "family" : "Kutsukake", "given" : "Nobuyuki", "non-dropping-particle" : "", "parse-names" : false, "suffix" : "" }, { "dropping-particle" : "", "family" : "Hasegawa", "given" : "Toshikazu", "non-dropping-particle" : "", "parse-names" : false, "suffix" : "" } ], "container-title" : "International Journal of Primatology", "id" : "ITEM-5", "issue" : "4", "issued" : { "date-parts" : [ [ "2005" ] ] }, "page" : "775-800", "title" : "Dominance turnover between an alpha and a beta male and dynamics of social relationships in Japanese macaques", "type" : "article-journal", "volume" : "26" }, "uris" : [ "http://www.mendeley.com/documents/?uuid=242eac0c-77c2-48f3-a163-6469bd01b370" ] }, { "id" : "ITEM-6", "itemData" : { "DOI" : "10.1023/A:1027352517231", "ISSN" : "0269-7653", "abstract" : "Abstract We assessed the importance of three behavioral processes on the fitness of individual females as mediated via maternal care in matrilineally organized social groups of spotted hyenas Crocuta crocuta. These were maternal choice of foraging tactic, the ...", "author" : [ { "dropping-particle" : "", "family" : "Hofer", "given" : "Heribert", "non-dropping-particle" : "", "parse-names" : false, "suffix" : "" }, { "dropping-particle" : "", "family" : "East", "given" : "Marion L", "non-dropping-particle" : "", "parse-names" : false, "suffix" : "" } ], "container-title" : "Evolutionary Ecology", "id" : "ITEM-6", "issue" : "4", "issued" : { "date-parts" : [ [ "2003", "7", "1" ] ] }, "page" : "315-331", "title" : "Behavioral processes and costs of co-existence in female spotted hyenas: a life history perspective", "type" : "article-journal", "volume" : "17" }, "uris" : [ "http://www.mendeley.com/documents/?uuid=075b8d75-4d3a-4fc5-b08c-e8ed245ad230" ] }, { "id" : "ITEM-7", "itemData" : { "author" : [ { "dropping-particle" : "", "family" : "Holekamp", "given" : "K E", "non-dropping-particle" : "", "parse-names" : false, "suffix" : "" }, { "dropping-particle" : "", "family" : "Ogutu", "given" : "J O", "non-dropping-particle" : "", "parse-names" : false, "suffix" : "" }, { "dropping-particle" : "", "family" : "Dublin", "given" : "H T", "non-dropping-particle" : "", "parse-names" : false, "suffix" : "" }, { "dropping-particle" : "", "family" : "Frank", "given" : "L G", "non-dropping-particle" : "", "parse-names" : false, "suffix" : "" }, { "dropping-particle" : "", "family" : "Smale", "given" : "L", "non-dropping-particle" : "", "parse-names" : false, "suffix" : "" } ], "container-title" : "Ethology", "id" : "ITEM-7", "issue" : "4", "issued" : { "date-parts" : [ [ "1993" ] ] }, "page" : "285-299", "publisher" : "Wiley Online Library", "title" : "Fission of a spotted hyena clan: consequences of prolonged female absenteeism and causes of female emigration", "type" : "article-journal", "volume" : "93" }, "uris" : [ "http://www.mendeley.com/documents/?uuid=47d1e2d3-b7c9-4bc5-b1d9-9ed3b2bc395b" ] }, { "id" : "ITEM-8", "itemData" : { "DOI" : "10.1016/j.cub.2010.10.058", "ISBN" : "0960-9822", "ISSN" : "09609822", "PMID" : "21093261", "abstract" : "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 \u00a9 2010 Elsevier Ltd. All rights reserved.", "author" : [ { "dropping-particle" : "", "family" : "Sch\u00fclke", "given" : "Oliver", "non-dropping-particle" : "", "parse-names" : false, "suffix" : "" }, { "dropping-particle" : "", "family" : "Bhagavatula", "given" : "Jyotsna", "non-dropping-particle" : "", "parse-names" : false, "suffix" : "" }, { "dropping-particle" : "", "family" : "Vigilant", "given" : "Linda", "non-dropping-particle" : "", "parse-names" : false, "suffix" : "" }, { "dropping-particle" : "", "family" : "Ostner", "given" : "Julia", "non-dropping-particle" : "", "parse-names" : false, "suffix" : "" } ], "container-title" : "Current Biology", "id" : "ITEM-8", "issue" : "24", "issued" : { "date-parts" : [ [ "2010" ] ] }, "page" : "2207-2210", "title" : "Social bonds enhance reproductive success in male macaques", "type" : "article-journal", "volume" : "20" }, "uris" : [ "http://www.mendeley.com/documents/?uuid=68df9a82-8096-409b-9af4-03a69949c50b" ] } ], "mendeley" : { "formattedCitation" : "&lt;sup&gt;6,45\u201351&lt;/sup&gt;", "plainTextFormattedCitation" : "6,45\u201351", "previouslyFormattedCitation" : "&lt;sup&gt;6,45\u201351&lt;/sup&gt;" }, "properties" : { "noteIndex" : 5 }, "schema" : "https://github.com/citation-style-language/schema/raw/master/csl-citation.json" }</w:instrText>
      </w:r>
      <w:r w:rsidR="00640D54"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6,45–51</w:t>
      </w:r>
      <w:r w:rsidR="00640D54" w:rsidRPr="00C0596A">
        <w:rPr>
          <w:rFonts w:eastAsia="Times New Roman"/>
          <w:color w:val="000000" w:themeColor="text1"/>
        </w:rPr>
        <w:fldChar w:fldCharType="end"/>
      </w:r>
      <w:r w:rsidR="00131F4A">
        <w:rPr>
          <w:rFonts w:eastAsia="Times New Roman"/>
          <w:color w:val="000000" w:themeColor="text1"/>
        </w:rPr>
        <w:t>, suggesting tha</w:t>
      </w:r>
      <w:r w:rsidR="006A53F0">
        <w:rPr>
          <w:rFonts w:eastAsia="Times New Roman"/>
          <w:color w:val="000000" w:themeColor="text1"/>
        </w:rPr>
        <w:t xml:space="preserve">t </w:t>
      </w:r>
      <w:proofErr w:type="spellStart"/>
      <w:r w:rsidR="006A53F0">
        <w:rPr>
          <w:rFonts w:eastAsia="Times New Roman"/>
          <w:color w:val="000000" w:themeColor="text1"/>
        </w:rPr>
        <w:t>polyadic</w:t>
      </w:r>
      <w:proofErr w:type="spellEnd"/>
      <w:r w:rsidR="006A53F0">
        <w:rPr>
          <w:rFonts w:eastAsia="Times New Roman"/>
          <w:color w:val="000000" w:themeColor="text1"/>
        </w:rPr>
        <w:t xml:space="preserve"> aggression may allow </w:t>
      </w:r>
      <w:r w:rsidR="00131F4A">
        <w:rPr>
          <w:rFonts w:eastAsia="Times New Roman"/>
          <w:color w:val="000000" w:themeColor="text1"/>
        </w:rPr>
        <w:t>for cryptic competition over rank in nepotistic societies</w:t>
      </w:r>
      <w:r w:rsidR="00640D54" w:rsidRPr="00C0596A">
        <w:rPr>
          <w:rFonts w:eastAsia="Times New Roman"/>
          <w:color w:val="000000" w:themeColor="text1"/>
        </w:rPr>
        <w:t>. In particular, coalitions directed up the hierarchy, often called ‘revolutionary coalitions,’ are considered a means by which lower ranking individuals can effect rank reversals</w:t>
      </w:r>
      <w:r w:rsidR="0029348D">
        <w:rPr>
          <w:rFonts w:eastAsia="Times New Roman"/>
          <w:color w:val="000000" w:themeColor="text1"/>
        </w:rPr>
        <w:t xml:space="preserve"> (reviewed in</w:t>
      </w:r>
      <w:r w:rsidR="00640D54" w:rsidRPr="00C0596A">
        <w:rPr>
          <w:rFonts w:eastAsia="Times New Roman"/>
          <w:color w:val="000000" w:themeColor="text1"/>
        </w:rPr>
        <w:t xml:space="preserve"> </w:t>
      </w:r>
      <w:r w:rsidR="00640D54"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Bissonnette", "given" : "Annie", "non-dropping-particle" : "", "parse-names" : false, "suffix" : "" }, { "dropping-particle" : "", "family" : "Perry", "given" : "Susan", "non-dropping-particle" : "", "parse-names" : false, "suffix" : "" }, { "dropping-particle" : "", "family" : "Barrett", "given" : "Louise", "non-dropping-particle" : "", "parse-names" : false, "suffix" : "" }, { "dropping-particle" : "", "family" : "Mitani", "given" : "John C", "non-dropping-particle" : "", "parse-names" : false, "suffix" : "" }, { "dropping-particle" : "", "family" : "Flinn", "given" : "Mark", "non-dropping-particle" : "", "parse-names" : false, "suffix" : "" }, { "dropping-particle" : "", "family" : "Gavrilets", "given" : "Sergey", "non-dropping-particle" : "", "parse-names" : false, "suffix" : "" }, { "dropping-particle" : "", "family" : "Waal", "given" : "Frans B M", "non-dropping-particle" : "de", "parse-names" : false, "suffix" : "" } ], "container-title" : "Behaviour", "id" : "ITEM-1", "issue" : "1", "issued" : { "date-parts" : [ [ "2015" ] ] }, "page" : "1-56", "title" : "Coalitions in theory and reality: a\u00a0review of pertinent variables and processes", "type" : "article-journal", "volume" : "152" }, "uris" : [ "http://www.mendeley.com/documents/?uuid=0fd85148-01c1-4579-b237-b6457e7da678" ] } ], "mendeley" : { "formattedCitation" : "&lt;sup&gt;52&lt;/sup&gt;", "plainTextFormattedCitation" : "52", "previouslyFormattedCitation" : "&lt;sup&gt;52&lt;/sup&gt;" }, "properties" : { "noteIndex" : 2 }, "schema" : "https://github.com/citation-style-language/schema/raw/master/csl-citation.json" }</w:instrText>
      </w:r>
      <w:r w:rsidR="00640D54"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2</w:t>
      </w:r>
      <w:r w:rsidR="00640D54" w:rsidRPr="00C0596A">
        <w:rPr>
          <w:rFonts w:eastAsia="Times New Roman"/>
          <w:color w:val="000000" w:themeColor="text1"/>
        </w:rPr>
        <w:fldChar w:fldCharType="end"/>
      </w:r>
      <w:r w:rsidR="0029348D">
        <w:rPr>
          <w:rFonts w:eastAsia="Times New Roman"/>
          <w:color w:val="000000" w:themeColor="text1"/>
        </w:rPr>
        <w:t>)</w:t>
      </w:r>
      <w:r w:rsidR="006A53F0">
        <w:rPr>
          <w:rFonts w:eastAsia="Times New Roman"/>
          <w:color w:val="000000" w:themeColor="text1"/>
        </w:rPr>
        <w:t>, and may be important in driving rank reversals in convention-based societies</w:t>
      </w:r>
      <w:r w:rsidR="00640D54" w:rsidRPr="00C0596A">
        <w:rPr>
          <w:rFonts w:eastAsia="Times New Roman"/>
          <w:color w:val="000000" w:themeColor="text1"/>
        </w:rPr>
        <w:t xml:space="preserve">. </w:t>
      </w:r>
    </w:p>
    <w:p w14:paraId="580C97A3" w14:textId="23B44B46" w:rsidR="008B23D8" w:rsidRPr="00C0596A" w:rsidRDefault="008B23D8" w:rsidP="00350170">
      <w:pPr>
        <w:spacing w:line="480" w:lineRule="auto"/>
        <w:ind w:firstLine="720"/>
        <w:rPr>
          <w:rFonts w:eastAsia="Times New Roman"/>
          <w:color w:val="000000" w:themeColor="text1"/>
        </w:rPr>
      </w:pPr>
      <w:r w:rsidRPr="00C0596A">
        <w:rPr>
          <w:rFonts w:eastAsia="Times New Roman"/>
          <w:color w:val="000000" w:themeColor="text1"/>
        </w:rPr>
        <w:t xml:space="preserve">In this study, we use a longitudinal dataset from four wild </w:t>
      </w:r>
      <w:r w:rsidR="000103E8">
        <w:rPr>
          <w:rFonts w:eastAsia="Times New Roman"/>
          <w:color w:val="000000" w:themeColor="text1"/>
        </w:rPr>
        <w:t>groups</w:t>
      </w:r>
      <w:r w:rsidR="000103E8" w:rsidRPr="00C0596A">
        <w:rPr>
          <w:rFonts w:eastAsia="Times New Roman"/>
          <w:color w:val="000000" w:themeColor="text1"/>
        </w:rPr>
        <w:t xml:space="preserve"> </w:t>
      </w:r>
      <w:r w:rsidRPr="00C0596A">
        <w:rPr>
          <w:rFonts w:eastAsia="Times New Roman"/>
          <w:color w:val="000000" w:themeColor="text1"/>
        </w:rPr>
        <w:t xml:space="preserve">of spotted hyenas to study the </w:t>
      </w:r>
      <w:r w:rsidR="00BB17FB">
        <w:rPr>
          <w:rFonts w:eastAsia="Times New Roman"/>
          <w:color w:val="000000" w:themeColor="text1"/>
        </w:rPr>
        <w:t xml:space="preserve">relationship between </w:t>
      </w:r>
      <w:proofErr w:type="spellStart"/>
      <w:r w:rsidR="00BB17FB">
        <w:rPr>
          <w:rFonts w:eastAsia="Times New Roman"/>
          <w:color w:val="000000" w:themeColor="text1"/>
        </w:rPr>
        <w:t>coalitionary</w:t>
      </w:r>
      <w:proofErr w:type="spellEnd"/>
      <w:r w:rsidR="00BB17FB">
        <w:rPr>
          <w:rFonts w:eastAsia="Times New Roman"/>
          <w:color w:val="000000" w:themeColor="text1"/>
        </w:rPr>
        <w:t xml:space="preserve"> bonds and</w:t>
      </w:r>
      <w:r w:rsidR="00F9250A" w:rsidRPr="00C0596A">
        <w:rPr>
          <w:rFonts w:eastAsia="Times New Roman"/>
          <w:color w:val="000000" w:themeColor="text1"/>
        </w:rPr>
        <w:t xml:space="preserve"> rank reversals among adults in </w:t>
      </w:r>
      <w:r w:rsidR="000D5581" w:rsidRPr="00C0596A">
        <w:rPr>
          <w:rFonts w:eastAsia="Times New Roman"/>
          <w:color w:val="000000" w:themeColor="text1"/>
        </w:rPr>
        <w:t>nepotistic hierarchies.</w:t>
      </w:r>
      <w:r w:rsidR="00436475" w:rsidRPr="00C0596A">
        <w:rPr>
          <w:rFonts w:eastAsia="Times New Roman"/>
          <w:color w:val="000000" w:themeColor="text1"/>
        </w:rPr>
        <w:t xml:space="preserve"> Spotted hyenas </w:t>
      </w:r>
      <w:r w:rsidR="001015C5">
        <w:rPr>
          <w:rFonts w:eastAsia="Times New Roman"/>
          <w:color w:val="000000" w:themeColor="text1"/>
        </w:rPr>
        <w:t xml:space="preserve">are highly gregarious carnivores living in </w:t>
      </w:r>
      <w:r w:rsidR="00436475" w:rsidRPr="00C0596A">
        <w:rPr>
          <w:rFonts w:eastAsia="Times New Roman"/>
          <w:color w:val="000000" w:themeColor="text1"/>
        </w:rPr>
        <w:t>large, mixed</w:t>
      </w:r>
      <w:r w:rsidR="007E7E96">
        <w:rPr>
          <w:rFonts w:eastAsia="Times New Roman"/>
          <w:color w:val="000000" w:themeColor="text1"/>
        </w:rPr>
        <w:t xml:space="preserve"> </w:t>
      </w:r>
      <w:r w:rsidR="00436475" w:rsidRPr="00C0596A">
        <w:rPr>
          <w:rFonts w:eastAsia="Times New Roman"/>
          <w:color w:val="000000" w:themeColor="text1"/>
        </w:rPr>
        <w:t>sex groups</w:t>
      </w:r>
      <w:r w:rsidR="00024AF8" w:rsidRPr="00C0596A">
        <w:rPr>
          <w:rFonts w:eastAsia="Times New Roman"/>
          <w:color w:val="000000" w:themeColor="text1"/>
        </w:rPr>
        <w:t xml:space="preserve"> called clans,</w:t>
      </w:r>
      <w:r w:rsidR="00930277" w:rsidRPr="00C0596A">
        <w:rPr>
          <w:rFonts w:eastAsia="Times New Roman"/>
          <w:color w:val="000000" w:themeColor="text1"/>
        </w:rPr>
        <w:t xml:space="preserve"> each of which is</w:t>
      </w:r>
      <w:r w:rsidR="00436475" w:rsidRPr="00C0596A">
        <w:rPr>
          <w:rFonts w:eastAsia="Times New Roman"/>
          <w:color w:val="000000" w:themeColor="text1"/>
        </w:rPr>
        <w:t xml:space="preserve"> structured by a strict matriarchal nepotistic dominance hierarchy</w:t>
      </w:r>
      <w:r w:rsidR="005F1103" w:rsidRPr="00C0596A">
        <w:rPr>
          <w:rFonts w:eastAsia="Times New Roman"/>
          <w:color w:val="000000" w:themeColor="text1"/>
        </w:rPr>
        <w:t xml:space="preserve"> in which rank strong</w:t>
      </w:r>
      <w:r w:rsidR="00024AF8" w:rsidRPr="00C0596A">
        <w:rPr>
          <w:rFonts w:eastAsia="Times New Roman"/>
          <w:color w:val="000000" w:themeColor="text1"/>
        </w:rPr>
        <w:t>ly</w:t>
      </w:r>
      <w:r w:rsidR="005F1103" w:rsidRPr="00C0596A">
        <w:rPr>
          <w:rFonts w:eastAsia="Times New Roman"/>
          <w:color w:val="000000" w:themeColor="text1"/>
        </w:rPr>
        <w:t xml:space="preserve"> </w:t>
      </w:r>
      <w:r w:rsidR="00024AF8" w:rsidRPr="00C0596A">
        <w:rPr>
          <w:rFonts w:eastAsia="Times New Roman"/>
          <w:color w:val="000000" w:themeColor="text1"/>
        </w:rPr>
        <w:t>a</w:t>
      </w:r>
      <w:r w:rsidR="005F1103" w:rsidRPr="00C0596A">
        <w:rPr>
          <w:rFonts w:eastAsia="Times New Roman"/>
          <w:color w:val="000000" w:themeColor="text1"/>
        </w:rPr>
        <w:t>ffect</w:t>
      </w:r>
      <w:r w:rsidR="00024AF8" w:rsidRPr="00C0596A">
        <w:rPr>
          <w:rFonts w:eastAsia="Times New Roman"/>
          <w:color w:val="000000" w:themeColor="text1"/>
        </w:rPr>
        <w:t>s</w:t>
      </w:r>
      <w:r w:rsidR="005F1103" w:rsidRPr="00C0596A">
        <w:rPr>
          <w:rFonts w:eastAsia="Times New Roman"/>
          <w:color w:val="000000" w:themeColor="text1"/>
        </w:rPr>
        <w:t xml:space="preserve"> reproductive success </w:t>
      </w:r>
      <w:r w:rsidR="005F1103"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Frank", "given" : "Laurence G", "non-dropping-particle" : "", "parse-names" : false, "suffix" : "" } ], "container-title" : "Animal Behaviour", "id" : "ITEM-1",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id" : "ITEM-2", "itemData" : { "author" : [ { "dropping-particle" : "", "family" : "Holekamp", "given" : "Kay E", "non-dropping-particle" : "", "parse-names" : false, "suffix" : "" }, { "dropping-particle" : "", "family" : "Smale", "given" : "Laura", "non-dropping-particle" : "", "parse-names" : false, "suffix" : "" }, { "dropping-particle" : "", "family" : "Szykman", "given" : "Micaela", "non-dropping-particle" : "", "parse-names" : false, "suffix" : "" } ], "container-title" : "Journal of Reproduction and Fertility", "id" : "ITEM-2", "issue" : "2", "issued" : { "date-parts" : [ [ "1996" ] ] }, "page" : "229-237", "publisher" : "Soc Reprod Fertility", "title" : "Rank and reproduction in the female spotted hyaena", "type" : "article-journal", "volume" : "108" }, "uris" : [ "http://www.mendeley.com/documents/?uuid=4a99c80e-3660-4bc5-bd17-8c7ed67aa08e" ] }, { "id" : "ITEM-3", "itemData" : { "author" : [ { "dropping-particle" : "", "family" : "Swanson", "given" : "E M", "non-dropping-particle" : "", "parse-names" : false, "suffix" : "" }, { "dropping-particle" : "", "family" : "Dworkin", "given" : "I", "non-dropping-particle" : "", "parse-names" : false, "suffix" : "" }, { "dropping-particle" : "", "family" : "Holekamp", "given" : "K E", "non-dropping-particle" : "", "parse-names" : false, "suffix" : "" } ], "container-title" : "Proceedings of the Royal Society B: Biological Sciences", "id" : "ITEM-3", "issue" : "1722", "issued" : { "date-parts" : [ [ "2011" ] ] }, "page" : "3277-3285", "publisher" : "The Royal Society", "title" : "Lifetime selection on a hypoallometric size trait in the spotted hyena", "type" : "article-journal", "volume" : "278" }, "uris" : [ "http://www.mendeley.com/documents/?uuid=c182e1e5-497b-48d8-bdb3-e4b3c13e4e62" ] } ], "mendeley" : { "formattedCitation" : "&lt;sup&gt;8,10,53&lt;/sup&gt;", "plainTextFormattedCitation" : "8,10,53", "previouslyFormattedCitation" : "&lt;sup&gt;8,10,53&lt;/sup&gt;" }, "properties" : { "noteIndex" : 3 }, "schema" : "https://github.com/citation-style-language/schema/raw/master/csl-citation.json" }</w:instrText>
      </w:r>
      <w:r w:rsidR="005F1103"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8,10,53</w:t>
      </w:r>
      <w:r w:rsidR="005F1103" w:rsidRPr="00C0596A">
        <w:rPr>
          <w:rFonts w:eastAsia="Times New Roman"/>
          <w:color w:val="000000" w:themeColor="text1"/>
        </w:rPr>
        <w:fldChar w:fldCharType="end"/>
      </w:r>
      <w:r w:rsidR="00436475" w:rsidRPr="00C0596A">
        <w:rPr>
          <w:rFonts w:eastAsia="Times New Roman"/>
          <w:color w:val="000000" w:themeColor="text1"/>
        </w:rPr>
        <w:t xml:space="preserve">. </w:t>
      </w:r>
      <w:r w:rsidR="005F1103" w:rsidRPr="00C0596A">
        <w:rPr>
          <w:rFonts w:eastAsia="Times New Roman"/>
          <w:color w:val="000000" w:themeColor="text1"/>
        </w:rPr>
        <w:t xml:space="preserve">Rank acquisition in hyenas rigidly follows the two rules of </w:t>
      </w:r>
      <w:r w:rsidR="00930277" w:rsidRPr="00C0596A">
        <w:rPr>
          <w:rFonts w:eastAsia="Times New Roman"/>
          <w:color w:val="000000" w:themeColor="text1"/>
        </w:rPr>
        <w:t xml:space="preserve">nepotistic </w:t>
      </w:r>
      <w:r w:rsidR="005F1103" w:rsidRPr="00C0596A">
        <w:rPr>
          <w:rFonts w:eastAsia="Times New Roman"/>
          <w:color w:val="000000" w:themeColor="text1"/>
        </w:rPr>
        <w:t xml:space="preserve">rank inheritance </w:t>
      </w:r>
      <w:r w:rsidR="005F1103"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093/beheco/arp020", "ISBN" : "1045-2249 1465-7279", "ISSN" : "10452249", "abstract" : "Social status is an important phenotypic trait that determines fitness-relevant parameters. In many mammalian societies, offspring acquire a social position at adulthood similar to that held by their mother (\u2018\u2018rank inheritance\u2019\u2019)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 Key words: androgens, behavioral support, genetic effects, maternal effects, spotted hyena, \u2018\u2018rank inheritance.\u2019\u2019", "author" : [ { "dropping-particle" : "", "family" : "East", "given" : "Marion L.", "non-dropping-particle" : "", "parse-names" : false, "suffix" : "" }, { "dropping-particle" : "", "family" : "H\u00f6ner", "given" : "Oliver P.", "non-dropping-particle" : "", "parse-names" : false, "suffix" : "" }, { "dropping-particle" : "", "family" : "Wachter", "given" : "Bettina", "non-dropping-particle" : "", "parse-names" : false, "suffix" : "" }, { "dropping-particle" : "", "family" : "Wilhelm", "given" : "Kerstin", "non-dropping-particle" : "", "parse-names" : false, "suffix" : "" }, { "dropping-particle" : "", "family" : "Burke", "given" : "Terry", "non-dropping-particle" : "", "parse-names" : false, "suffix" : "" }, { "dropping-particle" : "", "family" : "Hofer", "given" : "Heribert", "non-dropping-particle" : "", "parse-names" : false, "suffix" : "" } ], "container-title" : "Behavioral Ecology", "id" : "ITEM-1", "issue" : "3", "issued" : { "date-parts" : [ [ "2009" ] ] }, "page" : "478-483", "title" : "Maternal effects on offspring social status in spotted hyenas", "type" : "article-journal", "volume" : "20" }, "uris" : [ "http://www.mendeley.com/documents/?uuid=7db2ab92-04e2-4e8f-8415-8d9126dfb39d" ] }, { "id" : "ITEM-2", "itemData" : { "author" : [ { "dropping-particle" : "", "family" : "Engh", "given" : "Anne L", "non-dropping-particle" : "", "parse-names" : false, "suffix" : "" }, { "dropping-particle" : "", "family" : "Esch", "given" : "Katrina", "non-dropping-particle" : "", "parse-names" : false, "suffix" : "" }, { "dropping-particle" : "", "family" : "Smale", "given" : "Laura", "non-dropping-particle" : "", "parse-names" : false, "suffix" : "" }, { "dropping-particle" : "", "family" : "Holekamp", "given" : "Kay E", "non-dropping-particle" : "", "parse-names" : false, "suffix" : "" } ], "container-title" : "Animal Behaviour", "id" : "ITEM-2", "issue" : "3", "issued" : { "date-parts" : [ [ "2000" ] ] }, "page" : "323-332", "publisher" : "Elsevier Ltd", "title" : "Mechanisms of maternal rank \u2018inheritance\u2019 in the spotted hyaena, Crocuta crocuta", "type" : "article-journal", "volume" : "60" }, "uris" : [ "http://www.mendeley.com/documents/?uuid=1766f2ee-2007-4f72-b2d1-ce28feef77da" ] } ], "mendeley" : { "formattedCitation" : "&lt;sup&gt;11,54&lt;/sup&gt;", "plainTextFormattedCitation" : "11,54", "previouslyFormattedCitation" : "&lt;sup&gt;11,54&lt;/sup&gt;" }, "properties" : { "noteIndex" : 3 }, "schema" : "https://github.com/citation-style-language/schema/raw/master/csl-citation.json" }</w:instrText>
      </w:r>
      <w:r w:rsidR="005F1103"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11,54</w:t>
      </w:r>
      <w:r w:rsidR="005F1103" w:rsidRPr="00C0596A">
        <w:rPr>
          <w:rFonts w:eastAsia="Times New Roman"/>
          <w:color w:val="000000" w:themeColor="text1"/>
        </w:rPr>
        <w:fldChar w:fldCharType="end"/>
      </w:r>
      <w:r w:rsidR="005F1103" w:rsidRPr="00C0596A">
        <w:rPr>
          <w:rFonts w:eastAsia="Times New Roman"/>
          <w:color w:val="000000" w:themeColor="text1"/>
        </w:rPr>
        <w:t xml:space="preserve">, making </w:t>
      </w:r>
      <w:r w:rsidR="005810AB" w:rsidRPr="00C0596A">
        <w:rPr>
          <w:rFonts w:eastAsia="Times New Roman"/>
          <w:color w:val="000000" w:themeColor="text1"/>
        </w:rPr>
        <w:t>the</w:t>
      </w:r>
      <w:r w:rsidR="00B82339" w:rsidRPr="00C0596A">
        <w:rPr>
          <w:rFonts w:eastAsia="Times New Roman"/>
          <w:color w:val="000000" w:themeColor="text1"/>
        </w:rPr>
        <w:t>se animals</w:t>
      </w:r>
      <w:r w:rsidR="005810AB" w:rsidRPr="00C0596A">
        <w:rPr>
          <w:rFonts w:eastAsia="Times New Roman"/>
          <w:color w:val="000000" w:themeColor="text1"/>
        </w:rPr>
        <w:t xml:space="preserve"> excellent </w:t>
      </w:r>
      <w:r w:rsidR="00930277" w:rsidRPr="00C0596A">
        <w:rPr>
          <w:rFonts w:eastAsia="Times New Roman"/>
          <w:color w:val="000000" w:themeColor="text1"/>
        </w:rPr>
        <w:t>model</w:t>
      </w:r>
      <w:r w:rsidR="005810AB" w:rsidRPr="00C0596A">
        <w:rPr>
          <w:rFonts w:eastAsia="Times New Roman"/>
          <w:color w:val="000000" w:themeColor="text1"/>
        </w:rPr>
        <w:t xml:space="preserve">s for </w:t>
      </w:r>
      <w:r w:rsidR="00EA485C">
        <w:rPr>
          <w:rFonts w:eastAsia="Times New Roman"/>
          <w:color w:val="000000" w:themeColor="text1"/>
        </w:rPr>
        <w:t xml:space="preserve">the </w:t>
      </w:r>
      <w:r w:rsidR="00930277" w:rsidRPr="00C0596A">
        <w:rPr>
          <w:rFonts w:eastAsia="Times New Roman"/>
          <w:color w:val="000000" w:themeColor="text1"/>
        </w:rPr>
        <w:t xml:space="preserve">study of </w:t>
      </w:r>
      <w:r w:rsidR="005810AB" w:rsidRPr="00C0596A">
        <w:rPr>
          <w:rFonts w:eastAsia="Times New Roman"/>
          <w:color w:val="000000" w:themeColor="text1"/>
        </w:rPr>
        <w:t>nepotistic hierarchies in general.</w:t>
      </w:r>
      <w:r w:rsidR="000D5581" w:rsidRPr="00C0596A">
        <w:rPr>
          <w:rFonts w:eastAsia="Times New Roman"/>
          <w:color w:val="000000" w:themeColor="text1"/>
        </w:rPr>
        <w:t xml:space="preserve"> </w:t>
      </w:r>
      <w:r w:rsidR="000220E3" w:rsidRPr="00C0596A">
        <w:rPr>
          <w:rFonts w:eastAsia="Times New Roman"/>
          <w:color w:val="000000" w:themeColor="text1"/>
        </w:rPr>
        <w:t>Following from these observations</w:t>
      </w:r>
      <w:r w:rsidR="003E4EEF" w:rsidRPr="00C0596A">
        <w:rPr>
          <w:rFonts w:eastAsia="Times New Roman"/>
          <w:color w:val="000000" w:themeColor="text1"/>
        </w:rPr>
        <w:t xml:space="preserve">, </w:t>
      </w:r>
      <w:r w:rsidR="000220E3" w:rsidRPr="00C0596A">
        <w:rPr>
          <w:rFonts w:eastAsia="Times New Roman"/>
          <w:color w:val="000000" w:themeColor="text1"/>
        </w:rPr>
        <w:t>our study</w:t>
      </w:r>
      <w:r w:rsidR="003E4EEF" w:rsidRPr="00C0596A">
        <w:rPr>
          <w:rFonts w:eastAsia="Times New Roman"/>
          <w:color w:val="000000" w:themeColor="text1"/>
        </w:rPr>
        <w:t xml:space="preserve"> </w:t>
      </w:r>
      <w:r w:rsidR="00BA1195" w:rsidRPr="00C0596A">
        <w:rPr>
          <w:rFonts w:eastAsia="Times New Roman"/>
          <w:color w:val="000000" w:themeColor="text1"/>
        </w:rPr>
        <w:t>investigates whether</w:t>
      </w:r>
      <w:r w:rsidR="00FE4574" w:rsidRPr="00C0596A">
        <w:rPr>
          <w:rFonts w:eastAsia="Times New Roman"/>
          <w:color w:val="000000" w:themeColor="text1"/>
        </w:rPr>
        <w:t xml:space="preserve"> </w:t>
      </w:r>
      <w:proofErr w:type="spellStart"/>
      <w:r w:rsidR="00D47F55" w:rsidRPr="00C0596A">
        <w:rPr>
          <w:rFonts w:eastAsia="Times New Roman"/>
          <w:color w:val="000000" w:themeColor="text1"/>
        </w:rPr>
        <w:t>coalitionary</w:t>
      </w:r>
      <w:proofErr w:type="spellEnd"/>
      <w:r w:rsidR="00D47F55" w:rsidRPr="00C0596A">
        <w:rPr>
          <w:rFonts w:eastAsia="Times New Roman"/>
          <w:color w:val="000000" w:themeColor="text1"/>
        </w:rPr>
        <w:t xml:space="preserve"> alliances with</w:t>
      </w:r>
      <w:r w:rsidR="00FE4574" w:rsidRPr="00C0596A">
        <w:rPr>
          <w:rFonts w:eastAsia="Times New Roman"/>
          <w:color w:val="000000" w:themeColor="text1"/>
        </w:rPr>
        <w:t xml:space="preserve"> group</w:t>
      </w:r>
      <w:r w:rsidR="00FC47A9">
        <w:rPr>
          <w:rFonts w:eastAsia="Times New Roman"/>
          <w:color w:val="000000" w:themeColor="text1"/>
        </w:rPr>
        <w:t>-</w:t>
      </w:r>
      <w:r w:rsidR="00FE4574" w:rsidRPr="00C0596A">
        <w:rPr>
          <w:rFonts w:eastAsia="Times New Roman"/>
          <w:color w:val="000000" w:themeColor="text1"/>
        </w:rPr>
        <w:t>mates allow individuals in nepotistic hierarchies to improve their status.</w:t>
      </w:r>
      <w:r w:rsidR="00D15B4C" w:rsidRPr="00C0596A">
        <w:rPr>
          <w:rFonts w:eastAsia="Times New Roman"/>
          <w:color w:val="000000" w:themeColor="text1"/>
        </w:rPr>
        <w:t xml:space="preserve"> </w:t>
      </w:r>
      <w:r w:rsidR="00256A96" w:rsidRPr="00C0596A">
        <w:rPr>
          <w:rFonts w:eastAsia="Times New Roman"/>
          <w:color w:val="000000" w:themeColor="text1"/>
        </w:rPr>
        <w:t xml:space="preserve">Specifically, we test the hypothesis that individuals who </w:t>
      </w:r>
      <w:r w:rsidR="00536D2E" w:rsidRPr="00C0596A">
        <w:rPr>
          <w:rFonts w:eastAsia="Times New Roman"/>
          <w:color w:val="000000" w:themeColor="text1"/>
        </w:rPr>
        <w:t xml:space="preserve">have strong </w:t>
      </w:r>
      <w:proofErr w:type="spellStart"/>
      <w:r w:rsidR="00536D2E" w:rsidRPr="00C0596A">
        <w:rPr>
          <w:rFonts w:eastAsia="Times New Roman"/>
          <w:color w:val="000000" w:themeColor="text1"/>
        </w:rPr>
        <w:t>coalitionary</w:t>
      </w:r>
      <w:proofErr w:type="spellEnd"/>
      <w:r w:rsidR="00536D2E" w:rsidRPr="00C0596A">
        <w:rPr>
          <w:rFonts w:eastAsia="Times New Roman"/>
          <w:color w:val="000000" w:themeColor="text1"/>
        </w:rPr>
        <w:t xml:space="preserve"> bonds are more likely to support </w:t>
      </w:r>
      <w:r w:rsidR="00FC47A9">
        <w:rPr>
          <w:rFonts w:eastAsia="Times New Roman"/>
          <w:color w:val="000000" w:themeColor="text1"/>
        </w:rPr>
        <w:t>one an</w:t>
      </w:r>
      <w:r w:rsidR="00536D2E" w:rsidRPr="00C0596A">
        <w:rPr>
          <w:rFonts w:eastAsia="Times New Roman"/>
          <w:color w:val="000000" w:themeColor="text1"/>
        </w:rPr>
        <w:t>other in challenging higher</w:t>
      </w:r>
      <w:r w:rsidR="00FC47A9">
        <w:rPr>
          <w:rFonts w:eastAsia="Times New Roman"/>
          <w:color w:val="000000" w:themeColor="text1"/>
        </w:rPr>
        <w:t>-</w:t>
      </w:r>
      <w:r w:rsidR="00536D2E" w:rsidRPr="00C0596A">
        <w:rPr>
          <w:rFonts w:eastAsia="Times New Roman"/>
          <w:color w:val="000000" w:themeColor="text1"/>
        </w:rPr>
        <w:t xml:space="preserve">ranked individuals, and </w:t>
      </w:r>
      <w:r w:rsidR="00E43886" w:rsidRPr="00C0596A">
        <w:rPr>
          <w:rFonts w:eastAsia="Times New Roman"/>
          <w:color w:val="000000" w:themeColor="text1"/>
        </w:rPr>
        <w:t>consequently</w:t>
      </w:r>
      <w:r w:rsidR="00536D2E" w:rsidRPr="00C0596A">
        <w:rPr>
          <w:rFonts w:eastAsia="Times New Roman"/>
          <w:color w:val="000000" w:themeColor="text1"/>
        </w:rPr>
        <w:t xml:space="preserve"> </w:t>
      </w:r>
      <w:r w:rsidR="00103534" w:rsidRPr="00C0596A">
        <w:rPr>
          <w:rFonts w:eastAsia="Times New Roman"/>
          <w:color w:val="000000" w:themeColor="text1"/>
        </w:rPr>
        <w:t>are</w:t>
      </w:r>
      <w:r w:rsidR="00536D2E" w:rsidRPr="00C0596A">
        <w:rPr>
          <w:rFonts w:eastAsia="Times New Roman"/>
          <w:color w:val="000000" w:themeColor="text1"/>
        </w:rPr>
        <w:t xml:space="preserve"> more likely to improve their status. </w:t>
      </w:r>
      <w:r w:rsidR="00D41AB8" w:rsidRPr="00C0596A">
        <w:rPr>
          <w:rFonts w:eastAsia="Times New Roman"/>
          <w:color w:val="000000" w:themeColor="text1"/>
        </w:rPr>
        <w:t>We therefore</w:t>
      </w:r>
      <w:r w:rsidR="00D15B4C" w:rsidRPr="00C0596A">
        <w:rPr>
          <w:rFonts w:eastAsia="Times New Roman"/>
          <w:color w:val="000000" w:themeColor="text1"/>
        </w:rPr>
        <w:t xml:space="preserve"> predict that</w:t>
      </w:r>
      <w:r w:rsidR="00536D2E" w:rsidRPr="00C0596A">
        <w:rPr>
          <w:rFonts w:eastAsia="Times New Roman"/>
          <w:color w:val="000000" w:themeColor="text1"/>
        </w:rPr>
        <w:t xml:space="preserve"> (1) </w:t>
      </w:r>
      <w:r w:rsidR="00652CF0" w:rsidRPr="00C0596A">
        <w:rPr>
          <w:rFonts w:eastAsia="Times New Roman"/>
          <w:color w:val="000000" w:themeColor="text1"/>
        </w:rPr>
        <w:t xml:space="preserve">up-hierarchy coalitions will occur </w:t>
      </w:r>
      <w:r w:rsidR="007F669F" w:rsidRPr="00C0596A">
        <w:rPr>
          <w:rFonts w:eastAsia="Times New Roman"/>
          <w:color w:val="000000" w:themeColor="text1"/>
        </w:rPr>
        <w:t xml:space="preserve">during </w:t>
      </w:r>
      <w:r w:rsidR="00652CF0" w:rsidRPr="00C0596A">
        <w:rPr>
          <w:rFonts w:eastAsia="Times New Roman"/>
          <w:color w:val="000000" w:themeColor="text1"/>
        </w:rPr>
        <w:t xml:space="preserve">rank reversals, (2) these coalitions </w:t>
      </w:r>
      <w:r w:rsidR="00FC47A9">
        <w:rPr>
          <w:rFonts w:eastAsia="Times New Roman"/>
          <w:color w:val="000000" w:themeColor="text1"/>
        </w:rPr>
        <w:t>will be</w:t>
      </w:r>
      <w:r w:rsidR="00652CF0" w:rsidRPr="00C0596A">
        <w:rPr>
          <w:rFonts w:eastAsia="Times New Roman"/>
          <w:color w:val="000000" w:themeColor="text1"/>
        </w:rPr>
        <w:t xml:space="preserve"> more likely to occur between individuals who are</w:t>
      </w:r>
      <w:r w:rsidR="00D41AB8" w:rsidRPr="00C0596A">
        <w:rPr>
          <w:rFonts w:eastAsia="Times New Roman"/>
          <w:color w:val="000000" w:themeColor="text1"/>
        </w:rPr>
        <w:t xml:space="preserve"> more</w:t>
      </w:r>
      <w:r w:rsidR="00652CF0" w:rsidRPr="00C0596A">
        <w:rPr>
          <w:rFonts w:eastAsia="Times New Roman"/>
          <w:color w:val="000000" w:themeColor="text1"/>
        </w:rPr>
        <w:t xml:space="preserve"> strongly bonded, and as a result, (3</w:t>
      </w:r>
      <w:r w:rsidR="00536D2E" w:rsidRPr="00C0596A">
        <w:rPr>
          <w:rFonts w:eastAsia="Times New Roman"/>
          <w:color w:val="000000" w:themeColor="text1"/>
        </w:rPr>
        <w:t>)</w:t>
      </w:r>
      <w:r w:rsidR="00D15B4C" w:rsidRPr="00C0596A">
        <w:rPr>
          <w:rFonts w:eastAsia="Times New Roman"/>
          <w:color w:val="000000" w:themeColor="text1"/>
        </w:rPr>
        <w:t xml:space="preserve"> </w:t>
      </w:r>
      <w:r w:rsidR="00D15B4C" w:rsidRPr="00C0596A">
        <w:rPr>
          <w:rFonts w:eastAsia="Times New Roman"/>
          <w:color w:val="000000" w:themeColor="text1"/>
        </w:rPr>
        <w:lastRenderedPageBreak/>
        <w:t>individuals who engage in mor</w:t>
      </w:r>
      <w:r w:rsidR="008D525E" w:rsidRPr="00C0596A">
        <w:rPr>
          <w:rFonts w:eastAsia="Times New Roman"/>
          <w:color w:val="000000" w:themeColor="text1"/>
        </w:rPr>
        <w:t xml:space="preserve">e coalitions </w:t>
      </w:r>
      <w:r w:rsidR="00652CF0" w:rsidRPr="00C0596A">
        <w:rPr>
          <w:rFonts w:eastAsia="Times New Roman"/>
          <w:color w:val="000000" w:themeColor="text1"/>
        </w:rPr>
        <w:t xml:space="preserve">with </w:t>
      </w:r>
      <w:r w:rsidR="00D41AB8" w:rsidRPr="00C0596A">
        <w:rPr>
          <w:rFonts w:eastAsia="Times New Roman"/>
          <w:color w:val="000000" w:themeColor="text1"/>
        </w:rPr>
        <w:t>their top partners</w:t>
      </w:r>
      <w:r w:rsidR="00652CF0" w:rsidRPr="00C0596A">
        <w:rPr>
          <w:rFonts w:eastAsia="Times New Roman"/>
          <w:color w:val="000000" w:themeColor="text1"/>
        </w:rPr>
        <w:t xml:space="preserve"> will be more likely </w:t>
      </w:r>
      <w:r w:rsidR="00B82339" w:rsidRPr="00C0596A">
        <w:rPr>
          <w:rFonts w:eastAsia="Times New Roman"/>
          <w:color w:val="000000" w:themeColor="text1"/>
        </w:rPr>
        <w:t xml:space="preserve">than others </w:t>
      </w:r>
      <w:r w:rsidR="00652CF0" w:rsidRPr="00C0596A">
        <w:rPr>
          <w:rFonts w:eastAsia="Times New Roman"/>
          <w:color w:val="000000" w:themeColor="text1"/>
        </w:rPr>
        <w:t>to improve their social status</w:t>
      </w:r>
      <w:r w:rsidR="008D525E" w:rsidRPr="00C0596A">
        <w:rPr>
          <w:rFonts w:eastAsia="Times New Roman"/>
          <w:color w:val="000000" w:themeColor="text1"/>
        </w:rPr>
        <w:t>.</w:t>
      </w:r>
      <w:r w:rsidR="00BA1195" w:rsidRPr="00C0596A">
        <w:rPr>
          <w:rFonts w:eastAsia="Times New Roman"/>
          <w:color w:val="000000" w:themeColor="text1"/>
        </w:rPr>
        <w:t xml:space="preserve"> </w:t>
      </w:r>
      <w:r w:rsidR="00B754A0" w:rsidRPr="00C0596A">
        <w:rPr>
          <w:rFonts w:eastAsia="Times New Roman"/>
          <w:color w:val="000000" w:themeColor="text1"/>
        </w:rPr>
        <w:t>Finally, w</w:t>
      </w:r>
      <w:r w:rsidR="00050248" w:rsidRPr="00C0596A">
        <w:rPr>
          <w:rFonts w:eastAsia="Times New Roman"/>
          <w:color w:val="000000" w:themeColor="text1"/>
        </w:rPr>
        <w:t>e also</w:t>
      </w:r>
      <w:r w:rsidR="00AB2C4E" w:rsidRPr="00C0596A">
        <w:rPr>
          <w:rFonts w:eastAsia="Times New Roman"/>
          <w:color w:val="000000" w:themeColor="text1"/>
        </w:rPr>
        <w:t xml:space="preserve"> consider the long</w:t>
      </w:r>
      <w:r w:rsidR="003B4DB1" w:rsidRPr="00C0596A">
        <w:rPr>
          <w:rFonts w:eastAsia="Times New Roman"/>
          <w:color w:val="000000" w:themeColor="text1"/>
        </w:rPr>
        <w:t xml:space="preserve">-term </w:t>
      </w:r>
      <w:r w:rsidR="00C47D53" w:rsidRPr="00C0596A">
        <w:rPr>
          <w:rFonts w:eastAsia="Times New Roman"/>
          <w:color w:val="000000" w:themeColor="text1"/>
        </w:rPr>
        <w:t>impacts</w:t>
      </w:r>
      <w:r w:rsidR="003B4DB1" w:rsidRPr="00C0596A">
        <w:rPr>
          <w:rFonts w:eastAsia="Times New Roman"/>
          <w:color w:val="000000" w:themeColor="text1"/>
        </w:rPr>
        <w:t xml:space="preserve"> of these rank </w:t>
      </w:r>
      <w:r w:rsidR="00D034F7" w:rsidRPr="00C0596A">
        <w:rPr>
          <w:rFonts w:eastAsia="Times New Roman"/>
          <w:color w:val="000000" w:themeColor="text1"/>
        </w:rPr>
        <w:t>reversals in terms of expected change in</w:t>
      </w:r>
      <w:r w:rsidR="00F23967" w:rsidRPr="00C0596A">
        <w:rPr>
          <w:rFonts w:eastAsia="Times New Roman"/>
          <w:color w:val="000000" w:themeColor="text1"/>
        </w:rPr>
        <w:t xml:space="preserve"> fitness</w:t>
      </w:r>
      <w:r w:rsidR="00C36A9B" w:rsidRPr="00C0596A">
        <w:rPr>
          <w:rFonts w:eastAsia="Times New Roman"/>
          <w:color w:val="000000" w:themeColor="text1"/>
        </w:rPr>
        <w:t xml:space="preserve"> during the lives of individual hyenas</w:t>
      </w:r>
      <w:r w:rsidR="00930277" w:rsidRPr="00C0596A">
        <w:rPr>
          <w:rFonts w:eastAsia="Times New Roman"/>
          <w:color w:val="000000" w:themeColor="text1"/>
        </w:rPr>
        <w:t>,</w:t>
      </w:r>
      <w:r w:rsidR="00F23967" w:rsidRPr="00C0596A">
        <w:rPr>
          <w:rFonts w:eastAsia="Times New Roman"/>
          <w:color w:val="000000" w:themeColor="text1"/>
        </w:rPr>
        <w:t xml:space="preserve"> and </w:t>
      </w:r>
      <w:r w:rsidR="00D034F7" w:rsidRPr="00C0596A">
        <w:rPr>
          <w:rFonts w:eastAsia="Times New Roman"/>
          <w:color w:val="000000" w:themeColor="text1"/>
        </w:rPr>
        <w:t>examine</w:t>
      </w:r>
      <w:r w:rsidR="00F23967" w:rsidRPr="00C0596A">
        <w:rPr>
          <w:rFonts w:eastAsia="Times New Roman"/>
          <w:color w:val="000000" w:themeColor="text1"/>
        </w:rPr>
        <w:t xml:space="preserve"> </w:t>
      </w:r>
      <w:r w:rsidR="001D5749" w:rsidRPr="00C0596A">
        <w:rPr>
          <w:rFonts w:eastAsia="Times New Roman"/>
          <w:color w:val="000000" w:themeColor="text1"/>
        </w:rPr>
        <w:t>the</w:t>
      </w:r>
      <w:r w:rsidR="00F23967" w:rsidRPr="00C0596A">
        <w:rPr>
          <w:rFonts w:eastAsia="Times New Roman"/>
          <w:color w:val="000000" w:themeColor="text1"/>
        </w:rPr>
        <w:t xml:space="preserve"> intergenerational consequences </w:t>
      </w:r>
      <w:r w:rsidR="00BA3081" w:rsidRPr="00C0596A">
        <w:rPr>
          <w:rFonts w:eastAsia="Times New Roman"/>
          <w:color w:val="000000" w:themeColor="text1"/>
        </w:rPr>
        <w:t>arising from</w:t>
      </w:r>
      <w:r w:rsidR="00F23967" w:rsidRPr="00C0596A">
        <w:rPr>
          <w:rFonts w:eastAsia="Times New Roman"/>
          <w:color w:val="000000" w:themeColor="text1"/>
        </w:rPr>
        <w:t xml:space="preserve"> </w:t>
      </w:r>
      <w:r w:rsidR="00DA0A38" w:rsidRPr="00C0596A">
        <w:rPr>
          <w:rFonts w:eastAsia="Times New Roman"/>
          <w:color w:val="000000" w:themeColor="text1"/>
        </w:rPr>
        <w:t>maternal</w:t>
      </w:r>
      <w:r w:rsidR="00F23967" w:rsidRPr="00C0596A">
        <w:rPr>
          <w:rFonts w:eastAsia="Times New Roman"/>
          <w:color w:val="000000" w:themeColor="text1"/>
        </w:rPr>
        <w:t xml:space="preserve"> rank inheritance.</w:t>
      </w:r>
    </w:p>
    <w:p w14:paraId="759034A3" w14:textId="5066EB3F" w:rsidR="005F5181" w:rsidRPr="00C0596A" w:rsidRDefault="00B754A0" w:rsidP="00350170">
      <w:pPr>
        <w:tabs>
          <w:tab w:val="left" w:pos="7035"/>
        </w:tabs>
        <w:spacing w:line="480" w:lineRule="auto"/>
        <w:ind w:firstLine="720"/>
        <w:rPr>
          <w:rFonts w:eastAsia="Times New Roman"/>
          <w:color w:val="000000" w:themeColor="text1"/>
        </w:rPr>
      </w:pPr>
      <w:r w:rsidRPr="00C0596A">
        <w:rPr>
          <w:rFonts w:eastAsia="Times New Roman"/>
          <w:color w:val="000000" w:themeColor="text1"/>
        </w:rPr>
        <w:tab/>
      </w:r>
    </w:p>
    <w:p w14:paraId="27A43872" w14:textId="031C65B2" w:rsidR="008A5C28" w:rsidRPr="00C0596A" w:rsidRDefault="00B67C97" w:rsidP="00350170">
      <w:pPr>
        <w:spacing w:line="480" w:lineRule="auto"/>
        <w:outlineLvl w:val="0"/>
        <w:rPr>
          <w:rFonts w:eastAsia="Times New Roman"/>
          <w:b/>
          <w:color w:val="000000" w:themeColor="text1"/>
        </w:rPr>
      </w:pPr>
      <w:r w:rsidRPr="00C0596A">
        <w:rPr>
          <w:rFonts w:eastAsia="Times New Roman"/>
          <w:b/>
          <w:color w:val="000000" w:themeColor="text1"/>
        </w:rPr>
        <w:t>Results</w:t>
      </w:r>
    </w:p>
    <w:p w14:paraId="6216277B" w14:textId="505AAA92" w:rsidR="008A5C28" w:rsidRPr="00C0596A" w:rsidRDefault="005E6CCC" w:rsidP="00DA5555">
      <w:pPr>
        <w:spacing w:line="480" w:lineRule="auto"/>
        <w:outlineLvl w:val="0"/>
        <w:rPr>
          <w:rFonts w:eastAsia="Times New Roman"/>
          <w:b/>
          <w:i/>
          <w:color w:val="000000" w:themeColor="text1"/>
        </w:rPr>
      </w:pPr>
      <w:r w:rsidRPr="00C0596A">
        <w:rPr>
          <w:rFonts w:eastAsia="Times New Roman"/>
          <w:b/>
          <w:i/>
          <w:color w:val="000000" w:themeColor="text1"/>
        </w:rPr>
        <w:t>Identification of</w:t>
      </w:r>
      <w:r w:rsidR="008A5C28" w:rsidRPr="00C0596A">
        <w:rPr>
          <w:rFonts w:eastAsia="Times New Roman"/>
          <w:b/>
          <w:i/>
          <w:color w:val="000000" w:themeColor="text1"/>
        </w:rPr>
        <w:t xml:space="preserve"> rank reversals</w:t>
      </w:r>
    </w:p>
    <w:p w14:paraId="007A6B71" w14:textId="13FAD82A" w:rsidR="00D90AC3" w:rsidRPr="00C0596A" w:rsidRDefault="003E7D98" w:rsidP="00350170">
      <w:pPr>
        <w:spacing w:line="480" w:lineRule="auto"/>
        <w:rPr>
          <w:rFonts w:eastAsia="Times New Roman"/>
          <w:color w:val="000000" w:themeColor="text1"/>
        </w:rPr>
      </w:pPr>
      <w:r w:rsidRPr="00C0596A">
        <w:rPr>
          <w:rFonts w:eastAsia="Times New Roman"/>
          <w:color w:val="000000" w:themeColor="text1"/>
        </w:rPr>
        <w:tab/>
      </w:r>
      <w:r w:rsidR="00D80353" w:rsidRPr="00C0596A">
        <w:rPr>
          <w:rFonts w:eastAsia="Times New Roman"/>
          <w:color w:val="000000" w:themeColor="text1"/>
        </w:rPr>
        <w:t xml:space="preserve">The data we present here were collected from four free-ranging clans of spotted hyenas in the </w:t>
      </w:r>
      <w:proofErr w:type="spellStart"/>
      <w:r w:rsidR="00D80353" w:rsidRPr="00C0596A">
        <w:rPr>
          <w:rFonts w:eastAsia="Times New Roman"/>
          <w:color w:val="000000" w:themeColor="text1"/>
        </w:rPr>
        <w:t>M</w:t>
      </w:r>
      <w:r w:rsidR="000103E8">
        <w:rPr>
          <w:rFonts w:eastAsia="Times New Roman"/>
          <w:color w:val="000000" w:themeColor="text1"/>
        </w:rPr>
        <w:t>a</w:t>
      </w:r>
      <w:r w:rsidR="00D80353" w:rsidRPr="00C0596A">
        <w:rPr>
          <w:rFonts w:eastAsia="Times New Roman"/>
          <w:color w:val="000000" w:themeColor="text1"/>
        </w:rPr>
        <w:t>asai</w:t>
      </w:r>
      <w:proofErr w:type="spellEnd"/>
      <w:r w:rsidR="00D80353" w:rsidRPr="00C0596A">
        <w:rPr>
          <w:rFonts w:eastAsia="Times New Roman"/>
          <w:color w:val="000000" w:themeColor="text1"/>
        </w:rPr>
        <w:t xml:space="preserve"> Mara National Reserve in </w:t>
      </w:r>
      <w:r w:rsidR="000103E8">
        <w:rPr>
          <w:rFonts w:eastAsia="Times New Roman"/>
          <w:color w:val="000000" w:themeColor="text1"/>
        </w:rPr>
        <w:t>southwestern</w:t>
      </w:r>
      <w:r w:rsidR="000103E8" w:rsidRPr="00C0596A">
        <w:rPr>
          <w:rFonts w:eastAsia="Times New Roman"/>
          <w:color w:val="000000" w:themeColor="text1"/>
        </w:rPr>
        <w:t xml:space="preserve"> </w:t>
      </w:r>
      <w:r w:rsidR="00E25660" w:rsidRPr="00C0596A">
        <w:rPr>
          <w:rFonts w:eastAsia="Times New Roman"/>
          <w:color w:val="000000" w:themeColor="text1"/>
        </w:rPr>
        <w:t xml:space="preserve">Kenya. We observed a total of </w:t>
      </w:r>
      <w:r w:rsidR="00E303E9">
        <w:rPr>
          <w:rFonts w:eastAsia="Times New Roman"/>
          <w:color w:val="000000" w:themeColor="text1"/>
        </w:rPr>
        <w:t>13</w:t>
      </w:r>
      <w:r w:rsidR="00E25660" w:rsidRPr="00C0596A">
        <w:rPr>
          <w:rFonts w:eastAsia="Times New Roman"/>
          <w:color w:val="000000" w:themeColor="text1"/>
        </w:rPr>
        <w:t>,</w:t>
      </w:r>
      <w:r w:rsidR="00E303E9">
        <w:rPr>
          <w:rFonts w:eastAsia="Times New Roman"/>
          <w:color w:val="000000" w:themeColor="text1"/>
        </w:rPr>
        <w:t>053</w:t>
      </w:r>
      <w:r w:rsidR="00E25660" w:rsidRPr="00C0596A">
        <w:rPr>
          <w:rFonts w:eastAsia="Times New Roman"/>
          <w:color w:val="000000" w:themeColor="text1"/>
        </w:rPr>
        <w:t xml:space="preserve"> agonistic interactions </w:t>
      </w:r>
      <w:r w:rsidR="00FC47A9">
        <w:rPr>
          <w:rFonts w:eastAsia="Times New Roman"/>
          <w:color w:val="000000" w:themeColor="text1"/>
        </w:rPr>
        <w:t>among</w:t>
      </w:r>
      <w:r w:rsidR="00FC47A9" w:rsidRPr="00C0596A">
        <w:rPr>
          <w:rFonts w:eastAsia="Times New Roman"/>
          <w:color w:val="000000" w:themeColor="text1"/>
        </w:rPr>
        <w:t xml:space="preserve"> </w:t>
      </w:r>
      <w:r w:rsidR="00E948C1" w:rsidRPr="00C0596A">
        <w:rPr>
          <w:rFonts w:eastAsia="Times New Roman"/>
          <w:color w:val="000000" w:themeColor="text1"/>
        </w:rPr>
        <w:t>23</w:t>
      </w:r>
      <w:r w:rsidR="00C017B2">
        <w:rPr>
          <w:rFonts w:eastAsia="Times New Roman"/>
          <w:color w:val="000000" w:themeColor="text1"/>
        </w:rPr>
        <w:t>3</w:t>
      </w:r>
      <w:r w:rsidR="00E25660" w:rsidRPr="00C0596A">
        <w:rPr>
          <w:rFonts w:eastAsia="Times New Roman"/>
          <w:color w:val="000000" w:themeColor="text1"/>
        </w:rPr>
        <w:t xml:space="preserve"> adult females, of which </w:t>
      </w:r>
      <w:r w:rsidR="004B480F" w:rsidRPr="00C0596A">
        <w:rPr>
          <w:rFonts w:eastAsia="Times New Roman"/>
          <w:color w:val="000000" w:themeColor="text1"/>
        </w:rPr>
        <w:t>3</w:t>
      </w:r>
      <w:r w:rsidR="000103E8">
        <w:rPr>
          <w:rFonts w:eastAsia="Times New Roman"/>
          <w:color w:val="000000" w:themeColor="text1"/>
        </w:rPr>
        <w:t>,</w:t>
      </w:r>
      <w:r w:rsidR="00FB5B0A">
        <w:rPr>
          <w:rFonts w:eastAsia="Times New Roman"/>
          <w:color w:val="000000" w:themeColor="text1"/>
        </w:rPr>
        <w:t>971</w:t>
      </w:r>
      <w:r w:rsidR="00E25660" w:rsidRPr="00C0596A">
        <w:rPr>
          <w:rFonts w:eastAsia="Times New Roman"/>
          <w:color w:val="000000" w:themeColor="text1"/>
        </w:rPr>
        <w:t xml:space="preserve"> </w:t>
      </w:r>
      <w:r w:rsidR="00315ED4" w:rsidRPr="00C0596A">
        <w:rPr>
          <w:rFonts w:eastAsia="Times New Roman"/>
          <w:color w:val="000000" w:themeColor="text1"/>
        </w:rPr>
        <w:t>(30</w:t>
      </w:r>
      <w:r w:rsidR="007B57F6">
        <w:rPr>
          <w:rFonts w:eastAsia="Times New Roman"/>
          <w:color w:val="000000" w:themeColor="text1"/>
        </w:rPr>
        <w:t>.4</w:t>
      </w:r>
      <w:r w:rsidR="008A7F39" w:rsidRPr="00C0596A">
        <w:rPr>
          <w:rFonts w:eastAsia="Times New Roman"/>
          <w:color w:val="000000" w:themeColor="text1"/>
        </w:rPr>
        <w:t xml:space="preserve">%) </w:t>
      </w:r>
      <w:r w:rsidR="00E25660" w:rsidRPr="00C0596A">
        <w:rPr>
          <w:rFonts w:eastAsia="Times New Roman"/>
          <w:color w:val="000000" w:themeColor="text1"/>
        </w:rPr>
        <w:t xml:space="preserve">involved </w:t>
      </w:r>
      <w:proofErr w:type="spellStart"/>
      <w:r w:rsidR="00E25660" w:rsidRPr="00C0596A">
        <w:rPr>
          <w:rFonts w:eastAsia="Times New Roman"/>
          <w:color w:val="000000" w:themeColor="text1"/>
        </w:rPr>
        <w:t>coalitionary</w:t>
      </w:r>
      <w:proofErr w:type="spellEnd"/>
      <w:r w:rsidR="00E25660" w:rsidRPr="00C0596A">
        <w:rPr>
          <w:rFonts w:eastAsia="Times New Roman"/>
          <w:color w:val="000000" w:themeColor="text1"/>
        </w:rPr>
        <w:t xml:space="preserve"> support. We used the observed agonistic interactions </w:t>
      </w:r>
      <w:r w:rsidR="00401DA3" w:rsidRPr="00C0596A">
        <w:rPr>
          <w:rFonts w:eastAsia="Times New Roman"/>
          <w:color w:val="000000" w:themeColor="text1"/>
        </w:rPr>
        <w:t xml:space="preserve">from each </w:t>
      </w:r>
      <w:r w:rsidR="008A7F39" w:rsidRPr="00C0596A">
        <w:rPr>
          <w:rFonts w:eastAsia="Times New Roman"/>
          <w:color w:val="000000" w:themeColor="text1"/>
        </w:rPr>
        <w:t xml:space="preserve">of </w:t>
      </w:r>
      <w:r w:rsidR="00C86B14" w:rsidRPr="00C0596A">
        <w:rPr>
          <w:rFonts w:eastAsia="Times New Roman"/>
          <w:color w:val="000000" w:themeColor="text1"/>
        </w:rPr>
        <w:t xml:space="preserve">the </w:t>
      </w:r>
      <w:r w:rsidR="008A7F39" w:rsidRPr="00C0596A">
        <w:rPr>
          <w:rFonts w:eastAsia="Times New Roman"/>
          <w:color w:val="000000" w:themeColor="text1"/>
        </w:rPr>
        <w:t xml:space="preserve">four </w:t>
      </w:r>
      <w:r w:rsidR="00401DA3" w:rsidRPr="00C0596A">
        <w:rPr>
          <w:rFonts w:eastAsia="Times New Roman"/>
          <w:color w:val="000000" w:themeColor="text1"/>
        </w:rPr>
        <w:t>clan</w:t>
      </w:r>
      <w:r w:rsidR="008A7F39" w:rsidRPr="00C0596A">
        <w:rPr>
          <w:rFonts w:eastAsia="Times New Roman"/>
          <w:color w:val="000000" w:themeColor="text1"/>
        </w:rPr>
        <w:t>s</w:t>
      </w:r>
      <w:r w:rsidR="00401DA3" w:rsidRPr="00C0596A">
        <w:rPr>
          <w:rFonts w:eastAsia="Times New Roman"/>
          <w:color w:val="000000" w:themeColor="text1"/>
        </w:rPr>
        <w:t xml:space="preserve"> </w:t>
      </w:r>
      <w:r w:rsidR="00E25660" w:rsidRPr="00C0596A">
        <w:rPr>
          <w:rFonts w:eastAsia="Times New Roman"/>
          <w:color w:val="000000" w:themeColor="text1"/>
        </w:rPr>
        <w:t>to</w:t>
      </w:r>
      <w:r w:rsidR="00401DA3" w:rsidRPr="00C0596A">
        <w:rPr>
          <w:rFonts w:eastAsia="Times New Roman"/>
          <w:color w:val="000000" w:themeColor="text1"/>
        </w:rPr>
        <w:t xml:space="preserve"> </w:t>
      </w:r>
      <w:r w:rsidR="00FC47A9">
        <w:rPr>
          <w:rFonts w:eastAsia="Times New Roman"/>
          <w:color w:val="000000" w:themeColor="text1"/>
        </w:rPr>
        <w:t>derive</w:t>
      </w:r>
      <w:r w:rsidR="00FC47A9" w:rsidRPr="00C0596A">
        <w:rPr>
          <w:rFonts w:eastAsia="Times New Roman"/>
          <w:color w:val="000000" w:themeColor="text1"/>
        </w:rPr>
        <w:t xml:space="preserve"> </w:t>
      </w:r>
      <w:r w:rsidR="00401DA3" w:rsidRPr="00C0596A">
        <w:rPr>
          <w:rFonts w:eastAsia="Times New Roman"/>
          <w:color w:val="000000" w:themeColor="text1"/>
        </w:rPr>
        <w:t xml:space="preserve">longitudinal dominance hierarchies, which estimate dominance ranks of </w:t>
      </w:r>
      <w:proofErr w:type="gramStart"/>
      <w:r w:rsidR="00401DA3" w:rsidRPr="00C0596A">
        <w:rPr>
          <w:rFonts w:eastAsia="Times New Roman"/>
          <w:color w:val="000000" w:themeColor="text1"/>
        </w:rPr>
        <w:t>each individual</w:t>
      </w:r>
      <w:proofErr w:type="gramEnd"/>
      <w:r w:rsidR="00401DA3" w:rsidRPr="00C0596A">
        <w:rPr>
          <w:rFonts w:eastAsia="Times New Roman"/>
          <w:color w:val="000000" w:themeColor="text1"/>
        </w:rPr>
        <w:t xml:space="preserve"> at yearly time points and the dynamics of rank</w:t>
      </w:r>
      <w:r w:rsidR="003C7318" w:rsidRPr="00C0596A">
        <w:rPr>
          <w:rFonts w:eastAsia="Times New Roman"/>
          <w:color w:val="000000" w:themeColor="text1"/>
        </w:rPr>
        <w:t xml:space="preserve"> </w:t>
      </w:r>
      <w:r w:rsidR="00C86B14" w:rsidRPr="00C0596A">
        <w:rPr>
          <w:rFonts w:eastAsia="Times New Roman"/>
          <w:color w:val="000000" w:themeColor="text1"/>
        </w:rPr>
        <w:t xml:space="preserve">change </w:t>
      </w:r>
      <w:r w:rsidR="003C7318" w:rsidRPr="00C0596A">
        <w:rPr>
          <w:rFonts w:eastAsia="Times New Roman"/>
          <w:color w:val="000000" w:themeColor="text1"/>
        </w:rPr>
        <w:t xml:space="preserve">between time points. </w:t>
      </w:r>
      <w:r w:rsidR="00401DA3" w:rsidRPr="00C0596A">
        <w:rPr>
          <w:rFonts w:eastAsia="Times New Roman"/>
          <w:color w:val="000000" w:themeColor="text1"/>
        </w:rPr>
        <w:t>We estimated these longitudinal hierarchies using the</w:t>
      </w:r>
      <w:r w:rsidR="00E25660" w:rsidRPr="00C0596A">
        <w:rPr>
          <w:rFonts w:eastAsia="Times New Roman"/>
          <w:color w:val="000000" w:themeColor="text1"/>
        </w:rPr>
        <w:t xml:space="preserve"> conservative rank assignment </w:t>
      </w:r>
      <w:r w:rsidR="00401DA3" w:rsidRPr="00C0596A">
        <w:rPr>
          <w:rFonts w:eastAsia="Times New Roman"/>
          <w:color w:val="000000" w:themeColor="text1"/>
        </w:rPr>
        <w:t>method</w:t>
      </w:r>
      <w:r w:rsidR="00E25660" w:rsidRPr="00C0596A">
        <w:rPr>
          <w:rFonts w:eastAsia="Times New Roman"/>
          <w:color w:val="000000" w:themeColor="text1"/>
        </w:rPr>
        <w:t xml:space="preserve"> (CRA</w:t>
      </w:r>
      <w:r w:rsidR="00401DA3" w:rsidRPr="00C0596A">
        <w:rPr>
          <w:rFonts w:eastAsia="Times New Roman"/>
          <w:color w:val="000000" w:themeColor="text1"/>
        </w:rPr>
        <w:t>M</w:t>
      </w:r>
      <w:r w:rsidR="00683542" w:rsidRPr="00C0596A">
        <w:rPr>
          <w:rFonts w:eastAsia="Times New Roman"/>
          <w:color w:val="000000" w:themeColor="text1"/>
        </w:rPr>
        <w:t>)</w:t>
      </w:r>
      <w:r w:rsidR="000103E8">
        <w:rPr>
          <w:rFonts w:eastAsia="Times New Roman"/>
          <w:color w:val="000000" w:themeColor="text1"/>
        </w:rPr>
        <w:t>,</w:t>
      </w:r>
      <w:r w:rsidR="00683542" w:rsidRPr="00C0596A">
        <w:rPr>
          <w:rFonts w:eastAsia="Times New Roman"/>
          <w:color w:val="000000" w:themeColor="text1"/>
        </w:rPr>
        <w:t xml:space="preserve"> </w:t>
      </w:r>
      <w:r w:rsidR="00D90AC3" w:rsidRPr="00C0596A">
        <w:rPr>
          <w:rFonts w:eastAsia="Times New Roman"/>
          <w:color w:val="000000" w:themeColor="text1"/>
        </w:rPr>
        <w:t xml:space="preserve">a matrix-reordering procedure that updates ranks </w:t>
      </w:r>
      <w:r w:rsidR="00714C7F" w:rsidRPr="00C0596A">
        <w:rPr>
          <w:rFonts w:eastAsia="Times New Roman"/>
          <w:color w:val="000000" w:themeColor="text1"/>
        </w:rPr>
        <w:t xml:space="preserve">annually </w:t>
      </w:r>
      <w:r w:rsidR="00D90AC3" w:rsidRPr="00C0596A">
        <w:rPr>
          <w:rFonts w:eastAsia="Times New Roman"/>
          <w:color w:val="000000" w:themeColor="text1"/>
        </w:rPr>
        <w:t xml:space="preserve">based on observations </w:t>
      </w:r>
      <w:r w:rsidR="00FC47A9">
        <w:rPr>
          <w:rFonts w:eastAsia="Times New Roman"/>
          <w:color w:val="000000" w:themeColor="text1"/>
        </w:rPr>
        <w:t>made in</w:t>
      </w:r>
      <w:r w:rsidR="00D90AC3" w:rsidRPr="00C0596A">
        <w:rPr>
          <w:rFonts w:eastAsia="Times New Roman"/>
          <w:color w:val="000000" w:themeColor="text1"/>
        </w:rPr>
        <w:t xml:space="preserve"> that year</w:t>
      </w:r>
      <w:r w:rsidR="002A726E">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trauss", "given" : "Eli D", "non-dropping-particle" : "", "parse-names" : false, "suffix" : "" }, { "dropping-particle" : "", "family" : "Holekamp", "given" : "Kay E (in review)", "non-dropping-particle" : "", "parse-names" : false, "suffix" : "" } ], "container-title" : "Journal of Animal Ecology", "id" : "ITEM-1", "issued" : { "date-parts" : [ [ "0" ] ] }, "title" : "Identifying stable and dynamic rank relationships in longitudinal dominance hierarchies", "type" : "article-journal" }, "uris" : [ "http://www.mendeley.com/documents/?uuid=fd4f88c4-3ec2-45e2-b7ac-fc90eb30b504" ] } ], "mendeley" : { "formattedCitation" : "&lt;sup&gt;55&lt;/sup&gt;", "plainTextFormattedCitation" : "55", "previouslyFormattedCitation" : "&lt;sup&gt;55&lt;/sup&gt;" }, "properties" : { "noteIndex" : 6 }, "schema" : "https://github.com/citation-style-language/schema/raw/master/csl-citation.json" }</w:instrText>
      </w:r>
      <w:r w:rsidR="002A726E">
        <w:rPr>
          <w:rFonts w:eastAsia="Times New Roman"/>
          <w:color w:val="000000" w:themeColor="text1"/>
        </w:rPr>
        <w:fldChar w:fldCharType="separate"/>
      </w:r>
      <w:r w:rsidR="00B42ADF" w:rsidRPr="00B42ADF">
        <w:rPr>
          <w:rFonts w:eastAsia="Times New Roman"/>
          <w:noProof/>
          <w:color w:val="000000" w:themeColor="text1"/>
          <w:vertAlign w:val="superscript"/>
        </w:rPr>
        <w:t>55</w:t>
      </w:r>
      <w:r w:rsidR="002A726E">
        <w:rPr>
          <w:rFonts w:eastAsia="Times New Roman"/>
          <w:color w:val="000000" w:themeColor="text1"/>
        </w:rPr>
        <w:fldChar w:fldCharType="end"/>
      </w:r>
      <w:r w:rsidR="002A726E">
        <w:rPr>
          <w:rFonts w:eastAsia="Times New Roman"/>
          <w:color w:val="000000" w:themeColor="text1"/>
        </w:rPr>
        <w:t xml:space="preserve">. </w:t>
      </w:r>
      <w:r w:rsidR="00F342E6" w:rsidRPr="00C0596A">
        <w:rPr>
          <w:rFonts w:eastAsia="Times New Roman"/>
          <w:color w:val="000000" w:themeColor="text1"/>
        </w:rPr>
        <w:t>I</w:t>
      </w:r>
      <w:r w:rsidR="00D90AC3" w:rsidRPr="00C0596A">
        <w:rPr>
          <w:rFonts w:eastAsia="Times New Roman"/>
          <w:color w:val="000000" w:themeColor="text1"/>
        </w:rPr>
        <w:t xml:space="preserve">n our study population, </w:t>
      </w:r>
      <w:r w:rsidR="007422F6">
        <w:rPr>
          <w:rFonts w:eastAsia="Times New Roman"/>
          <w:color w:val="000000" w:themeColor="text1"/>
        </w:rPr>
        <w:t>most</w:t>
      </w:r>
      <w:r w:rsidR="00D90AC3" w:rsidRPr="00C0596A">
        <w:rPr>
          <w:rFonts w:eastAsia="Times New Roman"/>
          <w:color w:val="000000" w:themeColor="text1"/>
        </w:rPr>
        <w:t xml:space="preserve"> individuals (</w:t>
      </w:r>
      <w:r w:rsidR="00A058BF">
        <w:rPr>
          <w:rFonts w:eastAsia="Times New Roman"/>
          <w:color w:val="000000" w:themeColor="text1"/>
        </w:rPr>
        <w:t>79.8</w:t>
      </w:r>
      <w:r w:rsidR="00D90AC3" w:rsidRPr="00C0596A">
        <w:rPr>
          <w:rFonts w:eastAsia="Times New Roman"/>
          <w:color w:val="000000" w:themeColor="text1"/>
        </w:rPr>
        <w:t xml:space="preserve">%) acquired their rank according to the previously described patterns of maternal rank inheritance and youngest ascendancy, and rank relationships were predominantly stable over time (Figure 1), with only </w:t>
      </w:r>
      <w:r w:rsidR="0078380F">
        <w:rPr>
          <w:rFonts w:eastAsia="Times New Roman"/>
          <w:color w:val="000000" w:themeColor="text1"/>
        </w:rPr>
        <w:t>13.4</w:t>
      </w:r>
      <w:r w:rsidR="00D90AC3" w:rsidRPr="00C0596A">
        <w:rPr>
          <w:rFonts w:eastAsia="Times New Roman"/>
          <w:color w:val="000000" w:themeColor="text1"/>
        </w:rPr>
        <w:t xml:space="preserve">% of rank assignments involving a rank reversal. However, we observed a total of </w:t>
      </w:r>
      <w:r w:rsidR="00911D30">
        <w:rPr>
          <w:rFonts w:eastAsia="Times New Roman"/>
          <w:color w:val="000000" w:themeColor="text1"/>
        </w:rPr>
        <w:t>142</w:t>
      </w:r>
      <w:r w:rsidR="00D90AC3" w:rsidRPr="00C0596A">
        <w:rPr>
          <w:rFonts w:eastAsia="Times New Roman"/>
          <w:color w:val="000000" w:themeColor="text1"/>
        </w:rPr>
        <w:t xml:space="preserve"> </w:t>
      </w:r>
      <w:r w:rsidR="00433582" w:rsidRPr="00C0596A">
        <w:rPr>
          <w:rFonts w:eastAsia="Times New Roman"/>
          <w:color w:val="000000" w:themeColor="text1"/>
        </w:rPr>
        <w:t>rank changes due to rank reversal</w:t>
      </w:r>
      <w:r w:rsidR="00E23BE5" w:rsidRPr="00C0596A">
        <w:rPr>
          <w:rFonts w:eastAsia="Times New Roman"/>
          <w:color w:val="000000" w:themeColor="text1"/>
        </w:rPr>
        <w:t xml:space="preserve"> over the course of our study, with </w:t>
      </w:r>
      <w:r w:rsidR="0020148E">
        <w:rPr>
          <w:rFonts w:eastAsia="Times New Roman"/>
          <w:color w:val="000000" w:themeColor="text1"/>
        </w:rPr>
        <w:t>39.9</w:t>
      </w:r>
      <w:r w:rsidR="00E23BE5" w:rsidRPr="00C0596A">
        <w:rPr>
          <w:rFonts w:eastAsia="Times New Roman"/>
          <w:color w:val="000000" w:themeColor="text1"/>
        </w:rPr>
        <w:t>%</w:t>
      </w:r>
      <w:r w:rsidR="00B22FFA" w:rsidRPr="00C0596A">
        <w:rPr>
          <w:rFonts w:eastAsia="Times New Roman"/>
          <w:color w:val="000000" w:themeColor="text1"/>
        </w:rPr>
        <w:t xml:space="preserve"> of</w:t>
      </w:r>
      <w:r w:rsidR="00E23BE5" w:rsidRPr="00C0596A">
        <w:rPr>
          <w:rFonts w:eastAsia="Times New Roman"/>
          <w:color w:val="000000" w:themeColor="text1"/>
        </w:rPr>
        <w:t xml:space="preserve"> females involved in at least one rank reversal.</w:t>
      </w:r>
      <w:r w:rsidR="009B13E6">
        <w:rPr>
          <w:rFonts w:eastAsia="Times New Roman"/>
          <w:color w:val="000000" w:themeColor="text1"/>
        </w:rPr>
        <w:t xml:space="preserve"> </w:t>
      </w:r>
      <w:r w:rsidR="00AB6AE8">
        <w:rPr>
          <w:rFonts w:eastAsia="Times New Roman"/>
          <w:color w:val="000000" w:themeColor="text1"/>
        </w:rPr>
        <w:t xml:space="preserve">Of </w:t>
      </w:r>
      <w:r w:rsidR="001B4540">
        <w:rPr>
          <w:rFonts w:eastAsia="Times New Roman"/>
          <w:color w:val="000000" w:themeColor="text1"/>
        </w:rPr>
        <w:t>44</w:t>
      </w:r>
      <w:r w:rsidR="00AB6AE8">
        <w:rPr>
          <w:rFonts w:eastAsia="Times New Roman"/>
          <w:color w:val="000000" w:themeColor="text1"/>
        </w:rPr>
        <w:t xml:space="preserve"> cases of females with known mothers moving up the hierarchy, </w:t>
      </w:r>
      <w:r w:rsidR="00FA3DD1">
        <w:rPr>
          <w:rFonts w:eastAsia="Times New Roman"/>
          <w:color w:val="000000" w:themeColor="text1"/>
        </w:rPr>
        <w:t xml:space="preserve">only </w:t>
      </w:r>
      <w:r w:rsidR="00992EDA">
        <w:rPr>
          <w:rFonts w:eastAsia="Times New Roman"/>
          <w:color w:val="000000" w:themeColor="text1"/>
        </w:rPr>
        <w:t>eight</w:t>
      </w:r>
      <w:r w:rsidR="00AA0DC1">
        <w:rPr>
          <w:rFonts w:eastAsia="Times New Roman"/>
          <w:color w:val="000000" w:themeColor="text1"/>
        </w:rPr>
        <w:t xml:space="preserve"> (15.4</w:t>
      </w:r>
      <w:r w:rsidR="00FA3DD1">
        <w:rPr>
          <w:rFonts w:eastAsia="Times New Roman"/>
          <w:color w:val="000000" w:themeColor="text1"/>
        </w:rPr>
        <w:t>%) resulted in a daughter overtaking her mother</w:t>
      </w:r>
      <w:r w:rsidR="00657684">
        <w:rPr>
          <w:rFonts w:eastAsia="Times New Roman"/>
          <w:color w:val="000000" w:themeColor="text1"/>
        </w:rPr>
        <w:t xml:space="preserve">. </w:t>
      </w:r>
    </w:p>
    <w:p w14:paraId="526E62A5" w14:textId="54557934" w:rsidR="00FA17AB" w:rsidRPr="00C0596A" w:rsidRDefault="00FA17AB" w:rsidP="00350170">
      <w:pPr>
        <w:tabs>
          <w:tab w:val="left" w:pos="2153"/>
        </w:tabs>
        <w:spacing w:line="480" w:lineRule="auto"/>
        <w:rPr>
          <w:rFonts w:eastAsia="Times New Roman"/>
          <w:color w:val="000000" w:themeColor="text1"/>
        </w:rPr>
      </w:pPr>
    </w:p>
    <w:p w14:paraId="6FCB3C8A" w14:textId="450C65CA" w:rsidR="00FA17AB" w:rsidRPr="00C0596A" w:rsidRDefault="0070737A" w:rsidP="00DA5555">
      <w:pPr>
        <w:spacing w:line="480" w:lineRule="auto"/>
        <w:outlineLvl w:val="0"/>
        <w:rPr>
          <w:rFonts w:eastAsia="Times New Roman"/>
          <w:b/>
          <w:i/>
          <w:color w:val="000000" w:themeColor="text1"/>
        </w:rPr>
      </w:pPr>
      <w:r w:rsidRPr="00C0596A">
        <w:rPr>
          <w:rFonts w:eastAsia="Times New Roman"/>
          <w:b/>
          <w:i/>
          <w:color w:val="000000" w:themeColor="text1"/>
        </w:rPr>
        <w:lastRenderedPageBreak/>
        <w:t xml:space="preserve">The role of </w:t>
      </w:r>
      <w:proofErr w:type="spellStart"/>
      <w:r w:rsidRPr="00C0596A">
        <w:rPr>
          <w:rFonts w:eastAsia="Times New Roman"/>
          <w:b/>
          <w:i/>
          <w:color w:val="000000" w:themeColor="text1"/>
        </w:rPr>
        <w:t>c</w:t>
      </w:r>
      <w:r w:rsidR="00FA17AB" w:rsidRPr="00C0596A">
        <w:rPr>
          <w:rFonts w:eastAsia="Times New Roman"/>
          <w:b/>
          <w:i/>
          <w:color w:val="000000" w:themeColor="text1"/>
        </w:rPr>
        <w:t>oalitionary</w:t>
      </w:r>
      <w:proofErr w:type="spellEnd"/>
      <w:r w:rsidR="00FA17AB" w:rsidRPr="00C0596A">
        <w:rPr>
          <w:rFonts w:eastAsia="Times New Roman"/>
          <w:b/>
          <w:i/>
          <w:color w:val="000000" w:themeColor="text1"/>
        </w:rPr>
        <w:t xml:space="preserve"> alliances </w:t>
      </w:r>
      <w:r w:rsidRPr="00C0596A">
        <w:rPr>
          <w:rFonts w:eastAsia="Times New Roman"/>
          <w:b/>
          <w:i/>
          <w:color w:val="000000" w:themeColor="text1"/>
        </w:rPr>
        <w:t>in</w:t>
      </w:r>
      <w:r w:rsidR="00FA17AB" w:rsidRPr="00C0596A">
        <w:rPr>
          <w:rFonts w:eastAsia="Times New Roman"/>
          <w:b/>
          <w:i/>
          <w:color w:val="000000" w:themeColor="text1"/>
        </w:rPr>
        <w:t xml:space="preserve"> rank reversals</w:t>
      </w:r>
    </w:p>
    <w:p w14:paraId="69C983F2" w14:textId="660E2A36" w:rsidR="00FB7F94" w:rsidRPr="00C0596A" w:rsidRDefault="003E7D98" w:rsidP="00350170">
      <w:pPr>
        <w:spacing w:line="480" w:lineRule="auto"/>
        <w:ind w:firstLine="720"/>
        <w:rPr>
          <w:rFonts w:eastAsia="Times New Roman"/>
          <w:color w:val="000000" w:themeColor="text1"/>
        </w:rPr>
      </w:pPr>
      <w:r w:rsidRPr="00C0596A">
        <w:rPr>
          <w:rFonts w:eastAsia="Times New Roman"/>
          <w:color w:val="000000" w:themeColor="text1"/>
        </w:rPr>
        <w:t xml:space="preserve">To measure the relationship between </w:t>
      </w:r>
      <w:proofErr w:type="spellStart"/>
      <w:r w:rsidRPr="00C0596A">
        <w:rPr>
          <w:rFonts w:eastAsia="Times New Roman"/>
          <w:color w:val="000000" w:themeColor="text1"/>
        </w:rPr>
        <w:t>coalitionary</w:t>
      </w:r>
      <w:proofErr w:type="spellEnd"/>
      <w:r w:rsidRPr="00C0596A">
        <w:rPr>
          <w:rFonts w:eastAsia="Times New Roman"/>
          <w:color w:val="000000" w:themeColor="text1"/>
        </w:rPr>
        <w:t xml:space="preserve"> support and rank change in nepotistic hierarchies, we </w:t>
      </w:r>
      <w:r w:rsidR="00653FE5" w:rsidRPr="00C0596A">
        <w:rPr>
          <w:rFonts w:eastAsia="Times New Roman"/>
          <w:color w:val="000000" w:themeColor="text1"/>
        </w:rPr>
        <w:t>constructed</w:t>
      </w:r>
      <w:r w:rsidR="00CA383F" w:rsidRPr="00C0596A">
        <w:rPr>
          <w:rFonts w:eastAsia="Times New Roman"/>
          <w:color w:val="000000" w:themeColor="text1"/>
        </w:rPr>
        <w:t xml:space="preserve"> </w:t>
      </w:r>
      <w:r w:rsidR="00653FE5" w:rsidRPr="00C0596A">
        <w:rPr>
          <w:rFonts w:eastAsia="Times New Roman"/>
          <w:color w:val="000000" w:themeColor="text1"/>
        </w:rPr>
        <w:t>yearly</w:t>
      </w:r>
      <w:r w:rsidR="00CA383F" w:rsidRPr="00C0596A">
        <w:rPr>
          <w:rFonts w:eastAsia="Times New Roman"/>
          <w:color w:val="000000" w:themeColor="text1"/>
        </w:rPr>
        <w:t xml:space="preserve"> weighted non-directional</w:t>
      </w:r>
      <w:r w:rsidR="00653FE5" w:rsidRPr="00C0596A">
        <w:rPr>
          <w:rFonts w:eastAsia="Times New Roman"/>
          <w:color w:val="000000" w:themeColor="text1"/>
        </w:rPr>
        <w:t xml:space="preserve"> networks of </w:t>
      </w:r>
      <w:proofErr w:type="spellStart"/>
      <w:r w:rsidR="00653FE5" w:rsidRPr="00C0596A">
        <w:rPr>
          <w:rFonts w:eastAsia="Times New Roman"/>
          <w:color w:val="000000" w:themeColor="text1"/>
        </w:rPr>
        <w:t>coalitionary</w:t>
      </w:r>
      <w:proofErr w:type="spellEnd"/>
      <w:r w:rsidR="003F3711" w:rsidRPr="00C0596A">
        <w:rPr>
          <w:rFonts w:eastAsia="Times New Roman"/>
          <w:color w:val="000000" w:themeColor="text1"/>
        </w:rPr>
        <w:t xml:space="preserve"> </w:t>
      </w:r>
      <w:r w:rsidR="00653FE5" w:rsidRPr="00C0596A">
        <w:rPr>
          <w:rFonts w:eastAsia="Times New Roman"/>
          <w:color w:val="000000" w:themeColor="text1"/>
        </w:rPr>
        <w:t xml:space="preserve">interactions for each study clan. </w:t>
      </w:r>
      <w:r w:rsidR="003F3711" w:rsidRPr="00C0596A">
        <w:rPr>
          <w:rFonts w:eastAsia="Times New Roman"/>
          <w:color w:val="000000" w:themeColor="text1"/>
        </w:rPr>
        <w:t xml:space="preserve">In these </w:t>
      </w:r>
      <w:r w:rsidR="00CA383F" w:rsidRPr="00C0596A">
        <w:rPr>
          <w:rFonts w:eastAsia="Times New Roman"/>
          <w:color w:val="000000" w:themeColor="text1"/>
        </w:rPr>
        <w:t>networks</w:t>
      </w:r>
      <w:r w:rsidR="003F3711" w:rsidRPr="00C0596A">
        <w:rPr>
          <w:rFonts w:eastAsia="Times New Roman"/>
          <w:color w:val="000000" w:themeColor="text1"/>
        </w:rPr>
        <w:t xml:space="preserve">, </w:t>
      </w:r>
      <w:r w:rsidR="00CA383F" w:rsidRPr="00C0596A">
        <w:rPr>
          <w:rFonts w:eastAsia="Times New Roman"/>
          <w:color w:val="000000" w:themeColor="text1"/>
        </w:rPr>
        <w:t xml:space="preserve">the strength of ties between two individuals corresponds to the number of times those individuals were observed engaging in concurrent aggression against </w:t>
      </w:r>
      <w:r w:rsidR="00101495" w:rsidRPr="00C0596A">
        <w:rPr>
          <w:rFonts w:eastAsia="Times New Roman"/>
          <w:color w:val="000000" w:themeColor="text1"/>
        </w:rPr>
        <w:t>a group</w:t>
      </w:r>
      <w:r w:rsidR="00FC47A9">
        <w:rPr>
          <w:rFonts w:eastAsia="Times New Roman"/>
          <w:color w:val="000000" w:themeColor="text1"/>
        </w:rPr>
        <w:t>-</w:t>
      </w:r>
      <w:r w:rsidR="00101495" w:rsidRPr="00C0596A">
        <w:rPr>
          <w:rFonts w:eastAsia="Times New Roman"/>
          <w:color w:val="000000" w:themeColor="text1"/>
        </w:rPr>
        <w:t>mate</w:t>
      </w:r>
      <w:r w:rsidR="00CA383F" w:rsidRPr="00C0596A">
        <w:rPr>
          <w:rFonts w:eastAsia="Times New Roman"/>
          <w:color w:val="000000" w:themeColor="text1"/>
        </w:rPr>
        <w:t>.</w:t>
      </w:r>
      <w:r w:rsidR="00F97254" w:rsidRPr="00C0596A">
        <w:rPr>
          <w:rFonts w:eastAsia="Times New Roman"/>
          <w:color w:val="000000" w:themeColor="text1"/>
        </w:rPr>
        <w:t xml:space="preserve"> </w:t>
      </w:r>
      <w:r w:rsidR="00CA5048" w:rsidRPr="00C0596A">
        <w:rPr>
          <w:rFonts w:eastAsia="Times New Roman"/>
          <w:color w:val="000000" w:themeColor="text1"/>
        </w:rPr>
        <w:t>We also identified</w:t>
      </w:r>
      <w:r w:rsidR="005669A9" w:rsidRPr="00C0596A">
        <w:rPr>
          <w:rFonts w:eastAsia="Times New Roman"/>
          <w:color w:val="000000" w:themeColor="text1"/>
        </w:rPr>
        <w:t xml:space="preserve"> 3</w:t>
      </w:r>
      <w:r w:rsidR="00DB4315">
        <w:rPr>
          <w:rFonts w:eastAsia="Times New Roman"/>
          <w:color w:val="000000" w:themeColor="text1"/>
        </w:rPr>
        <w:t>3</w:t>
      </w:r>
      <w:r w:rsidR="00D33418" w:rsidRPr="00C0596A">
        <w:rPr>
          <w:rFonts w:eastAsia="Times New Roman"/>
          <w:color w:val="000000" w:themeColor="text1"/>
        </w:rPr>
        <w:t xml:space="preserve"> triadic</w:t>
      </w:r>
      <w:r w:rsidR="00CA5048" w:rsidRPr="00C0596A">
        <w:rPr>
          <w:rFonts w:eastAsia="Times New Roman"/>
          <w:color w:val="000000" w:themeColor="text1"/>
        </w:rPr>
        <w:t xml:space="preserve"> </w:t>
      </w:r>
      <w:r w:rsidR="00D33418" w:rsidRPr="00C0596A">
        <w:rPr>
          <w:rFonts w:eastAsia="Times New Roman"/>
          <w:color w:val="000000" w:themeColor="text1"/>
        </w:rPr>
        <w:t xml:space="preserve">up-hierarchy coalitions, in which two adult females aggressed on a third that outranked both aggressors. </w:t>
      </w:r>
      <w:r w:rsidR="00261FE5" w:rsidRPr="00C0596A">
        <w:rPr>
          <w:rFonts w:eastAsia="Times New Roman"/>
          <w:color w:val="000000" w:themeColor="text1"/>
        </w:rPr>
        <w:t xml:space="preserve">We found that </w:t>
      </w:r>
      <w:r w:rsidR="00B773D1" w:rsidRPr="00C0596A">
        <w:rPr>
          <w:rFonts w:eastAsia="Times New Roman"/>
          <w:color w:val="000000" w:themeColor="text1"/>
        </w:rPr>
        <w:t>thes</w:t>
      </w:r>
      <w:r w:rsidR="008428DF" w:rsidRPr="00C0596A">
        <w:rPr>
          <w:rFonts w:eastAsia="Times New Roman"/>
          <w:color w:val="000000" w:themeColor="text1"/>
        </w:rPr>
        <w:t xml:space="preserve">e coalitions </w:t>
      </w:r>
      <w:r w:rsidR="005B60D6" w:rsidRPr="00C0596A">
        <w:rPr>
          <w:rFonts w:eastAsia="Times New Roman"/>
          <w:color w:val="000000" w:themeColor="text1"/>
        </w:rPr>
        <w:t xml:space="preserve">occurred </w:t>
      </w:r>
      <w:r w:rsidR="008428DF" w:rsidRPr="00C0596A">
        <w:rPr>
          <w:rFonts w:eastAsia="Times New Roman"/>
          <w:color w:val="000000" w:themeColor="text1"/>
        </w:rPr>
        <w:t>primarily in</w:t>
      </w:r>
      <w:r w:rsidR="004B0DB2" w:rsidRPr="00C0596A">
        <w:rPr>
          <w:rFonts w:eastAsia="Times New Roman"/>
          <w:color w:val="000000" w:themeColor="text1"/>
        </w:rPr>
        <w:t xml:space="preserve"> the context of rank</w:t>
      </w:r>
      <w:r w:rsidR="007E7E96">
        <w:rPr>
          <w:rFonts w:eastAsia="Times New Roman"/>
          <w:color w:val="000000" w:themeColor="text1"/>
        </w:rPr>
        <w:t xml:space="preserve"> </w:t>
      </w:r>
      <w:r w:rsidR="004B0DB2" w:rsidRPr="00C0596A">
        <w:rPr>
          <w:rFonts w:eastAsia="Times New Roman"/>
          <w:color w:val="000000" w:themeColor="text1"/>
        </w:rPr>
        <w:t>reversals</w:t>
      </w:r>
      <w:r w:rsidR="000103E8">
        <w:rPr>
          <w:rFonts w:eastAsia="Times New Roman"/>
          <w:color w:val="000000" w:themeColor="text1"/>
        </w:rPr>
        <w:t>;</w:t>
      </w:r>
      <w:r w:rsidR="004B0DB2" w:rsidRPr="00C0596A">
        <w:rPr>
          <w:rFonts w:eastAsia="Times New Roman"/>
          <w:color w:val="000000" w:themeColor="text1"/>
        </w:rPr>
        <w:t xml:space="preserve"> </w:t>
      </w:r>
      <w:r w:rsidR="004B01E2">
        <w:rPr>
          <w:rFonts w:eastAsia="Times New Roman"/>
          <w:color w:val="000000" w:themeColor="text1"/>
        </w:rPr>
        <w:t>66.7</w:t>
      </w:r>
      <w:r w:rsidR="004B0DB2" w:rsidRPr="00C0596A">
        <w:rPr>
          <w:rFonts w:eastAsia="Times New Roman"/>
          <w:color w:val="000000" w:themeColor="text1"/>
        </w:rPr>
        <w:t xml:space="preserve">% of up-hierarchy coalitions occurred </w:t>
      </w:r>
      <w:r w:rsidR="00A4620C" w:rsidRPr="00C0596A">
        <w:rPr>
          <w:rFonts w:eastAsia="Times New Roman"/>
          <w:color w:val="000000" w:themeColor="text1"/>
        </w:rPr>
        <w:t>during</w:t>
      </w:r>
      <w:r w:rsidR="004B0DB2" w:rsidRPr="00C0596A">
        <w:rPr>
          <w:rFonts w:eastAsia="Times New Roman"/>
          <w:color w:val="000000" w:themeColor="text1"/>
        </w:rPr>
        <w:t xml:space="preserve"> the </w:t>
      </w:r>
      <w:r w:rsidR="00540FB0" w:rsidRPr="00C0596A">
        <w:rPr>
          <w:rFonts w:eastAsia="Times New Roman"/>
          <w:color w:val="000000" w:themeColor="text1"/>
        </w:rPr>
        <w:t xml:space="preserve">year before or the year </w:t>
      </w:r>
      <w:r w:rsidR="00C522FE" w:rsidRPr="00C0596A">
        <w:rPr>
          <w:rFonts w:eastAsia="Times New Roman"/>
          <w:color w:val="000000" w:themeColor="text1"/>
        </w:rPr>
        <w:t>in which</w:t>
      </w:r>
      <w:r w:rsidR="004B0DB2" w:rsidRPr="00C0596A">
        <w:rPr>
          <w:rFonts w:eastAsia="Times New Roman"/>
          <w:color w:val="000000" w:themeColor="text1"/>
        </w:rPr>
        <w:t xml:space="preserve"> one or both aggressive individuals surpassed the </w:t>
      </w:r>
      <w:r w:rsidR="00E035C9" w:rsidRPr="00C0596A">
        <w:rPr>
          <w:rFonts w:eastAsia="Times New Roman"/>
          <w:color w:val="000000" w:themeColor="text1"/>
        </w:rPr>
        <w:t>targeted individual</w:t>
      </w:r>
      <w:r w:rsidR="004B0DB2" w:rsidRPr="00C0596A">
        <w:rPr>
          <w:rFonts w:eastAsia="Times New Roman"/>
          <w:color w:val="000000" w:themeColor="text1"/>
        </w:rPr>
        <w:t xml:space="preserve"> through a rank reversal. </w:t>
      </w:r>
      <w:r w:rsidR="00FF4685" w:rsidRPr="00C0596A">
        <w:rPr>
          <w:rFonts w:eastAsia="Times New Roman"/>
          <w:color w:val="000000" w:themeColor="text1"/>
        </w:rPr>
        <w:t xml:space="preserve">A </w:t>
      </w:r>
      <w:r w:rsidR="002C39B5" w:rsidRPr="00C0596A">
        <w:rPr>
          <w:rFonts w:eastAsia="Times New Roman"/>
          <w:color w:val="000000" w:themeColor="text1"/>
        </w:rPr>
        <w:t>penalized logistic</w:t>
      </w:r>
      <w:r w:rsidR="00FF4685" w:rsidRPr="00C0596A">
        <w:rPr>
          <w:rFonts w:eastAsia="Times New Roman"/>
          <w:color w:val="000000" w:themeColor="text1"/>
        </w:rPr>
        <w:t xml:space="preserve"> </w:t>
      </w:r>
      <w:r w:rsidR="002C39B5" w:rsidRPr="00C0596A">
        <w:rPr>
          <w:rFonts w:eastAsia="Times New Roman"/>
          <w:color w:val="000000" w:themeColor="text1"/>
        </w:rPr>
        <w:t>regression</w:t>
      </w:r>
      <w:r w:rsidR="00FF4685" w:rsidRPr="00C0596A">
        <w:rPr>
          <w:rFonts w:eastAsia="Times New Roman"/>
          <w:color w:val="000000" w:themeColor="text1"/>
        </w:rPr>
        <w:t xml:space="preserve"> revealed </w:t>
      </w:r>
      <w:r w:rsidR="00AF16BB" w:rsidRPr="00C0596A">
        <w:rPr>
          <w:rFonts w:eastAsia="Times New Roman"/>
          <w:color w:val="000000" w:themeColor="text1"/>
        </w:rPr>
        <w:t>that</w:t>
      </w:r>
      <w:r w:rsidR="003F20A7" w:rsidRPr="00C0596A">
        <w:rPr>
          <w:rFonts w:eastAsia="Times New Roman"/>
          <w:color w:val="000000" w:themeColor="text1"/>
        </w:rPr>
        <w:t xml:space="preserve"> the probability of any coalition being directed up the hierarchy increased with the</w:t>
      </w:r>
      <w:r w:rsidR="00AF16BB" w:rsidRPr="00C0596A">
        <w:rPr>
          <w:rFonts w:eastAsia="Times New Roman"/>
          <w:color w:val="000000" w:themeColor="text1"/>
        </w:rPr>
        <w:t xml:space="preserve"> </w:t>
      </w:r>
      <w:r w:rsidR="003F20A7" w:rsidRPr="00C0596A">
        <w:rPr>
          <w:rFonts w:eastAsia="Times New Roman"/>
          <w:color w:val="000000" w:themeColor="text1"/>
        </w:rPr>
        <w:t xml:space="preserve">strength of the </w:t>
      </w:r>
      <w:proofErr w:type="spellStart"/>
      <w:r w:rsidR="003F20A7" w:rsidRPr="00C0596A">
        <w:rPr>
          <w:rFonts w:eastAsia="Times New Roman"/>
          <w:color w:val="000000" w:themeColor="text1"/>
        </w:rPr>
        <w:t>coalitionary</w:t>
      </w:r>
      <w:proofErr w:type="spellEnd"/>
      <w:r w:rsidR="003F20A7" w:rsidRPr="00C0596A">
        <w:rPr>
          <w:rFonts w:eastAsia="Times New Roman"/>
          <w:color w:val="000000" w:themeColor="text1"/>
        </w:rPr>
        <w:t xml:space="preserve"> bonds between </w:t>
      </w:r>
      <w:r w:rsidR="00174FF0" w:rsidRPr="00C0596A">
        <w:rPr>
          <w:rFonts w:eastAsia="Times New Roman"/>
          <w:color w:val="000000" w:themeColor="text1"/>
        </w:rPr>
        <w:t>the aggressive individuals</w:t>
      </w:r>
      <w:r w:rsidR="004B1CDA" w:rsidRPr="00C0596A">
        <w:rPr>
          <w:rFonts w:eastAsia="Times New Roman"/>
          <w:color w:val="000000" w:themeColor="text1"/>
        </w:rPr>
        <w:t xml:space="preserve"> (</w:t>
      </w:r>
      <w:r w:rsidR="00FA0C60">
        <w:rPr>
          <w:rFonts w:eastAsia="Times New Roman"/>
          <w:color w:val="000000" w:themeColor="text1"/>
        </w:rPr>
        <w:t>ß = 0.21</w:t>
      </w:r>
      <w:r w:rsidR="00C92B83">
        <w:rPr>
          <w:rFonts w:eastAsia="Times New Roman"/>
          <w:color w:val="000000" w:themeColor="text1"/>
        </w:rPr>
        <w:t>, standard error = 0.04</w:t>
      </w:r>
      <w:r w:rsidR="00584D07" w:rsidRPr="00C0596A">
        <w:rPr>
          <w:rFonts w:eastAsia="Times New Roman"/>
          <w:color w:val="000000" w:themeColor="text1"/>
        </w:rPr>
        <w:t>,</w:t>
      </w:r>
      <w:r w:rsidR="00443BE2">
        <w:rPr>
          <w:rFonts w:eastAsia="Times New Roman"/>
          <w:color w:val="000000" w:themeColor="text1"/>
        </w:rPr>
        <w:t xml:space="preserve"> p &lt; 0.0001</w:t>
      </w:r>
      <w:r w:rsidR="0035139D">
        <w:rPr>
          <w:rFonts w:eastAsia="Times New Roman"/>
          <w:color w:val="000000" w:themeColor="text1"/>
        </w:rPr>
        <w:t>;</w:t>
      </w:r>
      <w:r w:rsidR="00584D07" w:rsidRPr="00C0596A">
        <w:rPr>
          <w:rFonts w:eastAsia="Times New Roman"/>
          <w:color w:val="000000" w:themeColor="text1"/>
        </w:rPr>
        <w:t xml:space="preserve"> </w:t>
      </w:r>
      <w:r w:rsidR="004B1CDA" w:rsidRPr="00C0596A">
        <w:rPr>
          <w:rFonts w:eastAsia="Times New Roman"/>
          <w:color w:val="000000" w:themeColor="text1"/>
        </w:rPr>
        <w:t>Figure 2)</w:t>
      </w:r>
      <w:r w:rsidR="00B67333" w:rsidRPr="00C0596A">
        <w:rPr>
          <w:rFonts w:eastAsia="Times New Roman"/>
          <w:color w:val="000000" w:themeColor="text1"/>
        </w:rPr>
        <w:t xml:space="preserve">, suggesting that individuals engaging in more coalitions together increase the probability that they will </w:t>
      </w:r>
      <w:r w:rsidR="00FC47A9">
        <w:rPr>
          <w:rFonts w:eastAsia="Times New Roman"/>
          <w:color w:val="000000" w:themeColor="text1"/>
        </w:rPr>
        <w:t xml:space="preserve">eventually </w:t>
      </w:r>
      <w:r w:rsidR="00B67333" w:rsidRPr="00C0596A">
        <w:rPr>
          <w:rFonts w:eastAsia="Times New Roman"/>
          <w:color w:val="000000" w:themeColor="text1"/>
        </w:rPr>
        <w:t xml:space="preserve">engage in a revolutionary </w:t>
      </w:r>
      <w:r w:rsidR="009B13E6">
        <w:rPr>
          <w:rFonts w:eastAsia="Times New Roman"/>
          <w:color w:val="000000" w:themeColor="text1"/>
        </w:rPr>
        <w:t xml:space="preserve">up-hierarchy </w:t>
      </w:r>
      <w:r w:rsidR="00B67333" w:rsidRPr="00C0596A">
        <w:rPr>
          <w:rFonts w:eastAsia="Times New Roman"/>
          <w:color w:val="000000" w:themeColor="text1"/>
        </w:rPr>
        <w:t>coalition</w:t>
      </w:r>
      <w:r w:rsidR="004B1CDA" w:rsidRPr="00C0596A">
        <w:rPr>
          <w:rFonts w:eastAsia="Times New Roman"/>
          <w:color w:val="000000" w:themeColor="text1"/>
        </w:rPr>
        <w:t>.</w:t>
      </w:r>
      <w:r w:rsidR="005C7583">
        <w:rPr>
          <w:rFonts w:eastAsia="Times New Roman"/>
          <w:color w:val="000000" w:themeColor="text1"/>
        </w:rPr>
        <w:t xml:space="preserve"> Furthermore, </w:t>
      </w:r>
      <w:r w:rsidR="000364A9">
        <w:rPr>
          <w:rFonts w:eastAsia="Times New Roman"/>
          <w:color w:val="000000" w:themeColor="text1"/>
        </w:rPr>
        <w:t>up-hierarchy coalitions were significantly more likely to occur between top allies than non-top allies (</w:t>
      </w:r>
      <w:r w:rsidR="00AC7B64">
        <w:rPr>
          <w:rFonts w:eastAsia="Times New Roman"/>
          <w:color w:val="000000" w:themeColor="text1"/>
        </w:rPr>
        <w:sym w:font="Symbol" w:char="F063"/>
      </w:r>
      <w:r w:rsidR="00AC7B64">
        <w:rPr>
          <w:rFonts w:eastAsia="Times New Roman"/>
          <w:color w:val="000000" w:themeColor="text1"/>
          <w:vertAlign w:val="superscript"/>
        </w:rPr>
        <w:t>2</w:t>
      </w:r>
      <w:r w:rsidR="009E6222">
        <w:rPr>
          <w:rFonts w:eastAsia="Times New Roman"/>
          <w:color w:val="000000" w:themeColor="text1"/>
        </w:rPr>
        <w:t xml:space="preserve"> = 6.47</w:t>
      </w:r>
      <w:r w:rsidR="000364A9">
        <w:rPr>
          <w:rFonts w:eastAsia="Times New Roman"/>
          <w:color w:val="000000" w:themeColor="text1"/>
        </w:rPr>
        <w:t xml:space="preserve">; </w:t>
      </w:r>
      <w:proofErr w:type="spellStart"/>
      <w:r w:rsidR="000364A9">
        <w:rPr>
          <w:rFonts w:eastAsia="Times New Roman"/>
          <w:color w:val="000000" w:themeColor="text1"/>
        </w:rPr>
        <w:t>df</w:t>
      </w:r>
      <w:proofErr w:type="spellEnd"/>
      <w:r w:rsidR="000364A9">
        <w:rPr>
          <w:rFonts w:eastAsia="Times New Roman"/>
          <w:color w:val="000000" w:themeColor="text1"/>
        </w:rPr>
        <w:t xml:space="preserve"> = 1; p = 0.</w:t>
      </w:r>
      <w:r w:rsidR="009E6222">
        <w:rPr>
          <w:rFonts w:eastAsia="Times New Roman"/>
          <w:color w:val="000000" w:themeColor="text1"/>
        </w:rPr>
        <w:t>011</w:t>
      </w:r>
      <w:r w:rsidR="000364A9">
        <w:rPr>
          <w:rFonts w:eastAsia="Times New Roman"/>
          <w:color w:val="000000" w:themeColor="text1"/>
        </w:rPr>
        <w:t>)</w:t>
      </w:r>
      <w:r w:rsidR="00A83811">
        <w:rPr>
          <w:rFonts w:eastAsia="Times New Roman"/>
          <w:color w:val="000000" w:themeColor="text1"/>
        </w:rPr>
        <w:t>.</w:t>
      </w:r>
      <w:r w:rsidR="005673B6" w:rsidRPr="00C0596A">
        <w:rPr>
          <w:rFonts w:eastAsia="Times New Roman"/>
          <w:color w:val="000000" w:themeColor="text1"/>
        </w:rPr>
        <w:t xml:space="preserve"> </w:t>
      </w:r>
      <w:r w:rsidR="00FB7F94" w:rsidRPr="00C0596A">
        <w:rPr>
          <w:rFonts w:eastAsia="Times New Roman"/>
          <w:color w:val="000000" w:themeColor="text1"/>
        </w:rPr>
        <w:t xml:space="preserve">To examine whether </w:t>
      </w:r>
      <w:proofErr w:type="spellStart"/>
      <w:r w:rsidR="00D85CC4" w:rsidRPr="00C0596A">
        <w:rPr>
          <w:rFonts w:eastAsia="Times New Roman"/>
          <w:color w:val="000000" w:themeColor="text1"/>
        </w:rPr>
        <w:t>coalitionary</w:t>
      </w:r>
      <w:proofErr w:type="spellEnd"/>
      <w:r w:rsidR="00D85CC4" w:rsidRPr="00C0596A">
        <w:rPr>
          <w:rFonts w:eastAsia="Times New Roman"/>
          <w:color w:val="000000" w:themeColor="text1"/>
        </w:rPr>
        <w:t xml:space="preserve"> support</w:t>
      </w:r>
      <w:r w:rsidR="00FB7F94" w:rsidRPr="00C0596A">
        <w:rPr>
          <w:rFonts w:eastAsia="Times New Roman"/>
          <w:color w:val="000000" w:themeColor="text1"/>
        </w:rPr>
        <w:t xml:space="preserve"> predicted rank reversals, we constructed</w:t>
      </w:r>
      <w:r w:rsidR="008E49A7" w:rsidRPr="00C0596A">
        <w:rPr>
          <w:rFonts w:eastAsia="Times New Roman"/>
          <w:color w:val="000000" w:themeColor="text1"/>
        </w:rPr>
        <w:t xml:space="preserve"> a</w:t>
      </w:r>
      <w:r w:rsidR="00FB7F94" w:rsidRPr="00C0596A">
        <w:rPr>
          <w:rFonts w:eastAsia="Times New Roman"/>
          <w:color w:val="000000" w:themeColor="text1"/>
        </w:rPr>
        <w:t xml:space="preserve"> </w:t>
      </w:r>
      <w:r w:rsidR="00CF7FFA" w:rsidRPr="00C0596A">
        <w:rPr>
          <w:rFonts w:eastAsia="Times New Roman"/>
          <w:color w:val="000000" w:themeColor="text1"/>
        </w:rPr>
        <w:t>linear mixed m</w:t>
      </w:r>
      <w:r w:rsidR="008E49A7" w:rsidRPr="00C0596A">
        <w:rPr>
          <w:rFonts w:eastAsia="Times New Roman"/>
          <w:color w:val="000000" w:themeColor="text1"/>
        </w:rPr>
        <w:t>odel</w:t>
      </w:r>
      <w:r w:rsidR="00681899" w:rsidRPr="00C0596A">
        <w:rPr>
          <w:rFonts w:eastAsia="Times New Roman"/>
          <w:color w:val="000000" w:themeColor="text1"/>
        </w:rPr>
        <w:t xml:space="preserve"> </w:t>
      </w:r>
      <w:r w:rsidR="00FB7F94" w:rsidRPr="00C0596A">
        <w:rPr>
          <w:rFonts w:eastAsia="Times New Roman"/>
          <w:color w:val="000000" w:themeColor="text1"/>
        </w:rPr>
        <w:t>modeling the</w:t>
      </w:r>
      <w:r w:rsidR="00681899" w:rsidRPr="00C0596A">
        <w:rPr>
          <w:rFonts w:eastAsia="Times New Roman"/>
          <w:color w:val="000000" w:themeColor="text1"/>
        </w:rPr>
        <w:t xml:space="preserve"> </w:t>
      </w:r>
      <w:r w:rsidR="00250364" w:rsidRPr="00C0596A">
        <w:rPr>
          <w:rFonts w:eastAsia="Times New Roman"/>
          <w:color w:val="000000" w:themeColor="text1"/>
        </w:rPr>
        <w:t xml:space="preserve">yearly </w:t>
      </w:r>
      <w:r w:rsidR="00161D65" w:rsidRPr="00C0596A">
        <w:rPr>
          <w:rFonts w:eastAsia="Times New Roman"/>
          <w:color w:val="000000" w:themeColor="text1"/>
        </w:rPr>
        <w:t>number of position</w:t>
      </w:r>
      <w:r w:rsidR="004E5B28" w:rsidRPr="00C0596A">
        <w:rPr>
          <w:rFonts w:eastAsia="Times New Roman"/>
          <w:color w:val="000000" w:themeColor="text1"/>
        </w:rPr>
        <w:t>s</w:t>
      </w:r>
      <w:r w:rsidR="00161D65" w:rsidRPr="00C0596A">
        <w:rPr>
          <w:rFonts w:eastAsia="Times New Roman"/>
          <w:color w:val="000000" w:themeColor="text1"/>
        </w:rPr>
        <w:t xml:space="preserve"> </w:t>
      </w:r>
      <w:proofErr w:type="gramStart"/>
      <w:r w:rsidR="00161D65" w:rsidRPr="00C0596A">
        <w:rPr>
          <w:rFonts w:eastAsia="Times New Roman"/>
          <w:color w:val="000000" w:themeColor="text1"/>
        </w:rPr>
        <w:t>each individual</w:t>
      </w:r>
      <w:proofErr w:type="gramEnd"/>
      <w:r w:rsidR="00161D65" w:rsidRPr="00C0596A">
        <w:rPr>
          <w:rFonts w:eastAsia="Times New Roman"/>
          <w:color w:val="000000" w:themeColor="text1"/>
        </w:rPr>
        <w:t xml:space="preserve"> </w:t>
      </w:r>
      <w:r w:rsidR="009321E1" w:rsidRPr="00C0596A">
        <w:rPr>
          <w:rFonts w:eastAsia="Times New Roman"/>
          <w:color w:val="000000" w:themeColor="text1"/>
        </w:rPr>
        <w:t xml:space="preserve">moved </w:t>
      </w:r>
      <w:r w:rsidR="00161D65" w:rsidRPr="00C0596A">
        <w:rPr>
          <w:rFonts w:eastAsia="Times New Roman"/>
          <w:color w:val="000000" w:themeColor="text1"/>
        </w:rPr>
        <w:t xml:space="preserve">in the </w:t>
      </w:r>
      <w:r w:rsidR="00FC47A9">
        <w:rPr>
          <w:rFonts w:eastAsia="Times New Roman"/>
          <w:color w:val="000000" w:themeColor="text1"/>
        </w:rPr>
        <w:t xml:space="preserve">adult </w:t>
      </w:r>
      <w:r w:rsidR="00161D65" w:rsidRPr="00C0596A">
        <w:rPr>
          <w:rFonts w:eastAsia="Times New Roman"/>
          <w:color w:val="000000" w:themeColor="text1"/>
        </w:rPr>
        <w:t>hierarchy due to rank reversals</w:t>
      </w:r>
      <w:r w:rsidR="00B53F4C" w:rsidRPr="00C0596A">
        <w:rPr>
          <w:rFonts w:eastAsia="Times New Roman"/>
          <w:color w:val="000000" w:themeColor="text1"/>
        </w:rPr>
        <w:t xml:space="preserve"> as a function of the strength of </w:t>
      </w:r>
      <w:proofErr w:type="spellStart"/>
      <w:r w:rsidR="00B53F4C" w:rsidRPr="00C0596A">
        <w:rPr>
          <w:rFonts w:eastAsia="Times New Roman"/>
          <w:color w:val="000000" w:themeColor="text1"/>
        </w:rPr>
        <w:t>coalition</w:t>
      </w:r>
      <w:r w:rsidR="00161D65" w:rsidRPr="00C0596A">
        <w:rPr>
          <w:rFonts w:eastAsia="Times New Roman"/>
          <w:color w:val="000000" w:themeColor="text1"/>
        </w:rPr>
        <w:t>ary</w:t>
      </w:r>
      <w:proofErr w:type="spellEnd"/>
      <w:r w:rsidR="00161D65" w:rsidRPr="00C0596A">
        <w:rPr>
          <w:rFonts w:eastAsia="Times New Roman"/>
          <w:color w:val="000000" w:themeColor="text1"/>
        </w:rPr>
        <w:t xml:space="preserve"> </w:t>
      </w:r>
      <w:r w:rsidR="00292263">
        <w:rPr>
          <w:rFonts w:eastAsia="Times New Roman"/>
          <w:color w:val="000000" w:themeColor="text1"/>
        </w:rPr>
        <w:t>bonds</w:t>
      </w:r>
      <w:r w:rsidR="00161D65" w:rsidRPr="00C0596A">
        <w:rPr>
          <w:rFonts w:eastAsia="Times New Roman"/>
          <w:color w:val="000000" w:themeColor="text1"/>
        </w:rPr>
        <w:t xml:space="preserve"> with </w:t>
      </w:r>
      <w:r w:rsidR="00C522FE" w:rsidRPr="00C0596A">
        <w:rPr>
          <w:rFonts w:eastAsia="Times New Roman"/>
          <w:color w:val="000000" w:themeColor="text1"/>
        </w:rPr>
        <w:t xml:space="preserve">its </w:t>
      </w:r>
      <w:r w:rsidR="001C7415" w:rsidRPr="00C0596A">
        <w:rPr>
          <w:rFonts w:eastAsia="Times New Roman"/>
          <w:color w:val="000000" w:themeColor="text1"/>
        </w:rPr>
        <w:t>top three allies</w:t>
      </w:r>
      <w:r w:rsidR="00934A99" w:rsidRPr="00C0596A">
        <w:rPr>
          <w:rFonts w:eastAsia="Times New Roman"/>
          <w:color w:val="000000" w:themeColor="text1"/>
        </w:rPr>
        <w:t xml:space="preserve"> in that year</w:t>
      </w:r>
      <w:r w:rsidR="001C7415" w:rsidRPr="00C0596A">
        <w:rPr>
          <w:rFonts w:eastAsia="Times New Roman"/>
          <w:color w:val="000000" w:themeColor="text1"/>
        </w:rPr>
        <w:t xml:space="preserve">. </w:t>
      </w:r>
      <w:r w:rsidR="004E5B28" w:rsidRPr="00C0596A">
        <w:rPr>
          <w:rFonts w:eastAsia="Times New Roman"/>
          <w:color w:val="000000" w:themeColor="text1"/>
        </w:rPr>
        <w:t xml:space="preserve">We found </w:t>
      </w:r>
      <w:r w:rsidR="00934A99" w:rsidRPr="00C0596A">
        <w:rPr>
          <w:rFonts w:eastAsia="Times New Roman"/>
          <w:color w:val="000000" w:themeColor="text1"/>
        </w:rPr>
        <w:t xml:space="preserve">that </w:t>
      </w:r>
      <w:proofErr w:type="spellStart"/>
      <w:r w:rsidR="00302BDA" w:rsidRPr="00C0596A">
        <w:rPr>
          <w:rFonts w:eastAsia="Times New Roman"/>
          <w:color w:val="000000" w:themeColor="text1"/>
        </w:rPr>
        <w:t>coalitionary</w:t>
      </w:r>
      <w:proofErr w:type="spellEnd"/>
      <w:r w:rsidR="00302BDA" w:rsidRPr="00C0596A">
        <w:rPr>
          <w:rFonts w:eastAsia="Times New Roman"/>
          <w:color w:val="000000" w:themeColor="text1"/>
        </w:rPr>
        <w:t xml:space="preserve"> tie strength was strongly positively associated with</w:t>
      </w:r>
      <w:r w:rsidR="00934A99" w:rsidRPr="00C0596A">
        <w:rPr>
          <w:rFonts w:eastAsia="Times New Roman"/>
          <w:color w:val="000000" w:themeColor="text1"/>
        </w:rPr>
        <w:t xml:space="preserve"> </w:t>
      </w:r>
      <w:r w:rsidR="00302BDA" w:rsidRPr="00C0596A">
        <w:rPr>
          <w:rFonts w:eastAsia="Times New Roman"/>
          <w:color w:val="000000" w:themeColor="text1"/>
        </w:rPr>
        <w:t>the direction and magnitude of rank change</w:t>
      </w:r>
      <w:r w:rsidR="00934A99" w:rsidRPr="00C0596A">
        <w:rPr>
          <w:rFonts w:eastAsia="Times New Roman"/>
          <w:color w:val="000000" w:themeColor="text1"/>
        </w:rPr>
        <w:t>, and that this effect was more extreme than expected from null models generated using permutation (</w:t>
      </w:r>
      <w:proofErr w:type="spellStart"/>
      <w:r w:rsidR="00D16901" w:rsidRPr="00393923">
        <w:rPr>
          <w:rFonts w:eastAsia="Times New Roman"/>
          <w:color w:val="000000" w:themeColor="text1"/>
        </w:rPr>
        <w:t>ß</w:t>
      </w:r>
      <w:r w:rsidR="00D16901" w:rsidRPr="00393923">
        <w:rPr>
          <w:rFonts w:eastAsia="Times New Roman"/>
          <w:color w:val="000000" w:themeColor="text1"/>
          <w:vertAlign w:val="subscript"/>
        </w:rPr>
        <w:t>coalition</w:t>
      </w:r>
      <w:proofErr w:type="spellEnd"/>
      <w:r w:rsidR="00D16901" w:rsidRPr="00393923">
        <w:rPr>
          <w:rFonts w:eastAsia="Times New Roman"/>
          <w:color w:val="000000" w:themeColor="text1"/>
          <w:vertAlign w:val="subscript"/>
        </w:rPr>
        <w:t xml:space="preserve"> ties</w:t>
      </w:r>
      <w:r w:rsidR="00D16901" w:rsidRPr="00C0596A">
        <w:rPr>
          <w:rFonts w:eastAsia="Times New Roman"/>
          <w:color w:val="000000" w:themeColor="text1"/>
        </w:rPr>
        <w:t xml:space="preserve"> = </w:t>
      </w:r>
      <w:r w:rsidR="00B64AE4">
        <w:rPr>
          <w:rFonts w:eastAsia="Times New Roman"/>
          <w:color w:val="000000" w:themeColor="text1"/>
        </w:rPr>
        <w:t>7</w:t>
      </w:r>
      <w:r w:rsidR="00D16901" w:rsidRPr="00C0596A">
        <w:rPr>
          <w:rFonts w:eastAsia="Times New Roman"/>
          <w:color w:val="000000" w:themeColor="text1"/>
        </w:rPr>
        <w:t>.12</w:t>
      </w:r>
      <w:r w:rsidR="002B424E">
        <w:rPr>
          <w:rFonts w:eastAsia="Times New Roman"/>
          <w:color w:val="000000" w:themeColor="text1"/>
        </w:rPr>
        <w:t xml:space="preserve">, standard error = </w:t>
      </w:r>
      <w:r w:rsidR="0073019A">
        <w:rPr>
          <w:rFonts w:eastAsia="Times New Roman"/>
          <w:color w:val="000000" w:themeColor="text1"/>
        </w:rPr>
        <w:t>1.</w:t>
      </w:r>
      <w:r w:rsidR="00B64AE4">
        <w:rPr>
          <w:rFonts w:eastAsia="Times New Roman"/>
          <w:color w:val="000000" w:themeColor="text1"/>
        </w:rPr>
        <w:t>19</w:t>
      </w:r>
      <w:r w:rsidR="001015C5">
        <w:rPr>
          <w:rFonts w:eastAsia="Times New Roman"/>
          <w:color w:val="000000" w:themeColor="text1"/>
        </w:rPr>
        <w:t>,</w:t>
      </w:r>
      <w:r w:rsidR="00D12DD0" w:rsidRPr="00C0596A">
        <w:rPr>
          <w:rFonts w:eastAsia="Times New Roman"/>
          <w:color w:val="000000" w:themeColor="text1"/>
        </w:rPr>
        <w:t xml:space="preserve"> p &lt; 0.001</w:t>
      </w:r>
      <w:r w:rsidR="001015C5">
        <w:rPr>
          <w:rFonts w:eastAsia="Times New Roman"/>
          <w:color w:val="000000" w:themeColor="text1"/>
        </w:rPr>
        <w:t>;</w:t>
      </w:r>
      <w:r w:rsidR="00D16901" w:rsidRPr="00C0596A">
        <w:rPr>
          <w:rFonts w:eastAsia="Times New Roman"/>
          <w:color w:val="000000" w:themeColor="text1"/>
        </w:rPr>
        <w:t xml:space="preserve"> </w:t>
      </w:r>
      <w:proofErr w:type="spellStart"/>
      <w:r w:rsidR="00D16901" w:rsidRPr="00C0596A">
        <w:rPr>
          <w:rFonts w:eastAsia="Times New Roman"/>
          <w:color w:val="000000" w:themeColor="text1"/>
        </w:rPr>
        <w:t>ß</w:t>
      </w:r>
      <w:r w:rsidR="00D16901" w:rsidRPr="00393923">
        <w:rPr>
          <w:rFonts w:eastAsia="Times New Roman"/>
          <w:color w:val="000000" w:themeColor="text1"/>
          <w:vertAlign w:val="subscript"/>
        </w:rPr>
        <w:t>coalition</w:t>
      </w:r>
      <w:proofErr w:type="spellEnd"/>
      <w:r w:rsidR="00D16901" w:rsidRPr="00393923">
        <w:rPr>
          <w:rFonts w:eastAsia="Times New Roman"/>
          <w:color w:val="000000" w:themeColor="text1"/>
          <w:vertAlign w:val="subscript"/>
        </w:rPr>
        <w:t xml:space="preserve"> tie</w:t>
      </w:r>
      <w:r w:rsidR="001015C5" w:rsidRPr="00393923">
        <w:rPr>
          <w:rFonts w:eastAsia="Times New Roman"/>
          <w:color w:val="000000" w:themeColor="text1"/>
          <w:vertAlign w:val="subscript"/>
        </w:rPr>
        <w:t>s</w:t>
      </w:r>
      <w:r w:rsidR="00D16901" w:rsidRPr="00393923">
        <w:rPr>
          <w:rFonts w:eastAsia="Times New Roman"/>
          <w:color w:val="000000" w:themeColor="text1"/>
          <w:vertAlign w:val="subscript"/>
        </w:rPr>
        <w:t xml:space="preserve"> squared</w:t>
      </w:r>
      <w:r w:rsidR="00D16901" w:rsidRPr="00C0596A">
        <w:rPr>
          <w:rFonts w:eastAsia="Times New Roman"/>
          <w:color w:val="000000" w:themeColor="text1"/>
        </w:rPr>
        <w:t xml:space="preserve"> = </w:t>
      </w:r>
      <w:r w:rsidR="00393923">
        <w:rPr>
          <w:rFonts w:eastAsia="Times New Roman"/>
          <w:color w:val="000000" w:themeColor="text1"/>
        </w:rPr>
        <w:t>8.47</w:t>
      </w:r>
      <w:r w:rsidR="001015C5">
        <w:rPr>
          <w:rFonts w:eastAsia="Times New Roman"/>
          <w:color w:val="000000" w:themeColor="text1"/>
        </w:rPr>
        <w:t>,</w:t>
      </w:r>
      <w:r w:rsidR="00C56B64">
        <w:rPr>
          <w:rFonts w:eastAsia="Times New Roman"/>
          <w:color w:val="000000" w:themeColor="text1"/>
        </w:rPr>
        <w:t xml:space="preserve"> standard error = </w:t>
      </w:r>
      <w:r w:rsidR="00393923">
        <w:rPr>
          <w:rFonts w:eastAsia="Times New Roman"/>
          <w:color w:val="000000" w:themeColor="text1"/>
        </w:rPr>
        <w:t>1.1</w:t>
      </w:r>
      <w:r w:rsidR="00D16901" w:rsidRPr="00C0596A">
        <w:rPr>
          <w:rFonts w:eastAsia="Times New Roman"/>
          <w:color w:val="000000" w:themeColor="text1"/>
        </w:rPr>
        <w:t xml:space="preserve"> p &lt; </w:t>
      </w:r>
      <w:r w:rsidR="00481781" w:rsidRPr="00C0596A">
        <w:rPr>
          <w:rFonts w:eastAsia="Times New Roman"/>
          <w:color w:val="000000" w:themeColor="text1"/>
        </w:rPr>
        <w:t>0</w:t>
      </w:r>
      <w:r w:rsidR="00D16901" w:rsidRPr="00C0596A">
        <w:rPr>
          <w:rFonts w:eastAsia="Times New Roman"/>
          <w:color w:val="000000" w:themeColor="text1"/>
        </w:rPr>
        <w:t xml:space="preserve">.001; </w:t>
      </w:r>
      <w:r w:rsidR="00934A99" w:rsidRPr="00C0596A">
        <w:rPr>
          <w:rFonts w:eastAsia="Times New Roman"/>
          <w:color w:val="000000" w:themeColor="text1"/>
        </w:rPr>
        <w:t xml:space="preserve">Figure 3). </w:t>
      </w:r>
    </w:p>
    <w:p w14:paraId="4A2EAADC" w14:textId="77777777" w:rsidR="00287BB2" w:rsidRPr="00C0596A" w:rsidRDefault="00287BB2" w:rsidP="00350170">
      <w:pPr>
        <w:spacing w:line="480" w:lineRule="auto"/>
        <w:rPr>
          <w:rFonts w:eastAsia="Times New Roman"/>
          <w:color w:val="000000" w:themeColor="text1"/>
        </w:rPr>
      </w:pPr>
    </w:p>
    <w:p w14:paraId="7B5D8AC4" w14:textId="24DFE540" w:rsidR="00287BB2" w:rsidRPr="00C0596A" w:rsidRDefault="00287BB2" w:rsidP="00DA5555">
      <w:pPr>
        <w:spacing w:line="480" w:lineRule="auto"/>
        <w:outlineLvl w:val="0"/>
        <w:rPr>
          <w:rFonts w:eastAsia="Times New Roman"/>
          <w:b/>
          <w:i/>
          <w:color w:val="000000" w:themeColor="text1"/>
        </w:rPr>
      </w:pPr>
      <w:r w:rsidRPr="00C0596A">
        <w:rPr>
          <w:rFonts w:eastAsia="Times New Roman"/>
          <w:b/>
          <w:i/>
          <w:color w:val="000000" w:themeColor="text1"/>
        </w:rPr>
        <w:t>Expected fitness consequences of rank reversals</w:t>
      </w:r>
    </w:p>
    <w:p w14:paraId="3C6A9DD2" w14:textId="772683EA" w:rsidR="00287BB2" w:rsidRPr="00C0596A" w:rsidRDefault="00287BB2" w:rsidP="00350170">
      <w:pPr>
        <w:spacing w:line="480" w:lineRule="auto"/>
        <w:ind w:firstLine="720"/>
        <w:rPr>
          <w:rFonts w:eastAsia="Times New Roman"/>
          <w:color w:val="000000" w:themeColor="text1"/>
        </w:rPr>
      </w:pPr>
      <w:r w:rsidRPr="00C0596A">
        <w:rPr>
          <w:rFonts w:eastAsia="Times New Roman"/>
          <w:color w:val="000000" w:themeColor="text1"/>
        </w:rPr>
        <w:t xml:space="preserve">To estimate the potential fitness consequences of the observed rank reversals, we modeled the relationship between mean rank and lifetime reproductive success (LRS) for females who we </w:t>
      </w:r>
      <w:r w:rsidR="009B13E6">
        <w:rPr>
          <w:rFonts w:eastAsia="Times New Roman"/>
          <w:color w:val="000000" w:themeColor="text1"/>
        </w:rPr>
        <w:t>observed</w:t>
      </w:r>
      <w:r w:rsidR="009B13E6" w:rsidRPr="00C0596A">
        <w:rPr>
          <w:rFonts w:eastAsia="Times New Roman"/>
          <w:color w:val="000000" w:themeColor="text1"/>
        </w:rPr>
        <w:t xml:space="preserve"> </w:t>
      </w:r>
      <w:r w:rsidRPr="00C0596A">
        <w:rPr>
          <w:rFonts w:eastAsia="Times New Roman"/>
          <w:color w:val="000000" w:themeColor="text1"/>
        </w:rPr>
        <w:t xml:space="preserve">from birth until death. We restricted the analysis to </w:t>
      </w:r>
      <w:r w:rsidR="00EA4480">
        <w:rPr>
          <w:rFonts w:eastAsia="Times New Roman"/>
          <w:color w:val="000000" w:themeColor="text1"/>
        </w:rPr>
        <w:t>88</w:t>
      </w:r>
      <w:r w:rsidR="009B13E6">
        <w:rPr>
          <w:rFonts w:eastAsia="Times New Roman"/>
          <w:color w:val="000000" w:themeColor="text1"/>
        </w:rPr>
        <w:t xml:space="preserve"> </w:t>
      </w:r>
      <w:r w:rsidRPr="00C0596A">
        <w:rPr>
          <w:rFonts w:eastAsia="Times New Roman"/>
          <w:color w:val="000000" w:themeColor="text1"/>
        </w:rPr>
        <w:t xml:space="preserve">females who survived to at least four years old to eliminate individuals who died </w:t>
      </w:r>
      <w:r w:rsidR="00263A31" w:rsidRPr="00C0596A">
        <w:rPr>
          <w:rFonts w:eastAsia="Times New Roman"/>
          <w:color w:val="000000" w:themeColor="text1"/>
        </w:rPr>
        <w:t>soon after puberty</w:t>
      </w:r>
      <w:r w:rsidRPr="00C0596A">
        <w:rPr>
          <w:rFonts w:eastAsia="Times New Roman"/>
          <w:color w:val="000000" w:themeColor="text1"/>
        </w:rPr>
        <w:t>.</w:t>
      </w:r>
      <w:r w:rsidR="00B3762D" w:rsidRPr="00C0596A">
        <w:rPr>
          <w:rFonts w:eastAsia="Times New Roman"/>
          <w:color w:val="000000" w:themeColor="text1"/>
        </w:rPr>
        <w:t xml:space="preserve"> Mean LRS for our study popul</w:t>
      </w:r>
      <w:r w:rsidR="00F340C8" w:rsidRPr="00C0596A">
        <w:rPr>
          <w:rFonts w:eastAsia="Times New Roman"/>
          <w:color w:val="000000" w:themeColor="text1"/>
        </w:rPr>
        <w:t>ation was 2.3</w:t>
      </w:r>
      <w:r w:rsidR="00A42A8E">
        <w:rPr>
          <w:rFonts w:eastAsia="Times New Roman"/>
          <w:color w:val="000000" w:themeColor="text1"/>
        </w:rPr>
        <w:t>4</w:t>
      </w:r>
      <w:r w:rsidR="00EC6478" w:rsidRPr="00C0596A">
        <w:rPr>
          <w:rFonts w:eastAsia="Times New Roman"/>
          <w:color w:val="000000" w:themeColor="text1"/>
        </w:rPr>
        <w:t xml:space="preserve"> (standard error = 0.30</w:t>
      </w:r>
      <w:r w:rsidR="0067028A">
        <w:rPr>
          <w:rFonts w:eastAsia="Times New Roman"/>
          <w:color w:val="000000" w:themeColor="text1"/>
        </w:rPr>
        <w:t>; range = 0</w:t>
      </w:r>
      <w:r w:rsidR="00A24426">
        <w:rPr>
          <w:rFonts w:eastAsia="Times New Roman"/>
          <w:color w:val="000000" w:themeColor="text1"/>
        </w:rPr>
        <w:t xml:space="preserve"> to</w:t>
      </w:r>
      <w:r w:rsidR="009561B4">
        <w:rPr>
          <w:rFonts w:eastAsia="Times New Roman"/>
          <w:color w:val="000000" w:themeColor="text1"/>
        </w:rPr>
        <w:t xml:space="preserve"> </w:t>
      </w:r>
      <w:r w:rsidR="0067028A">
        <w:rPr>
          <w:rFonts w:eastAsia="Times New Roman"/>
          <w:color w:val="000000" w:themeColor="text1"/>
        </w:rPr>
        <w:t>1</w:t>
      </w:r>
      <w:r w:rsidR="003F1691">
        <w:rPr>
          <w:rFonts w:eastAsia="Times New Roman"/>
          <w:color w:val="000000" w:themeColor="text1"/>
        </w:rPr>
        <w:t>3</w:t>
      </w:r>
      <w:r w:rsidR="00EC6478" w:rsidRPr="00C0596A">
        <w:rPr>
          <w:rFonts w:eastAsia="Times New Roman"/>
          <w:color w:val="000000" w:themeColor="text1"/>
        </w:rPr>
        <w:t>)</w:t>
      </w:r>
      <w:r w:rsidR="00F340C8" w:rsidRPr="00C0596A">
        <w:rPr>
          <w:rFonts w:eastAsia="Times New Roman"/>
          <w:color w:val="000000" w:themeColor="text1"/>
        </w:rPr>
        <w:t>, which is similar to</w:t>
      </w:r>
      <w:r w:rsidR="00B3762D" w:rsidRPr="00C0596A">
        <w:rPr>
          <w:rFonts w:eastAsia="Times New Roman"/>
          <w:color w:val="000000" w:themeColor="text1"/>
        </w:rPr>
        <w:t xml:space="preserve"> LRS reported in another population of spotted hyenas </w:t>
      </w:r>
      <w:r w:rsidR="00F340C8" w:rsidRPr="00C0596A">
        <w:rPr>
          <w:rFonts w:eastAsia="Times New Roman"/>
          <w:color w:val="000000" w:themeColor="text1"/>
        </w:rPr>
        <w:fldChar w:fldCharType="begin" w:fldLock="1"/>
      </w:r>
      <w:r w:rsidR="00261D5E">
        <w:rPr>
          <w:rFonts w:eastAsia="Times New Roman"/>
          <w:color w:val="000000" w:themeColor="text1"/>
        </w:rPr>
        <w:instrText>ADDIN CSL_CITATION { "citationItems" : [ { "id" : "ITEM-1", "itemData" : { "DOI" : "10.1023/A:1027352517231", "ISSN" : "0269-7653", "abstract" : "Abstract We assessed the importance of three behavioral processes on the fitness of individual females as mediated via maternal care in matrilineally organized social groups of spotted hyenas Crocuta crocuta. These were maternal choice of foraging tactic, the ...", "author" : [ { "dropping-particle" : "", "family" : "Hofer", "given" : "Heribert", "non-dropping-particle" : "", "parse-names" : false, "suffix" : "" }, { "dropping-particle" : "", "family" : "East", "given" : "Marion L", "non-dropping-particle" : "", "parse-names" : false, "suffix" : "" } ], "container-title" : "Evolutionary Ecology", "id" : "ITEM-1", "issue" : "4", "issued" : { "date-parts" : [ [ "2003", "7", "1" ] ] }, "page" : "315-331", "title" : "Behavioral processes and costs of co-existence in female spotted hyenas: a life history perspective", "type" : "article-journal", "volume" : "17" }, "uris" : [ "http://www.mendeley.com/documents/?uuid=075b8d75-4d3a-4fc5-b08c-e8ed245ad230" ] } ], "mendeley" : { "formattedCitation" : "&lt;sup&gt;49&lt;/sup&gt;", "plainTextFormattedCitation" : "49", "previouslyFormattedCitation" : "&lt;sup&gt;49&lt;/sup&gt;" }, "properties" : { "noteIndex" : 8 }, "schema" : "https://github.com/citation-style-language/schema/raw/master/csl-citation.json" }</w:instrText>
      </w:r>
      <w:r w:rsidR="00F340C8" w:rsidRPr="00C0596A">
        <w:rPr>
          <w:rFonts w:eastAsia="Times New Roman"/>
          <w:color w:val="000000" w:themeColor="text1"/>
        </w:rPr>
        <w:fldChar w:fldCharType="separate"/>
      </w:r>
      <w:r w:rsidR="008D3F15" w:rsidRPr="008D3F15">
        <w:rPr>
          <w:rFonts w:eastAsia="Times New Roman"/>
          <w:noProof/>
          <w:color w:val="000000" w:themeColor="text1"/>
          <w:vertAlign w:val="superscript"/>
        </w:rPr>
        <w:t>49</w:t>
      </w:r>
      <w:r w:rsidR="00F340C8" w:rsidRPr="00C0596A">
        <w:rPr>
          <w:rFonts w:eastAsia="Times New Roman"/>
          <w:color w:val="000000" w:themeColor="text1"/>
        </w:rPr>
        <w:fldChar w:fldCharType="end"/>
      </w:r>
      <w:r w:rsidR="00F340C8" w:rsidRPr="00C0596A">
        <w:rPr>
          <w:rFonts w:eastAsia="Times New Roman"/>
          <w:color w:val="000000" w:themeColor="text1"/>
        </w:rPr>
        <w:t>.</w:t>
      </w:r>
      <w:r w:rsidR="00D85CC4" w:rsidRPr="00C0596A">
        <w:rPr>
          <w:rFonts w:eastAsia="Times New Roman"/>
          <w:color w:val="000000" w:themeColor="text1"/>
        </w:rPr>
        <w:t xml:space="preserve"> We modeled an exponential </w:t>
      </w:r>
      <w:r w:rsidR="00872447" w:rsidRPr="00C0596A">
        <w:rPr>
          <w:rFonts w:eastAsia="Times New Roman"/>
          <w:color w:val="000000" w:themeColor="text1"/>
        </w:rPr>
        <w:t>relationship between mean lifetime rank and LRS</w:t>
      </w:r>
      <w:r w:rsidR="00783CFF" w:rsidRPr="00C0596A">
        <w:rPr>
          <w:rFonts w:eastAsia="Times New Roman"/>
          <w:color w:val="000000" w:themeColor="text1"/>
        </w:rPr>
        <w:t xml:space="preserve"> using a Poisson </w:t>
      </w:r>
      <w:r w:rsidR="001015C5">
        <w:rPr>
          <w:rFonts w:eastAsia="Times New Roman"/>
          <w:color w:val="000000" w:themeColor="text1"/>
        </w:rPr>
        <w:t>generalized linear mixed model</w:t>
      </w:r>
      <w:r w:rsidR="00783CFF" w:rsidRPr="00C0596A">
        <w:rPr>
          <w:rFonts w:eastAsia="Times New Roman"/>
          <w:color w:val="000000" w:themeColor="text1"/>
        </w:rPr>
        <w:t>, and</w:t>
      </w:r>
      <w:r w:rsidR="007E7E96">
        <w:rPr>
          <w:rFonts w:eastAsia="Times New Roman"/>
          <w:color w:val="000000" w:themeColor="text1"/>
        </w:rPr>
        <w:t xml:space="preserve"> </w:t>
      </w:r>
      <w:r w:rsidR="00BA137D" w:rsidRPr="00C0596A">
        <w:rPr>
          <w:rFonts w:eastAsia="Times New Roman"/>
          <w:color w:val="000000" w:themeColor="text1"/>
        </w:rPr>
        <w:t xml:space="preserve">found that </w:t>
      </w:r>
      <w:r w:rsidR="00783CFF" w:rsidRPr="00C0596A">
        <w:rPr>
          <w:rFonts w:eastAsia="Times New Roman"/>
          <w:color w:val="000000" w:themeColor="text1"/>
        </w:rPr>
        <w:t>rank had a sign</w:t>
      </w:r>
      <w:r w:rsidR="00A5606B" w:rsidRPr="00C0596A">
        <w:rPr>
          <w:rFonts w:eastAsia="Times New Roman"/>
          <w:color w:val="000000" w:themeColor="text1"/>
        </w:rPr>
        <w:t xml:space="preserve">ificant positive effect on LRS </w:t>
      </w:r>
      <w:r w:rsidR="00872447" w:rsidRPr="00C0596A">
        <w:rPr>
          <w:rFonts w:eastAsia="Times New Roman"/>
          <w:color w:val="000000" w:themeColor="text1"/>
        </w:rPr>
        <w:t>(</w:t>
      </w:r>
      <w:proofErr w:type="spellStart"/>
      <w:r w:rsidR="00872447" w:rsidRPr="00C0596A">
        <w:rPr>
          <w:rFonts w:eastAsia="Times New Roman"/>
          <w:color w:val="000000" w:themeColor="text1"/>
        </w:rPr>
        <w:t>ß</w:t>
      </w:r>
      <w:r w:rsidR="00783CFF" w:rsidRPr="00761399">
        <w:rPr>
          <w:rFonts w:eastAsia="Times New Roman"/>
          <w:color w:val="000000" w:themeColor="text1"/>
          <w:vertAlign w:val="subscript"/>
        </w:rPr>
        <w:t>rank</w:t>
      </w:r>
      <w:proofErr w:type="spellEnd"/>
      <w:r w:rsidR="00783CFF" w:rsidRPr="00C0596A">
        <w:rPr>
          <w:rFonts w:eastAsia="Times New Roman"/>
          <w:color w:val="000000" w:themeColor="text1"/>
        </w:rPr>
        <w:t xml:space="preserve"> = </w:t>
      </w:r>
      <w:r w:rsidR="0035685A" w:rsidRPr="00C0596A">
        <w:rPr>
          <w:rFonts w:eastAsia="Times New Roman"/>
          <w:color w:val="000000" w:themeColor="text1"/>
        </w:rPr>
        <w:t>0.4</w:t>
      </w:r>
      <w:r w:rsidR="00351E56">
        <w:rPr>
          <w:rFonts w:eastAsia="Times New Roman"/>
          <w:color w:val="000000" w:themeColor="text1"/>
        </w:rPr>
        <w:t>9</w:t>
      </w:r>
      <w:r w:rsidR="000344FE" w:rsidRPr="00C0596A">
        <w:rPr>
          <w:rFonts w:eastAsia="Times New Roman"/>
          <w:color w:val="000000" w:themeColor="text1"/>
        </w:rPr>
        <w:t>, standard error = 0.</w:t>
      </w:r>
      <w:r w:rsidR="00351E56">
        <w:rPr>
          <w:rFonts w:eastAsia="Times New Roman"/>
          <w:color w:val="000000" w:themeColor="text1"/>
        </w:rPr>
        <w:t>10</w:t>
      </w:r>
      <w:r w:rsidR="000344FE" w:rsidRPr="00C0596A">
        <w:rPr>
          <w:rFonts w:eastAsia="Times New Roman"/>
          <w:color w:val="000000" w:themeColor="text1"/>
        </w:rPr>
        <w:t xml:space="preserve">, p </w:t>
      </w:r>
      <w:r w:rsidR="00351E56">
        <w:rPr>
          <w:rFonts w:eastAsia="Times New Roman"/>
          <w:color w:val="000000" w:themeColor="text1"/>
        </w:rPr>
        <w:t>&lt; 0.0001</w:t>
      </w:r>
      <w:r w:rsidR="00A7643B" w:rsidRPr="00C0596A">
        <w:rPr>
          <w:rFonts w:eastAsia="Times New Roman"/>
          <w:color w:val="000000" w:themeColor="text1"/>
        </w:rPr>
        <w:t xml:space="preserve">; </w:t>
      </w:r>
      <w:r w:rsidR="007E7E96" w:rsidRPr="00C0596A">
        <w:rPr>
          <w:rFonts w:eastAsia="Times New Roman"/>
          <w:color w:val="000000" w:themeColor="text1"/>
        </w:rPr>
        <w:t>Figure 4a</w:t>
      </w:r>
      <w:r w:rsidR="000344FE" w:rsidRPr="00C0596A">
        <w:rPr>
          <w:rFonts w:eastAsia="Times New Roman"/>
          <w:color w:val="000000" w:themeColor="text1"/>
        </w:rPr>
        <w:t>)</w:t>
      </w:r>
      <w:r w:rsidR="00282474" w:rsidRPr="00C0596A">
        <w:rPr>
          <w:rFonts w:eastAsia="Times New Roman"/>
          <w:color w:val="000000" w:themeColor="text1"/>
        </w:rPr>
        <w:t>, which is consistent with earlier work (Swanson et al. 2011)</w:t>
      </w:r>
      <w:r w:rsidR="00A5606B" w:rsidRPr="00C0596A">
        <w:rPr>
          <w:rFonts w:eastAsia="Times New Roman"/>
          <w:color w:val="000000" w:themeColor="text1"/>
        </w:rPr>
        <w:t>.</w:t>
      </w:r>
      <w:r w:rsidR="00F97BEC" w:rsidRPr="00C0596A">
        <w:rPr>
          <w:rFonts w:eastAsia="Times New Roman"/>
          <w:color w:val="000000" w:themeColor="text1"/>
        </w:rPr>
        <w:t xml:space="preserve"> </w:t>
      </w:r>
      <w:r w:rsidR="00530DD6" w:rsidRPr="00C0596A">
        <w:rPr>
          <w:rFonts w:eastAsia="Times New Roman"/>
          <w:color w:val="000000" w:themeColor="text1"/>
        </w:rPr>
        <w:t>Using this model, we</w:t>
      </w:r>
      <w:r w:rsidRPr="00C0596A">
        <w:rPr>
          <w:rFonts w:eastAsia="Times New Roman"/>
          <w:color w:val="000000" w:themeColor="text1"/>
        </w:rPr>
        <w:t xml:space="preserve"> </w:t>
      </w:r>
      <w:r w:rsidR="00530DD6" w:rsidRPr="00C0596A">
        <w:rPr>
          <w:rFonts w:eastAsia="Times New Roman"/>
          <w:color w:val="000000" w:themeColor="text1"/>
        </w:rPr>
        <w:t>estimated</w:t>
      </w:r>
      <w:r w:rsidRPr="00C0596A">
        <w:rPr>
          <w:rFonts w:eastAsia="Times New Roman"/>
          <w:color w:val="000000" w:themeColor="text1"/>
        </w:rPr>
        <w:t xml:space="preserve"> the expected changes in LRS due</w:t>
      </w:r>
      <w:r w:rsidR="00530DD6" w:rsidRPr="00C0596A">
        <w:rPr>
          <w:rFonts w:eastAsia="Times New Roman"/>
          <w:color w:val="000000" w:themeColor="text1"/>
        </w:rPr>
        <w:t xml:space="preserve"> to the obse</w:t>
      </w:r>
      <w:r w:rsidR="005A60C3" w:rsidRPr="00C0596A">
        <w:rPr>
          <w:rFonts w:eastAsia="Times New Roman"/>
          <w:color w:val="000000" w:themeColor="text1"/>
        </w:rPr>
        <w:t>rved rank reversals</w:t>
      </w:r>
      <w:r w:rsidR="004A6317" w:rsidRPr="00C0596A">
        <w:rPr>
          <w:rFonts w:eastAsia="Times New Roman"/>
          <w:color w:val="000000" w:themeColor="text1"/>
        </w:rPr>
        <w:t xml:space="preserve"> (Figure 4b</w:t>
      </w:r>
      <w:r w:rsidR="003C0893" w:rsidRPr="00C0596A">
        <w:rPr>
          <w:rFonts w:eastAsia="Times New Roman"/>
          <w:color w:val="000000" w:themeColor="text1"/>
        </w:rPr>
        <w:t>)</w:t>
      </w:r>
      <w:r w:rsidR="003B2FFB" w:rsidRPr="00C0596A">
        <w:rPr>
          <w:rFonts w:eastAsia="Times New Roman"/>
          <w:color w:val="000000" w:themeColor="text1"/>
        </w:rPr>
        <w:t xml:space="preserve">. We found </w:t>
      </w:r>
      <w:r w:rsidR="00DE2AD8" w:rsidRPr="00C0596A">
        <w:rPr>
          <w:rFonts w:eastAsia="Times New Roman"/>
          <w:color w:val="000000" w:themeColor="text1"/>
        </w:rPr>
        <w:t>that the expected fitness effects of rank reve</w:t>
      </w:r>
      <w:r w:rsidR="001E5AE1" w:rsidRPr="00C0596A">
        <w:rPr>
          <w:rFonts w:eastAsia="Times New Roman"/>
          <w:color w:val="000000" w:themeColor="text1"/>
        </w:rPr>
        <w:t xml:space="preserve">rsals </w:t>
      </w:r>
      <w:r w:rsidR="00BA137D" w:rsidRPr="00C0596A">
        <w:rPr>
          <w:rFonts w:eastAsia="Times New Roman"/>
          <w:color w:val="000000" w:themeColor="text1"/>
        </w:rPr>
        <w:t>vary with the number of rank positions moved and where in the hierarchy they occurred</w:t>
      </w:r>
      <w:r w:rsidR="00895920" w:rsidRPr="00C0596A">
        <w:rPr>
          <w:rFonts w:eastAsia="Times New Roman"/>
          <w:color w:val="000000" w:themeColor="text1"/>
        </w:rPr>
        <w:t>.</w:t>
      </w:r>
      <w:r w:rsidR="00A32760" w:rsidRPr="00C0596A">
        <w:rPr>
          <w:rFonts w:eastAsia="Times New Roman"/>
          <w:color w:val="000000" w:themeColor="text1"/>
        </w:rPr>
        <w:t xml:space="preserve"> Most changes were single</w:t>
      </w:r>
      <w:r w:rsidR="006542FA">
        <w:rPr>
          <w:rFonts w:eastAsia="Times New Roman"/>
          <w:color w:val="000000" w:themeColor="text1"/>
        </w:rPr>
        <w:t>-</w:t>
      </w:r>
      <w:r w:rsidR="00A32760" w:rsidRPr="00C0596A">
        <w:rPr>
          <w:rFonts w:eastAsia="Times New Roman"/>
          <w:color w:val="000000" w:themeColor="text1"/>
        </w:rPr>
        <w:t xml:space="preserve">position changes in the lower tiers of the hierarchy and </w:t>
      </w:r>
      <w:r w:rsidR="00312712">
        <w:rPr>
          <w:rFonts w:eastAsia="Times New Roman"/>
          <w:color w:val="000000" w:themeColor="text1"/>
        </w:rPr>
        <w:t>had</w:t>
      </w:r>
      <w:r w:rsidR="00A32760" w:rsidRPr="00C0596A">
        <w:rPr>
          <w:rFonts w:eastAsia="Times New Roman"/>
          <w:color w:val="000000" w:themeColor="text1"/>
        </w:rPr>
        <w:t xml:space="preserve"> little effect on</w:t>
      </w:r>
      <w:r w:rsidR="00312712">
        <w:rPr>
          <w:rFonts w:eastAsia="Times New Roman"/>
          <w:color w:val="000000" w:themeColor="text1"/>
        </w:rPr>
        <w:t xml:space="preserve"> expected</w:t>
      </w:r>
      <w:r w:rsidR="00A32760" w:rsidRPr="00C0596A">
        <w:rPr>
          <w:rFonts w:eastAsia="Times New Roman"/>
          <w:color w:val="000000" w:themeColor="text1"/>
        </w:rPr>
        <w:t xml:space="preserve"> fitness (Figure 4c). However, </w:t>
      </w:r>
      <w:r w:rsidR="003A5EAF" w:rsidRPr="00C0596A">
        <w:rPr>
          <w:rFonts w:eastAsia="Times New Roman"/>
          <w:color w:val="000000" w:themeColor="text1"/>
        </w:rPr>
        <w:t xml:space="preserve">expected </w:t>
      </w:r>
      <w:r w:rsidR="007E7E96">
        <w:rPr>
          <w:rFonts w:eastAsia="Times New Roman"/>
          <w:color w:val="000000" w:themeColor="text1"/>
        </w:rPr>
        <w:t xml:space="preserve">fitness </w:t>
      </w:r>
      <w:r w:rsidR="003A5EAF" w:rsidRPr="00C0596A">
        <w:rPr>
          <w:rFonts w:eastAsia="Times New Roman"/>
          <w:color w:val="000000" w:themeColor="text1"/>
        </w:rPr>
        <w:t>consequences were larger for</w:t>
      </w:r>
      <w:r w:rsidR="00A32760" w:rsidRPr="00C0596A">
        <w:rPr>
          <w:rFonts w:eastAsia="Times New Roman"/>
          <w:color w:val="000000" w:themeColor="text1"/>
        </w:rPr>
        <w:t xml:space="preserve"> r</w:t>
      </w:r>
      <w:r w:rsidR="001E5AE1" w:rsidRPr="00C0596A">
        <w:rPr>
          <w:rFonts w:eastAsia="Times New Roman"/>
          <w:color w:val="000000" w:themeColor="text1"/>
        </w:rPr>
        <w:t>ank reversals among high</w:t>
      </w:r>
      <w:r w:rsidR="00A24426">
        <w:rPr>
          <w:rFonts w:eastAsia="Times New Roman"/>
          <w:color w:val="000000" w:themeColor="text1"/>
        </w:rPr>
        <w:t>-</w:t>
      </w:r>
      <w:r w:rsidR="001E5AE1" w:rsidRPr="00C0596A">
        <w:rPr>
          <w:rFonts w:eastAsia="Times New Roman"/>
          <w:color w:val="000000" w:themeColor="text1"/>
        </w:rPr>
        <w:t xml:space="preserve">ranked individuals </w:t>
      </w:r>
      <w:r w:rsidR="00BA6941" w:rsidRPr="00C0596A">
        <w:rPr>
          <w:rFonts w:eastAsia="Times New Roman"/>
          <w:color w:val="000000" w:themeColor="text1"/>
        </w:rPr>
        <w:t>and</w:t>
      </w:r>
      <w:r w:rsidR="001E5AE1" w:rsidRPr="00C0596A">
        <w:rPr>
          <w:rFonts w:eastAsia="Times New Roman"/>
          <w:color w:val="000000" w:themeColor="text1"/>
        </w:rPr>
        <w:t xml:space="preserve"> </w:t>
      </w:r>
      <w:r w:rsidR="007E7E96">
        <w:rPr>
          <w:rFonts w:eastAsia="Times New Roman"/>
          <w:color w:val="000000" w:themeColor="text1"/>
        </w:rPr>
        <w:t xml:space="preserve">for </w:t>
      </w:r>
      <w:r w:rsidR="001E5AE1" w:rsidRPr="00C0596A">
        <w:rPr>
          <w:rFonts w:eastAsia="Times New Roman"/>
          <w:color w:val="000000" w:themeColor="text1"/>
        </w:rPr>
        <w:t>rank reversals</w:t>
      </w:r>
      <w:r w:rsidR="00BA6941" w:rsidRPr="00C0596A">
        <w:rPr>
          <w:rFonts w:eastAsia="Times New Roman"/>
          <w:color w:val="000000" w:themeColor="text1"/>
        </w:rPr>
        <w:t xml:space="preserve"> amounting to large position changes </w:t>
      </w:r>
      <w:r w:rsidR="001E1954" w:rsidRPr="00C0596A">
        <w:rPr>
          <w:rFonts w:eastAsia="Times New Roman"/>
          <w:color w:val="000000" w:themeColor="text1"/>
        </w:rPr>
        <w:t>regardless of hierarchy pos</w:t>
      </w:r>
      <w:r w:rsidR="00C053F7" w:rsidRPr="00C0596A">
        <w:rPr>
          <w:rFonts w:eastAsia="Times New Roman"/>
          <w:color w:val="000000" w:themeColor="text1"/>
        </w:rPr>
        <w:t>ition</w:t>
      </w:r>
      <w:r w:rsidR="007E7E96">
        <w:rPr>
          <w:rFonts w:eastAsia="Times New Roman"/>
          <w:color w:val="000000" w:themeColor="text1"/>
        </w:rPr>
        <w:t xml:space="preserve">; here, some females </w:t>
      </w:r>
      <w:r w:rsidR="005D2960" w:rsidRPr="00C0596A">
        <w:rPr>
          <w:rFonts w:eastAsia="Times New Roman"/>
          <w:color w:val="000000" w:themeColor="text1"/>
        </w:rPr>
        <w:t>more than</w:t>
      </w:r>
      <w:r w:rsidR="00131CBB" w:rsidRPr="00C0596A">
        <w:rPr>
          <w:rFonts w:eastAsia="Times New Roman"/>
          <w:color w:val="000000" w:themeColor="text1"/>
        </w:rPr>
        <w:t xml:space="preserve"> </w:t>
      </w:r>
      <w:r w:rsidR="00895920" w:rsidRPr="00C0596A">
        <w:rPr>
          <w:rFonts w:eastAsia="Times New Roman"/>
          <w:color w:val="000000" w:themeColor="text1"/>
        </w:rPr>
        <w:t>doubl</w:t>
      </w:r>
      <w:r w:rsidR="007E7E96">
        <w:rPr>
          <w:rFonts w:eastAsia="Times New Roman"/>
          <w:color w:val="000000" w:themeColor="text1"/>
        </w:rPr>
        <w:t>e</w:t>
      </w:r>
      <w:r w:rsidR="00895920" w:rsidRPr="00C0596A">
        <w:rPr>
          <w:rFonts w:eastAsia="Times New Roman"/>
          <w:color w:val="000000" w:themeColor="text1"/>
        </w:rPr>
        <w:t xml:space="preserve"> their expected fitness</w:t>
      </w:r>
      <w:r w:rsidR="009E3BB8" w:rsidRPr="00C0596A">
        <w:rPr>
          <w:rFonts w:eastAsia="Times New Roman"/>
          <w:color w:val="000000" w:themeColor="text1"/>
        </w:rPr>
        <w:t xml:space="preserve">. </w:t>
      </w:r>
    </w:p>
    <w:p w14:paraId="06311422" w14:textId="22C01B34" w:rsidR="00486E74" w:rsidRPr="00C0596A" w:rsidRDefault="00C855EE" w:rsidP="00350170">
      <w:pPr>
        <w:spacing w:line="480" w:lineRule="auto"/>
        <w:ind w:firstLine="720"/>
        <w:rPr>
          <w:rFonts w:eastAsia="Times New Roman"/>
          <w:color w:val="000000" w:themeColor="text1"/>
        </w:rPr>
      </w:pPr>
      <w:r w:rsidRPr="00C0596A">
        <w:rPr>
          <w:rFonts w:eastAsia="Times New Roman"/>
          <w:color w:val="000000" w:themeColor="text1"/>
        </w:rPr>
        <w:t xml:space="preserve">We also </w:t>
      </w:r>
      <w:r w:rsidR="00D34A22" w:rsidRPr="00C0596A">
        <w:rPr>
          <w:rFonts w:eastAsia="Times New Roman"/>
          <w:color w:val="000000" w:themeColor="text1"/>
        </w:rPr>
        <w:t xml:space="preserve">examined the </w:t>
      </w:r>
      <w:r w:rsidRPr="00C0596A">
        <w:rPr>
          <w:rFonts w:eastAsia="Times New Roman"/>
          <w:color w:val="000000" w:themeColor="text1"/>
        </w:rPr>
        <w:t xml:space="preserve">intergenerational effects of </w:t>
      </w:r>
      <w:r w:rsidR="005B6811" w:rsidRPr="00C0596A">
        <w:rPr>
          <w:rFonts w:eastAsia="Times New Roman"/>
          <w:color w:val="000000" w:themeColor="text1"/>
        </w:rPr>
        <w:t xml:space="preserve">rank reversals. A mathematical consequence of maternal rank inheritance and </w:t>
      </w:r>
      <w:r w:rsidR="00BA137D" w:rsidRPr="00C0596A">
        <w:rPr>
          <w:rFonts w:eastAsia="Times New Roman"/>
          <w:color w:val="000000" w:themeColor="text1"/>
        </w:rPr>
        <w:t xml:space="preserve">higher </w:t>
      </w:r>
      <w:r w:rsidR="005B6811" w:rsidRPr="00C0596A">
        <w:rPr>
          <w:rFonts w:eastAsia="Times New Roman"/>
          <w:color w:val="000000" w:themeColor="text1"/>
        </w:rPr>
        <w:t>fitness among high</w:t>
      </w:r>
      <w:r w:rsidR="007302CD">
        <w:rPr>
          <w:rFonts w:eastAsia="Times New Roman"/>
          <w:color w:val="000000" w:themeColor="text1"/>
        </w:rPr>
        <w:t>-</w:t>
      </w:r>
      <w:r w:rsidR="005B6811" w:rsidRPr="00C0596A">
        <w:rPr>
          <w:rFonts w:eastAsia="Times New Roman"/>
          <w:color w:val="000000" w:themeColor="text1"/>
        </w:rPr>
        <w:t xml:space="preserve">ranked individuals is that individual rank declines over time as offspring </w:t>
      </w:r>
      <w:r w:rsidR="00282474" w:rsidRPr="00C0596A">
        <w:rPr>
          <w:rFonts w:eastAsia="Times New Roman"/>
          <w:color w:val="000000" w:themeColor="text1"/>
        </w:rPr>
        <w:t>born to</w:t>
      </w:r>
      <w:r w:rsidR="005B6811" w:rsidRPr="00C0596A">
        <w:rPr>
          <w:rFonts w:eastAsia="Times New Roman"/>
          <w:color w:val="000000" w:themeColor="text1"/>
        </w:rPr>
        <w:t xml:space="preserve"> higher</w:t>
      </w:r>
      <w:r w:rsidR="007302CD">
        <w:rPr>
          <w:rFonts w:eastAsia="Times New Roman"/>
          <w:color w:val="000000" w:themeColor="text1"/>
        </w:rPr>
        <w:t>-</w:t>
      </w:r>
      <w:r w:rsidR="005B6811" w:rsidRPr="00C0596A">
        <w:rPr>
          <w:rFonts w:eastAsia="Times New Roman"/>
          <w:color w:val="000000" w:themeColor="text1"/>
        </w:rPr>
        <w:t xml:space="preserve">ranking females join </w:t>
      </w:r>
      <w:r w:rsidR="00486E74" w:rsidRPr="00C0596A">
        <w:rPr>
          <w:rFonts w:eastAsia="Times New Roman"/>
          <w:color w:val="000000" w:themeColor="text1"/>
        </w:rPr>
        <w:t>the</w:t>
      </w:r>
      <w:r w:rsidR="005B6811" w:rsidRPr="00C0596A">
        <w:rPr>
          <w:rFonts w:eastAsia="Times New Roman"/>
          <w:color w:val="000000" w:themeColor="text1"/>
        </w:rPr>
        <w:t xml:space="preserve"> adult hierarchy. As a result, small differences in rank between females are expected to</w:t>
      </w:r>
      <w:r w:rsidR="002A41FB" w:rsidRPr="00C0596A">
        <w:rPr>
          <w:rFonts w:eastAsia="Times New Roman"/>
          <w:color w:val="000000" w:themeColor="text1"/>
        </w:rPr>
        <w:t xml:space="preserve"> be amplified over time. Furthermore, this amplification </w:t>
      </w:r>
      <w:r w:rsidR="00EC2DCA" w:rsidRPr="00C0596A">
        <w:rPr>
          <w:rFonts w:eastAsia="Times New Roman"/>
          <w:color w:val="000000" w:themeColor="text1"/>
        </w:rPr>
        <w:t xml:space="preserve">is expected to continue over generations, such that </w:t>
      </w:r>
      <w:r w:rsidR="00EC2DCA" w:rsidRPr="00C0596A">
        <w:rPr>
          <w:rFonts w:eastAsia="Times New Roman"/>
          <w:color w:val="000000" w:themeColor="text1"/>
        </w:rPr>
        <w:lastRenderedPageBreak/>
        <w:t xml:space="preserve">descendants of two females of adjacent rank at time </w:t>
      </w:r>
      <w:r w:rsidR="00EC2DCA" w:rsidRPr="00C0596A">
        <w:rPr>
          <w:rFonts w:eastAsia="Times New Roman"/>
          <w:i/>
          <w:color w:val="000000" w:themeColor="text1"/>
        </w:rPr>
        <w:t xml:space="preserve">t </w:t>
      </w:r>
      <w:r w:rsidR="005A5AD5" w:rsidRPr="00C0596A">
        <w:rPr>
          <w:rFonts w:eastAsia="Times New Roman"/>
          <w:color w:val="000000" w:themeColor="text1"/>
        </w:rPr>
        <w:t xml:space="preserve">could </w:t>
      </w:r>
      <w:r w:rsidR="00BA137D" w:rsidRPr="00C0596A">
        <w:rPr>
          <w:rFonts w:eastAsia="Times New Roman"/>
          <w:color w:val="000000" w:themeColor="text1"/>
        </w:rPr>
        <w:t xml:space="preserve">occupy rank positions separated by many </w:t>
      </w:r>
      <w:r w:rsidR="00B523A4" w:rsidRPr="00C0596A">
        <w:rPr>
          <w:rFonts w:eastAsia="Times New Roman"/>
          <w:color w:val="000000" w:themeColor="text1"/>
        </w:rPr>
        <w:t>individuals</w:t>
      </w:r>
      <w:r w:rsidR="00BA137D" w:rsidRPr="00C0596A">
        <w:rPr>
          <w:rFonts w:eastAsia="Times New Roman"/>
          <w:color w:val="000000" w:themeColor="text1"/>
        </w:rPr>
        <w:t xml:space="preserve"> </w:t>
      </w:r>
      <w:r w:rsidR="005A5AD5" w:rsidRPr="00C0596A">
        <w:rPr>
          <w:rFonts w:eastAsia="Times New Roman"/>
          <w:color w:val="000000" w:themeColor="text1"/>
        </w:rPr>
        <w:t>at future time points.</w:t>
      </w:r>
      <w:r w:rsidR="00176A67" w:rsidRPr="00C0596A">
        <w:rPr>
          <w:rFonts w:eastAsia="Times New Roman"/>
          <w:color w:val="000000" w:themeColor="text1"/>
        </w:rPr>
        <w:t xml:space="preserve"> Thus, a rank reversal producing a small change in rank at a single time</w:t>
      </w:r>
      <w:r w:rsidR="00BD6B9C">
        <w:rPr>
          <w:rFonts w:eastAsia="Times New Roman"/>
          <w:color w:val="000000" w:themeColor="text1"/>
        </w:rPr>
        <w:t xml:space="preserve"> </w:t>
      </w:r>
      <w:r w:rsidR="00176A67" w:rsidRPr="00C0596A">
        <w:rPr>
          <w:rFonts w:eastAsia="Times New Roman"/>
          <w:color w:val="000000" w:themeColor="text1"/>
        </w:rPr>
        <w:t xml:space="preserve">point </w:t>
      </w:r>
      <w:r w:rsidR="00BA137D" w:rsidRPr="00C0596A">
        <w:rPr>
          <w:rFonts w:eastAsia="Times New Roman"/>
          <w:color w:val="000000" w:themeColor="text1"/>
        </w:rPr>
        <w:t>can</w:t>
      </w:r>
      <w:r w:rsidR="00176A67" w:rsidRPr="00C0596A">
        <w:rPr>
          <w:rFonts w:eastAsia="Times New Roman"/>
          <w:color w:val="000000" w:themeColor="text1"/>
        </w:rPr>
        <w:t xml:space="preserve"> </w:t>
      </w:r>
      <w:r w:rsidR="000B2EA2" w:rsidRPr="00C0596A">
        <w:rPr>
          <w:rFonts w:eastAsia="Times New Roman"/>
          <w:color w:val="000000" w:themeColor="text1"/>
        </w:rPr>
        <w:t>have large consequences for the ranks of</w:t>
      </w:r>
      <w:r w:rsidR="0087585A" w:rsidRPr="00C0596A">
        <w:rPr>
          <w:rFonts w:eastAsia="Times New Roman"/>
          <w:color w:val="000000" w:themeColor="text1"/>
        </w:rPr>
        <w:t xml:space="preserve"> </w:t>
      </w:r>
      <w:r w:rsidR="000B2EA2" w:rsidRPr="00C0596A">
        <w:rPr>
          <w:rFonts w:eastAsia="Times New Roman"/>
          <w:color w:val="000000" w:themeColor="text1"/>
        </w:rPr>
        <w:t>descendants of the individuals in question.</w:t>
      </w:r>
      <w:r w:rsidR="00176A67" w:rsidRPr="00C0596A">
        <w:rPr>
          <w:rFonts w:eastAsia="Times New Roman"/>
          <w:color w:val="000000" w:themeColor="text1"/>
        </w:rPr>
        <w:t xml:space="preserve"> </w:t>
      </w:r>
      <w:r w:rsidR="005A5AD5" w:rsidRPr="00C0596A">
        <w:rPr>
          <w:rFonts w:eastAsia="Times New Roman"/>
          <w:color w:val="000000" w:themeColor="text1"/>
        </w:rPr>
        <w:t>To examine this effect</w:t>
      </w:r>
      <w:r w:rsidR="00BA137D" w:rsidRPr="00C0596A">
        <w:rPr>
          <w:rFonts w:eastAsia="Times New Roman"/>
          <w:color w:val="000000" w:themeColor="text1"/>
        </w:rPr>
        <w:t xml:space="preserve"> more closely</w:t>
      </w:r>
      <w:r w:rsidR="005A5AD5" w:rsidRPr="00C0596A">
        <w:rPr>
          <w:rFonts w:eastAsia="Times New Roman"/>
          <w:color w:val="000000" w:themeColor="text1"/>
        </w:rPr>
        <w:t xml:space="preserve">, we </w:t>
      </w:r>
      <w:r w:rsidR="003D5FF4" w:rsidRPr="00C0596A">
        <w:rPr>
          <w:rFonts w:eastAsia="Times New Roman"/>
          <w:color w:val="000000" w:themeColor="text1"/>
        </w:rPr>
        <w:t>calculated</w:t>
      </w:r>
      <w:r w:rsidR="003F5547" w:rsidRPr="00C0596A">
        <w:rPr>
          <w:rFonts w:eastAsia="Times New Roman"/>
          <w:color w:val="000000" w:themeColor="text1"/>
        </w:rPr>
        <w:t xml:space="preserve"> </w:t>
      </w:r>
      <w:r w:rsidR="003D5FF4" w:rsidRPr="00C0596A">
        <w:rPr>
          <w:rFonts w:eastAsia="Times New Roman"/>
          <w:color w:val="000000" w:themeColor="text1"/>
        </w:rPr>
        <w:t>the</w:t>
      </w:r>
      <w:r w:rsidR="005A5AD5" w:rsidRPr="00C0596A">
        <w:rPr>
          <w:rFonts w:eastAsia="Times New Roman"/>
          <w:color w:val="000000" w:themeColor="text1"/>
        </w:rPr>
        <w:t xml:space="preserve"> average difference in rank between</w:t>
      </w:r>
      <w:r w:rsidR="003D5FF4" w:rsidRPr="00C0596A">
        <w:rPr>
          <w:rFonts w:eastAsia="Times New Roman"/>
          <w:color w:val="000000" w:themeColor="text1"/>
        </w:rPr>
        <w:t xml:space="preserve"> the </w:t>
      </w:r>
      <w:r w:rsidR="00BA137D" w:rsidRPr="00C0596A">
        <w:rPr>
          <w:rFonts w:eastAsia="Times New Roman"/>
          <w:color w:val="000000" w:themeColor="text1"/>
        </w:rPr>
        <w:t xml:space="preserve">female </w:t>
      </w:r>
      <w:r w:rsidR="003D5FF4" w:rsidRPr="00C0596A">
        <w:rPr>
          <w:rFonts w:eastAsia="Times New Roman"/>
          <w:color w:val="000000" w:themeColor="text1"/>
        </w:rPr>
        <w:t>descendants of</w:t>
      </w:r>
      <w:r w:rsidR="005A5AD5" w:rsidRPr="00C0596A">
        <w:rPr>
          <w:rFonts w:eastAsia="Times New Roman"/>
          <w:color w:val="000000" w:themeColor="text1"/>
        </w:rPr>
        <w:t xml:space="preserve"> </w:t>
      </w:r>
      <w:r w:rsidR="00D40006" w:rsidRPr="00C0596A">
        <w:rPr>
          <w:rFonts w:eastAsia="Times New Roman"/>
          <w:color w:val="000000" w:themeColor="text1"/>
        </w:rPr>
        <w:t xml:space="preserve">females in </w:t>
      </w:r>
      <w:r w:rsidR="003F5547" w:rsidRPr="00C0596A">
        <w:rPr>
          <w:rFonts w:eastAsia="Times New Roman"/>
          <w:color w:val="000000" w:themeColor="text1"/>
        </w:rPr>
        <w:t xml:space="preserve">four </w:t>
      </w:r>
      <w:r w:rsidR="00D40006" w:rsidRPr="00C0596A">
        <w:rPr>
          <w:rFonts w:eastAsia="Times New Roman"/>
          <w:color w:val="000000" w:themeColor="text1"/>
        </w:rPr>
        <w:t>matriline</w:t>
      </w:r>
      <w:r w:rsidR="00BA137D" w:rsidRPr="00C0596A">
        <w:rPr>
          <w:rFonts w:eastAsia="Times New Roman"/>
          <w:color w:val="000000" w:themeColor="text1"/>
        </w:rPr>
        <w:t xml:space="preserve">s </w:t>
      </w:r>
      <w:r w:rsidR="00BF1F07" w:rsidRPr="00C0596A">
        <w:rPr>
          <w:rFonts w:eastAsia="Times New Roman"/>
          <w:color w:val="000000" w:themeColor="text1"/>
        </w:rPr>
        <w:t xml:space="preserve">that were adjacently ranked </w:t>
      </w:r>
      <w:r w:rsidR="005A5AD5" w:rsidRPr="00C0596A">
        <w:rPr>
          <w:rFonts w:eastAsia="Times New Roman"/>
          <w:color w:val="000000" w:themeColor="text1"/>
        </w:rPr>
        <w:t xml:space="preserve">in the </w:t>
      </w:r>
      <w:r w:rsidR="00BA137D" w:rsidRPr="00C0596A">
        <w:rPr>
          <w:rFonts w:eastAsia="Times New Roman"/>
          <w:color w:val="000000" w:themeColor="text1"/>
        </w:rPr>
        <w:t xml:space="preserve">first </w:t>
      </w:r>
      <w:r w:rsidR="003F5547" w:rsidRPr="00C0596A">
        <w:rPr>
          <w:rFonts w:eastAsia="Times New Roman"/>
          <w:color w:val="000000" w:themeColor="text1"/>
        </w:rPr>
        <w:t>year of our study</w:t>
      </w:r>
      <w:r w:rsidR="0040745F" w:rsidRPr="00C0596A">
        <w:rPr>
          <w:rFonts w:eastAsia="Times New Roman"/>
          <w:color w:val="000000" w:themeColor="text1"/>
        </w:rPr>
        <w:t xml:space="preserve"> </w:t>
      </w:r>
      <w:r w:rsidR="00BA137D" w:rsidRPr="00C0596A">
        <w:rPr>
          <w:rFonts w:eastAsia="Times New Roman"/>
          <w:color w:val="000000" w:themeColor="text1"/>
        </w:rPr>
        <w:t>in</w:t>
      </w:r>
      <w:r w:rsidR="0040745F" w:rsidRPr="00C0596A">
        <w:rPr>
          <w:rFonts w:eastAsia="Times New Roman"/>
          <w:color w:val="000000" w:themeColor="text1"/>
        </w:rPr>
        <w:t xml:space="preserve"> our longest</w:t>
      </w:r>
      <w:r w:rsidR="00D40006" w:rsidRPr="00C0596A">
        <w:rPr>
          <w:rFonts w:eastAsia="Times New Roman"/>
          <w:color w:val="000000" w:themeColor="text1"/>
        </w:rPr>
        <w:t>-</w:t>
      </w:r>
      <w:r w:rsidR="0040745F" w:rsidRPr="00C0596A">
        <w:rPr>
          <w:rFonts w:eastAsia="Times New Roman"/>
          <w:color w:val="000000" w:themeColor="text1"/>
        </w:rPr>
        <w:t>studied group</w:t>
      </w:r>
      <w:r w:rsidR="005A6CA3">
        <w:rPr>
          <w:rFonts w:eastAsia="Times New Roman"/>
          <w:color w:val="000000" w:themeColor="text1"/>
        </w:rPr>
        <w:t xml:space="preserve"> (Figure 5a)</w:t>
      </w:r>
      <w:r w:rsidR="003F5547" w:rsidRPr="00C0596A">
        <w:rPr>
          <w:rFonts w:eastAsia="Times New Roman"/>
          <w:color w:val="000000" w:themeColor="text1"/>
        </w:rPr>
        <w:t xml:space="preserve">. </w:t>
      </w:r>
      <w:r w:rsidR="007F4288" w:rsidRPr="00C0596A">
        <w:rPr>
          <w:rFonts w:eastAsia="Times New Roman"/>
          <w:color w:val="000000" w:themeColor="text1"/>
        </w:rPr>
        <w:t xml:space="preserve">We found that </w:t>
      </w:r>
      <w:r w:rsidR="006C2202" w:rsidRPr="00C0596A">
        <w:rPr>
          <w:rFonts w:eastAsia="Times New Roman"/>
          <w:color w:val="000000" w:themeColor="text1"/>
        </w:rPr>
        <w:t>rank</w:t>
      </w:r>
      <w:r w:rsidR="007E7E96">
        <w:rPr>
          <w:rFonts w:eastAsia="Times New Roman"/>
          <w:color w:val="000000" w:themeColor="text1"/>
        </w:rPr>
        <w:t xml:space="preserve"> </w:t>
      </w:r>
      <w:r w:rsidR="006C2202" w:rsidRPr="00C0596A">
        <w:rPr>
          <w:rFonts w:eastAsia="Times New Roman"/>
          <w:color w:val="000000" w:themeColor="text1"/>
        </w:rPr>
        <w:t>distance between</w:t>
      </w:r>
      <w:r w:rsidR="00D40006" w:rsidRPr="00C0596A">
        <w:rPr>
          <w:rFonts w:eastAsia="Times New Roman"/>
          <w:color w:val="000000" w:themeColor="text1"/>
        </w:rPr>
        <w:t xml:space="preserve"> </w:t>
      </w:r>
      <w:r w:rsidR="007F4288" w:rsidRPr="00C0596A">
        <w:rPr>
          <w:rFonts w:eastAsia="Times New Roman"/>
          <w:color w:val="000000" w:themeColor="text1"/>
        </w:rPr>
        <w:t xml:space="preserve">the descendants of </w:t>
      </w:r>
      <w:r w:rsidR="00F64311" w:rsidRPr="00C0596A">
        <w:rPr>
          <w:rFonts w:eastAsia="Times New Roman"/>
          <w:color w:val="000000" w:themeColor="text1"/>
        </w:rPr>
        <w:t xml:space="preserve">females from </w:t>
      </w:r>
      <w:r w:rsidR="007F4288" w:rsidRPr="00C0596A">
        <w:rPr>
          <w:rFonts w:eastAsia="Times New Roman"/>
          <w:color w:val="000000" w:themeColor="text1"/>
        </w:rPr>
        <w:t xml:space="preserve">adjacently ranked </w:t>
      </w:r>
      <w:r w:rsidR="00F64311" w:rsidRPr="00C0596A">
        <w:rPr>
          <w:rFonts w:eastAsia="Times New Roman"/>
          <w:color w:val="000000" w:themeColor="text1"/>
        </w:rPr>
        <w:t xml:space="preserve">matrilines </w:t>
      </w:r>
      <w:r w:rsidR="006C2202" w:rsidRPr="00C0596A">
        <w:rPr>
          <w:rFonts w:eastAsia="Times New Roman"/>
          <w:color w:val="000000" w:themeColor="text1"/>
        </w:rPr>
        <w:t>increased</w:t>
      </w:r>
      <w:r w:rsidR="00D40006" w:rsidRPr="00C0596A">
        <w:rPr>
          <w:rFonts w:eastAsia="Times New Roman"/>
          <w:color w:val="000000" w:themeColor="text1"/>
        </w:rPr>
        <w:t xml:space="preserve"> considerably </w:t>
      </w:r>
      <w:r w:rsidR="007F4288" w:rsidRPr="00C0596A">
        <w:rPr>
          <w:rFonts w:eastAsia="Times New Roman"/>
          <w:color w:val="000000" w:themeColor="text1"/>
        </w:rPr>
        <w:t xml:space="preserve">over time </w:t>
      </w:r>
      <w:proofErr w:type="gramStart"/>
      <w:r w:rsidR="007F4288" w:rsidRPr="00C0596A">
        <w:rPr>
          <w:rFonts w:eastAsia="Times New Roman"/>
          <w:color w:val="000000" w:themeColor="text1"/>
        </w:rPr>
        <w:t>as a result of</w:t>
      </w:r>
      <w:proofErr w:type="gramEnd"/>
      <w:r w:rsidR="007F4288" w:rsidRPr="00C0596A">
        <w:rPr>
          <w:rFonts w:eastAsia="Times New Roman"/>
          <w:color w:val="000000" w:themeColor="text1"/>
        </w:rPr>
        <w:t xml:space="preserve"> maternal rank inheritance and </w:t>
      </w:r>
      <w:r w:rsidR="00C20F1C" w:rsidRPr="00C0596A">
        <w:rPr>
          <w:rFonts w:eastAsia="Times New Roman"/>
          <w:color w:val="000000" w:themeColor="text1"/>
        </w:rPr>
        <w:t>rank-related reproductive success</w:t>
      </w:r>
      <w:r w:rsidR="00C70C83" w:rsidRPr="00C0596A">
        <w:rPr>
          <w:rFonts w:eastAsia="Times New Roman"/>
          <w:color w:val="000000" w:themeColor="text1"/>
        </w:rPr>
        <w:t>, and this difference was most dramatic between the alpha and beta matrilines (Figure 5b)</w:t>
      </w:r>
      <w:r w:rsidR="00B912EF" w:rsidRPr="00C0596A">
        <w:rPr>
          <w:rFonts w:eastAsia="Times New Roman"/>
          <w:color w:val="000000" w:themeColor="text1"/>
        </w:rPr>
        <w:t>.</w:t>
      </w:r>
      <w:r w:rsidR="005D0951" w:rsidRPr="00C0596A">
        <w:rPr>
          <w:rFonts w:eastAsia="Times New Roman"/>
          <w:color w:val="000000" w:themeColor="text1"/>
        </w:rPr>
        <w:t xml:space="preserve"> </w:t>
      </w:r>
      <w:r w:rsidR="00BA62D4" w:rsidRPr="00C0596A">
        <w:rPr>
          <w:rFonts w:eastAsia="Times New Roman"/>
          <w:color w:val="000000" w:themeColor="text1"/>
        </w:rPr>
        <w:t>As a result,</w:t>
      </w:r>
      <w:r w:rsidR="005D0951" w:rsidRPr="00C0596A">
        <w:rPr>
          <w:rFonts w:eastAsia="Times New Roman"/>
          <w:color w:val="000000" w:themeColor="text1"/>
        </w:rPr>
        <w:t xml:space="preserve"> descendants of females who were high</w:t>
      </w:r>
      <w:r w:rsidR="007302CD">
        <w:rPr>
          <w:rFonts w:eastAsia="Times New Roman"/>
          <w:color w:val="000000" w:themeColor="text1"/>
        </w:rPr>
        <w:t>-</w:t>
      </w:r>
      <w:r w:rsidR="005D0951" w:rsidRPr="00C0596A">
        <w:rPr>
          <w:rFonts w:eastAsia="Times New Roman"/>
          <w:color w:val="000000" w:themeColor="text1"/>
        </w:rPr>
        <w:t xml:space="preserve">ranking in the </w:t>
      </w:r>
      <w:r w:rsidR="00BF1F07" w:rsidRPr="00C0596A">
        <w:rPr>
          <w:rFonts w:eastAsia="Times New Roman"/>
          <w:color w:val="000000" w:themeColor="text1"/>
        </w:rPr>
        <w:t xml:space="preserve">first </w:t>
      </w:r>
      <w:r w:rsidR="005D0951" w:rsidRPr="00C0596A">
        <w:rPr>
          <w:rFonts w:eastAsia="Times New Roman"/>
          <w:color w:val="000000" w:themeColor="text1"/>
        </w:rPr>
        <w:t xml:space="preserve">year of </w:t>
      </w:r>
      <w:r w:rsidR="00BF1F07" w:rsidRPr="00C0596A">
        <w:rPr>
          <w:rFonts w:eastAsia="Times New Roman"/>
          <w:color w:val="000000" w:themeColor="text1"/>
        </w:rPr>
        <w:t xml:space="preserve">our </w:t>
      </w:r>
      <w:r w:rsidR="005D0951" w:rsidRPr="00C0596A">
        <w:rPr>
          <w:rFonts w:eastAsia="Times New Roman"/>
          <w:color w:val="000000" w:themeColor="text1"/>
        </w:rPr>
        <w:t xml:space="preserve">study occupied </w:t>
      </w:r>
      <w:r w:rsidR="00BA62D4" w:rsidRPr="00C0596A">
        <w:rPr>
          <w:rFonts w:eastAsia="Times New Roman"/>
          <w:color w:val="000000" w:themeColor="text1"/>
        </w:rPr>
        <w:t>very</w:t>
      </w:r>
      <w:r w:rsidR="005D0951" w:rsidRPr="00C0596A">
        <w:rPr>
          <w:rFonts w:eastAsia="Times New Roman"/>
          <w:color w:val="000000" w:themeColor="text1"/>
        </w:rPr>
        <w:t xml:space="preserve"> low rank</w:t>
      </w:r>
      <w:r w:rsidR="00BF1F07" w:rsidRPr="00C0596A">
        <w:rPr>
          <w:rFonts w:eastAsia="Times New Roman"/>
          <w:color w:val="000000" w:themeColor="text1"/>
        </w:rPr>
        <w:t xml:space="preserve"> position</w:t>
      </w:r>
      <w:r w:rsidR="005D0951" w:rsidRPr="00C0596A">
        <w:rPr>
          <w:rFonts w:eastAsia="Times New Roman"/>
          <w:color w:val="000000" w:themeColor="text1"/>
        </w:rPr>
        <w:t>s decades later.</w:t>
      </w:r>
      <w:r w:rsidR="00B912EF" w:rsidRPr="00C0596A">
        <w:rPr>
          <w:rFonts w:eastAsia="Times New Roman"/>
          <w:color w:val="000000" w:themeColor="text1"/>
        </w:rPr>
        <w:t xml:space="preserve"> </w:t>
      </w:r>
      <w:r w:rsidR="00805364" w:rsidRPr="00C0596A">
        <w:rPr>
          <w:rFonts w:eastAsia="Times New Roman"/>
          <w:color w:val="000000" w:themeColor="text1"/>
        </w:rPr>
        <w:t xml:space="preserve">This </w:t>
      </w:r>
      <w:r w:rsidR="00BF1F07" w:rsidRPr="00C0596A">
        <w:rPr>
          <w:rFonts w:eastAsia="Times New Roman"/>
          <w:color w:val="000000" w:themeColor="text1"/>
        </w:rPr>
        <w:t xml:space="preserve">is consistent with the idea </w:t>
      </w:r>
      <w:r w:rsidR="00805364" w:rsidRPr="00C0596A">
        <w:rPr>
          <w:rFonts w:eastAsia="Times New Roman"/>
          <w:color w:val="000000" w:themeColor="text1"/>
        </w:rPr>
        <w:t xml:space="preserve">that the consequences of a rank reversal may </w:t>
      </w:r>
      <w:r w:rsidR="00BF1F07" w:rsidRPr="00C0596A">
        <w:rPr>
          <w:rFonts w:eastAsia="Times New Roman"/>
          <w:color w:val="000000" w:themeColor="text1"/>
        </w:rPr>
        <w:t>b</w:t>
      </w:r>
      <w:r w:rsidR="00805364" w:rsidRPr="00C0596A">
        <w:rPr>
          <w:rFonts w:eastAsia="Times New Roman"/>
          <w:color w:val="000000" w:themeColor="text1"/>
        </w:rPr>
        <w:t>e</w:t>
      </w:r>
      <w:r w:rsidR="00BF1F07" w:rsidRPr="00C0596A">
        <w:rPr>
          <w:rFonts w:eastAsia="Times New Roman"/>
          <w:color w:val="000000" w:themeColor="text1"/>
        </w:rPr>
        <w:t>come</w:t>
      </w:r>
      <w:r w:rsidR="00805364" w:rsidRPr="00C0596A">
        <w:rPr>
          <w:rFonts w:eastAsia="Times New Roman"/>
          <w:color w:val="000000" w:themeColor="text1"/>
        </w:rPr>
        <w:t xml:space="preserve"> amplified over time. For example, in 2008, a female from the “40” matriline surpassed </w:t>
      </w:r>
      <w:r w:rsidR="00D07F74">
        <w:rPr>
          <w:rFonts w:eastAsia="Times New Roman"/>
          <w:color w:val="000000" w:themeColor="text1"/>
        </w:rPr>
        <w:t>three</w:t>
      </w:r>
      <w:r w:rsidR="00805364" w:rsidRPr="00C0596A">
        <w:rPr>
          <w:rFonts w:eastAsia="Times New Roman"/>
          <w:color w:val="000000" w:themeColor="text1"/>
        </w:rPr>
        <w:t xml:space="preserve"> females from the “03” and “</w:t>
      </w:r>
      <w:proofErr w:type="spellStart"/>
      <w:r w:rsidR="00805364" w:rsidRPr="00C0596A">
        <w:rPr>
          <w:rFonts w:eastAsia="Times New Roman"/>
          <w:color w:val="000000" w:themeColor="text1"/>
        </w:rPr>
        <w:t>dj</w:t>
      </w:r>
      <w:proofErr w:type="spellEnd"/>
      <w:r w:rsidR="00805364" w:rsidRPr="00C0596A">
        <w:rPr>
          <w:rFonts w:eastAsia="Times New Roman"/>
          <w:color w:val="000000" w:themeColor="text1"/>
        </w:rPr>
        <w:t>” matrilines</w:t>
      </w:r>
      <w:r w:rsidR="005A6CA3">
        <w:rPr>
          <w:rFonts w:eastAsia="Times New Roman"/>
          <w:color w:val="000000" w:themeColor="text1"/>
        </w:rPr>
        <w:t xml:space="preserve"> </w:t>
      </w:r>
      <w:r w:rsidR="005A6CA3" w:rsidRPr="00C0596A">
        <w:rPr>
          <w:rFonts w:eastAsia="Times New Roman"/>
          <w:color w:val="000000" w:themeColor="text1"/>
        </w:rPr>
        <w:t>(Figure 5a, female marked with diamonds)</w:t>
      </w:r>
      <w:r w:rsidR="00805364" w:rsidRPr="00C0596A">
        <w:rPr>
          <w:rFonts w:eastAsia="Times New Roman"/>
          <w:color w:val="000000" w:themeColor="text1"/>
        </w:rPr>
        <w:t xml:space="preserve">. </w:t>
      </w:r>
      <w:r w:rsidR="000156A2">
        <w:rPr>
          <w:rFonts w:eastAsia="Times New Roman"/>
          <w:color w:val="000000" w:themeColor="text1"/>
        </w:rPr>
        <w:t>Seven</w:t>
      </w:r>
      <w:r w:rsidR="005A6CA3">
        <w:rPr>
          <w:rFonts w:eastAsia="Times New Roman"/>
          <w:color w:val="000000" w:themeColor="text1"/>
        </w:rPr>
        <w:t xml:space="preserve"> years later</w:t>
      </w:r>
      <w:r w:rsidR="00805364" w:rsidRPr="00C0596A">
        <w:rPr>
          <w:rFonts w:eastAsia="Times New Roman"/>
          <w:color w:val="000000" w:themeColor="text1"/>
        </w:rPr>
        <w:t>, the difference in rank between her current position</w:t>
      </w:r>
      <w:r w:rsidR="0059170F" w:rsidRPr="00C0596A">
        <w:rPr>
          <w:rFonts w:eastAsia="Times New Roman"/>
          <w:color w:val="000000" w:themeColor="text1"/>
        </w:rPr>
        <w:t xml:space="preserve"> and where she would have been in the absence of a </w:t>
      </w:r>
      <w:r w:rsidR="001015C5">
        <w:rPr>
          <w:rFonts w:eastAsia="Times New Roman"/>
          <w:color w:val="000000" w:themeColor="text1"/>
        </w:rPr>
        <w:t xml:space="preserve">rank </w:t>
      </w:r>
      <w:r w:rsidR="0059170F" w:rsidRPr="00C0596A">
        <w:rPr>
          <w:rFonts w:eastAsia="Times New Roman"/>
          <w:color w:val="000000" w:themeColor="text1"/>
        </w:rPr>
        <w:t>change</w:t>
      </w:r>
      <w:r w:rsidR="00805364" w:rsidRPr="00C0596A">
        <w:rPr>
          <w:rFonts w:eastAsia="Times New Roman"/>
          <w:color w:val="000000" w:themeColor="text1"/>
        </w:rPr>
        <w:t xml:space="preserve"> had increased to </w:t>
      </w:r>
      <w:r w:rsidR="00D07F74">
        <w:rPr>
          <w:rFonts w:eastAsia="Times New Roman"/>
          <w:color w:val="000000" w:themeColor="text1"/>
        </w:rPr>
        <w:t>six</w:t>
      </w:r>
      <w:r w:rsidR="00805364" w:rsidRPr="00C0596A">
        <w:rPr>
          <w:rFonts w:eastAsia="Times New Roman"/>
          <w:color w:val="000000" w:themeColor="text1"/>
        </w:rPr>
        <w:t xml:space="preserve">, because </w:t>
      </w:r>
      <w:r w:rsidR="005A6CA3">
        <w:rPr>
          <w:rFonts w:eastAsia="Times New Roman"/>
          <w:color w:val="000000" w:themeColor="text1"/>
        </w:rPr>
        <w:t xml:space="preserve">the </w:t>
      </w:r>
      <w:r w:rsidR="00805364" w:rsidRPr="00C0596A">
        <w:rPr>
          <w:rFonts w:eastAsia="Times New Roman"/>
          <w:color w:val="000000" w:themeColor="text1"/>
        </w:rPr>
        <w:t xml:space="preserve">females that she </w:t>
      </w:r>
      <w:r w:rsidR="005A6CA3">
        <w:rPr>
          <w:rFonts w:eastAsia="Times New Roman"/>
          <w:color w:val="000000" w:themeColor="text1"/>
        </w:rPr>
        <w:t xml:space="preserve">had </w:t>
      </w:r>
      <w:r w:rsidR="00805364" w:rsidRPr="00C0596A">
        <w:rPr>
          <w:rFonts w:eastAsia="Times New Roman"/>
          <w:color w:val="000000" w:themeColor="text1"/>
        </w:rPr>
        <w:t xml:space="preserve">surpassed successfully reared offspring that would have otherwise outranked her. Not only </w:t>
      </w:r>
      <w:r w:rsidR="007302CD">
        <w:rPr>
          <w:rFonts w:eastAsia="Times New Roman"/>
          <w:color w:val="000000" w:themeColor="text1"/>
        </w:rPr>
        <w:t>w</w:t>
      </w:r>
      <w:r w:rsidR="00805364" w:rsidRPr="00C0596A">
        <w:rPr>
          <w:rFonts w:eastAsia="Times New Roman"/>
          <w:color w:val="000000" w:themeColor="text1"/>
        </w:rPr>
        <w:t xml:space="preserve">as the magnitude of her rank change amplified, but, because her </w:t>
      </w:r>
      <w:r w:rsidR="007302CD">
        <w:rPr>
          <w:rFonts w:eastAsia="Times New Roman"/>
          <w:color w:val="000000" w:themeColor="text1"/>
        </w:rPr>
        <w:t>subsequent</w:t>
      </w:r>
      <w:r w:rsidR="007302CD" w:rsidRPr="00C0596A">
        <w:rPr>
          <w:rFonts w:eastAsia="Times New Roman"/>
          <w:color w:val="000000" w:themeColor="text1"/>
        </w:rPr>
        <w:t xml:space="preserve"> </w:t>
      </w:r>
      <w:r w:rsidR="00805364" w:rsidRPr="00C0596A">
        <w:rPr>
          <w:rFonts w:eastAsia="Times New Roman"/>
          <w:color w:val="000000" w:themeColor="text1"/>
        </w:rPr>
        <w:t>offspring</w:t>
      </w:r>
      <w:r w:rsidR="007302CD">
        <w:rPr>
          <w:rFonts w:eastAsia="Times New Roman"/>
          <w:color w:val="000000" w:themeColor="text1"/>
        </w:rPr>
        <w:t xml:space="preserve"> </w:t>
      </w:r>
      <w:r w:rsidR="00805364" w:rsidRPr="00C0596A">
        <w:rPr>
          <w:rFonts w:eastAsia="Times New Roman"/>
          <w:color w:val="000000" w:themeColor="text1"/>
        </w:rPr>
        <w:t>inherit</w:t>
      </w:r>
      <w:r w:rsidR="007302CD">
        <w:rPr>
          <w:rFonts w:eastAsia="Times New Roman"/>
          <w:color w:val="000000" w:themeColor="text1"/>
        </w:rPr>
        <w:t>ed</w:t>
      </w:r>
      <w:r w:rsidR="00805364" w:rsidRPr="00C0596A">
        <w:rPr>
          <w:rFonts w:eastAsia="Times New Roman"/>
          <w:color w:val="000000" w:themeColor="text1"/>
        </w:rPr>
        <w:t xml:space="preserve"> her new rank, her descendants also gained from this rank reversal. </w:t>
      </w:r>
      <w:r w:rsidR="00C60A97" w:rsidRPr="00C0596A">
        <w:rPr>
          <w:rFonts w:eastAsia="Times New Roman"/>
          <w:color w:val="000000" w:themeColor="text1"/>
        </w:rPr>
        <w:t xml:space="preserve">Because we only have data from the top four matrilines, we elected not to model the expected amplification of </w:t>
      </w:r>
      <w:r w:rsidR="003E25F4" w:rsidRPr="00C0596A">
        <w:rPr>
          <w:rFonts w:eastAsia="Times New Roman"/>
          <w:color w:val="000000" w:themeColor="text1"/>
        </w:rPr>
        <w:t>the observed rank reversals to avoid inappropriate extrapolation from</w:t>
      </w:r>
      <w:r w:rsidR="00995565" w:rsidRPr="00C0596A">
        <w:rPr>
          <w:rFonts w:eastAsia="Times New Roman"/>
          <w:color w:val="000000" w:themeColor="text1"/>
        </w:rPr>
        <w:t xml:space="preserve"> limited observations</w:t>
      </w:r>
      <w:r w:rsidR="00B615E2" w:rsidRPr="00C0596A">
        <w:rPr>
          <w:rFonts w:eastAsia="Times New Roman"/>
          <w:color w:val="000000" w:themeColor="text1"/>
        </w:rPr>
        <w:t xml:space="preserve">. However, particularly among high ranking matrilines, there </w:t>
      </w:r>
      <w:r w:rsidR="00F66924">
        <w:rPr>
          <w:rFonts w:eastAsia="Times New Roman"/>
          <w:color w:val="000000" w:themeColor="text1"/>
        </w:rPr>
        <w:t>is</w:t>
      </w:r>
      <w:r w:rsidR="00B615E2" w:rsidRPr="00C0596A">
        <w:rPr>
          <w:rFonts w:eastAsia="Times New Roman"/>
          <w:color w:val="000000" w:themeColor="text1"/>
        </w:rPr>
        <w:t xml:space="preserve"> a strong tendency for the descendants of adjacently ranked females to</w:t>
      </w:r>
      <w:r w:rsidR="00DF3324" w:rsidRPr="00C0596A">
        <w:rPr>
          <w:rFonts w:eastAsia="Times New Roman"/>
          <w:color w:val="000000" w:themeColor="text1"/>
        </w:rPr>
        <w:t xml:space="preserve"> occupy increasingly disparate</w:t>
      </w:r>
      <w:r w:rsidR="009F4209" w:rsidRPr="00C0596A">
        <w:rPr>
          <w:rFonts w:eastAsia="Times New Roman"/>
          <w:color w:val="000000" w:themeColor="text1"/>
        </w:rPr>
        <w:t xml:space="preserve"> </w:t>
      </w:r>
      <w:r w:rsidR="00A74396" w:rsidRPr="00C0596A">
        <w:rPr>
          <w:rFonts w:eastAsia="Times New Roman"/>
          <w:color w:val="000000" w:themeColor="text1"/>
        </w:rPr>
        <w:t>ranks</w:t>
      </w:r>
      <w:r w:rsidR="009F4209" w:rsidRPr="00C0596A">
        <w:rPr>
          <w:rFonts w:eastAsia="Times New Roman"/>
          <w:color w:val="000000" w:themeColor="text1"/>
        </w:rPr>
        <w:t xml:space="preserve"> over long time scales.</w:t>
      </w:r>
    </w:p>
    <w:p w14:paraId="40046535" w14:textId="5BECCCF0" w:rsidR="00482652" w:rsidRPr="00C0596A" w:rsidRDefault="007F4288" w:rsidP="00350170">
      <w:pPr>
        <w:tabs>
          <w:tab w:val="left" w:pos="7447"/>
        </w:tabs>
        <w:spacing w:line="480" w:lineRule="auto"/>
        <w:ind w:firstLine="720"/>
        <w:rPr>
          <w:rFonts w:eastAsia="Times New Roman"/>
          <w:color w:val="000000" w:themeColor="text1"/>
        </w:rPr>
      </w:pPr>
      <w:r w:rsidRPr="00C0596A">
        <w:rPr>
          <w:rFonts w:eastAsia="Times New Roman"/>
          <w:color w:val="000000" w:themeColor="text1"/>
        </w:rPr>
        <w:lastRenderedPageBreak/>
        <w:tab/>
      </w:r>
    </w:p>
    <w:p w14:paraId="3851C03F" w14:textId="77777777" w:rsidR="001A50CA" w:rsidRPr="00C0596A" w:rsidRDefault="001A50CA" w:rsidP="00DA5555">
      <w:pPr>
        <w:spacing w:line="480" w:lineRule="auto"/>
        <w:outlineLvl w:val="0"/>
        <w:rPr>
          <w:rFonts w:eastAsia="Times New Roman"/>
          <w:color w:val="000000" w:themeColor="text1"/>
        </w:rPr>
      </w:pPr>
      <w:r w:rsidRPr="00C0596A">
        <w:rPr>
          <w:rFonts w:eastAsia="Times New Roman"/>
          <w:b/>
          <w:color w:val="000000" w:themeColor="text1"/>
        </w:rPr>
        <w:t>Discussion</w:t>
      </w:r>
    </w:p>
    <w:p w14:paraId="6527F910" w14:textId="53E80412" w:rsidR="00CA6288" w:rsidRPr="00C0596A" w:rsidRDefault="001A50CA" w:rsidP="00BE140F">
      <w:pPr>
        <w:spacing w:line="480" w:lineRule="auto"/>
        <w:ind w:firstLine="720"/>
        <w:rPr>
          <w:rFonts w:eastAsia="Times New Roman"/>
          <w:color w:val="000000" w:themeColor="text1"/>
        </w:rPr>
      </w:pPr>
      <w:r w:rsidRPr="00C0596A">
        <w:rPr>
          <w:rFonts w:eastAsia="Times New Roman"/>
          <w:color w:val="000000" w:themeColor="text1"/>
        </w:rPr>
        <w:t>Here we provide the first systematic study of rank reversals among adul</w:t>
      </w:r>
      <w:r w:rsidR="00C06E29" w:rsidRPr="00C0596A">
        <w:rPr>
          <w:rFonts w:eastAsia="Times New Roman"/>
          <w:color w:val="000000" w:themeColor="text1"/>
        </w:rPr>
        <w:t>t</w:t>
      </w:r>
      <w:r w:rsidR="007A3287" w:rsidRPr="00C0596A">
        <w:rPr>
          <w:rFonts w:eastAsia="Times New Roman"/>
          <w:color w:val="000000" w:themeColor="text1"/>
        </w:rPr>
        <w:t xml:space="preserve"> females</w:t>
      </w:r>
      <w:r w:rsidRPr="00C0596A">
        <w:rPr>
          <w:rFonts w:eastAsia="Times New Roman"/>
          <w:color w:val="000000" w:themeColor="text1"/>
        </w:rPr>
        <w:t xml:space="preserve"> in a </w:t>
      </w:r>
      <w:r w:rsidR="00DD75AD" w:rsidRPr="00C0596A">
        <w:rPr>
          <w:rFonts w:eastAsia="Times New Roman"/>
          <w:color w:val="000000" w:themeColor="text1"/>
        </w:rPr>
        <w:t xml:space="preserve">convention-based </w:t>
      </w:r>
      <w:r w:rsidR="007A3287" w:rsidRPr="00C0596A">
        <w:rPr>
          <w:rFonts w:eastAsia="Times New Roman"/>
          <w:color w:val="000000" w:themeColor="text1"/>
        </w:rPr>
        <w:t xml:space="preserve">nepotistic </w:t>
      </w:r>
      <w:r w:rsidRPr="00C0596A">
        <w:rPr>
          <w:rFonts w:eastAsia="Times New Roman"/>
          <w:color w:val="000000" w:themeColor="text1"/>
        </w:rPr>
        <w:t>society</w:t>
      </w:r>
      <w:r w:rsidR="00046FBC">
        <w:rPr>
          <w:rFonts w:eastAsia="Times New Roman"/>
          <w:color w:val="000000" w:themeColor="text1"/>
        </w:rPr>
        <w:t>. W</w:t>
      </w:r>
      <w:r w:rsidR="00F66924">
        <w:rPr>
          <w:rFonts w:eastAsia="Times New Roman"/>
          <w:color w:val="000000" w:themeColor="text1"/>
        </w:rPr>
        <w:t xml:space="preserve">e </w:t>
      </w:r>
      <w:r w:rsidR="00010113" w:rsidRPr="00C0596A">
        <w:rPr>
          <w:rFonts w:eastAsia="Times New Roman"/>
          <w:color w:val="000000" w:themeColor="text1"/>
        </w:rPr>
        <w:t>find that</w:t>
      </w:r>
      <w:r w:rsidR="00F66924">
        <w:rPr>
          <w:rFonts w:eastAsia="Times New Roman"/>
          <w:color w:val="000000" w:themeColor="text1"/>
        </w:rPr>
        <w:t>,</w:t>
      </w:r>
      <w:r w:rsidR="00010113" w:rsidRPr="00C0596A">
        <w:rPr>
          <w:rFonts w:eastAsia="Times New Roman"/>
          <w:color w:val="000000" w:themeColor="text1"/>
        </w:rPr>
        <w:t xml:space="preserve"> although rare, rank</w:t>
      </w:r>
      <w:r w:rsidR="007E7E96">
        <w:rPr>
          <w:rFonts w:eastAsia="Times New Roman"/>
          <w:color w:val="000000" w:themeColor="text1"/>
        </w:rPr>
        <w:t xml:space="preserve"> </w:t>
      </w:r>
      <w:r w:rsidR="00010113" w:rsidRPr="00C0596A">
        <w:rPr>
          <w:rFonts w:eastAsia="Times New Roman"/>
          <w:color w:val="000000" w:themeColor="text1"/>
        </w:rPr>
        <w:t xml:space="preserve">reversals do occur </w:t>
      </w:r>
      <w:r w:rsidR="00876B6C">
        <w:rPr>
          <w:rFonts w:eastAsia="Times New Roman"/>
          <w:color w:val="000000" w:themeColor="text1"/>
        </w:rPr>
        <w:t>i</w:t>
      </w:r>
      <w:r w:rsidR="0065081F">
        <w:rPr>
          <w:rFonts w:eastAsia="Times New Roman"/>
          <w:color w:val="000000" w:themeColor="text1"/>
        </w:rPr>
        <w:t>n convention-based hierarchies</w:t>
      </w:r>
      <w:r w:rsidR="00046FBC">
        <w:rPr>
          <w:rFonts w:eastAsia="Times New Roman"/>
          <w:color w:val="000000" w:themeColor="text1"/>
        </w:rPr>
        <w:t xml:space="preserve">, are associated with </w:t>
      </w:r>
      <w:proofErr w:type="spellStart"/>
      <w:r w:rsidR="00046FBC">
        <w:rPr>
          <w:rFonts w:eastAsia="Times New Roman"/>
          <w:color w:val="000000" w:themeColor="text1"/>
        </w:rPr>
        <w:t>coalitionary</w:t>
      </w:r>
      <w:proofErr w:type="spellEnd"/>
      <w:r w:rsidR="00046FBC">
        <w:rPr>
          <w:rFonts w:eastAsia="Times New Roman"/>
          <w:color w:val="000000" w:themeColor="text1"/>
        </w:rPr>
        <w:t xml:space="preserve"> bond strength,</w:t>
      </w:r>
      <w:r w:rsidR="0065081F">
        <w:rPr>
          <w:rFonts w:eastAsia="Times New Roman"/>
          <w:color w:val="000000" w:themeColor="text1"/>
        </w:rPr>
        <w:t xml:space="preserve"> and </w:t>
      </w:r>
      <w:r w:rsidR="00010113" w:rsidRPr="00C0596A">
        <w:rPr>
          <w:rFonts w:eastAsia="Times New Roman"/>
          <w:color w:val="000000" w:themeColor="text1"/>
        </w:rPr>
        <w:t xml:space="preserve">can have significant </w:t>
      </w:r>
      <w:r w:rsidR="001C3904" w:rsidRPr="00C0596A">
        <w:rPr>
          <w:rFonts w:eastAsia="Times New Roman"/>
          <w:color w:val="000000" w:themeColor="text1"/>
        </w:rPr>
        <w:t xml:space="preserve">fitness </w:t>
      </w:r>
      <w:r w:rsidR="00010113" w:rsidRPr="00C0596A">
        <w:rPr>
          <w:rFonts w:eastAsia="Times New Roman"/>
          <w:color w:val="000000" w:themeColor="text1"/>
        </w:rPr>
        <w:t>consequences for the individuals involved.</w:t>
      </w:r>
      <w:r w:rsidR="00046FBC">
        <w:rPr>
          <w:rFonts w:eastAsia="Times New Roman"/>
          <w:color w:val="000000" w:themeColor="text1"/>
        </w:rPr>
        <w:t xml:space="preserve"> </w:t>
      </w:r>
      <w:r w:rsidR="00106582" w:rsidRPr="00C0596A">
        <w:rPr>
          <w:rFonts w:eastAsia="Times New Roman"/>
          <w:color w:val="000000" w:themeColor="text1"/>
        </w:rPr>
        <w:t>Our</w:t>
      </w:r>
      <w:r w:rsidR="00CA6288" w:rsidRPr="00C0596A">
        <w:rPr>
          <w:rFonts w:eastAsia="Times New Roman"/>
          <w:color w:val="000000" w:themeColor="text1"/>
        </w:rPr>
        <w:t xml:space="preserve"> results showing that differences in matrilineal rank are amplified over </w:t>
      </w:r>
      <w:r w:rsidR="00620DAF" w:rsidRPr="00C0596A">
        <w:rPr>
          <w:rFonts w:eastAsia="Times New Roman"/>
          <w:color w:val="000000" w:themeColor="text1"/>
        </w:rPr>
        <w:t xml:space="preserve">multiple </w:t>
      </w:r>
      <w:r w:rsidR="00CA6288" w:rsidRPr="00C0596A">
        <w:rPr>
          <w:rFonts w:eastAsia="Times New Roman"/>
          <w:color w:val="000000" w:themeColor="text1"/>
        </w:rPr>
        <w:t xml:space="preserve">generations suggest that the long-term fitness consequences of rank reversals may be larger than </w:t>
      </w:r>
      <w:r w:rsidR="00F03A38">
        <w:rPr>
          <w:rFonts w:eastAsia="Times New Roman"/>
          <w:color w:val="000000" w:themeColor="text1"/>
        </w:rPr>
        <w:t>we could directly measure</w:t>
      </w:r>
      <w:r w:rsidR="00CA6288" w:rsidRPr="00C0596A">
        <w:rPr>
          <w:rFonts w:eastAsia="Times New Roman"/>
          <w:color w:val="000000" w:themeColor="text1"/>
        </w:rPr>
        <w:t xml:space="preserve">. </w:t>
      </w:r>
      <w:r w:rsidR="00620DAF" w:rsidRPr="00C0596A">
        <w:rPr>
          <w:rFonts w:eastAsia="Times New Roman"/>
          <w:color w:val="000000" w:themeColor="text1"/>
        </w:rPr>
        <w:t>The combination</w:t>
      </w:r>
      <w:r w:rsidR="00CA6288" w:rsidRPr="00C0596A">
        <w:rPr>
          <w:rFonts w:eastAsia="Times New Roman"/>
          <w:color w:val="000000" w:themeColor="text1"/>
        </w:rPr>
        <w:t xml:space="preserve"> of female philopatry, rank-related </w:t>
      </w:r>
      <w:r w:rsidR="00D52155" w:rsidRPr="00C0596A">
        <w:rPr>
          <w:rFonts w:eastAsia="Times New Roman"/>
          <w:color w:val="000000" w:themeColor="text1"/>
        </w:rPr>
        <w:t xml:space="preserve">variation </w:t>
      </w:r>
      <w:r w:rsidR="00CA6288" w:rsidRPr="00C0596A">
        <w:rPr>
          <w:rFonts w:eastAsia="Times New Roman"/>
          <w:color w:val="000000" w:themeColor="text1"/>
        </w:rPr>
        <w:t xml:space="preserve">in reproductive success, and maternal rank inheritance </w:t>
      </w:r>
      <w:r w:rsidR="00620DAF" w:rsidRPr="00C0596A">
        <w:rPr>
          <w:rFonts w:eastAsia="Times New Roman"/>
          <w:color w:val="000000" w:themeColor="text1"/>
        </w:rPr>
        <w:t xml:space="preserve">results in </w:t>
      </w:r>
      <w:r w:rsidR="00EE56D0">
        <w:rPr>
          <w:rFonts w:eastAsia="Times New Roman"/>
          <w:color w:val="000000" w:themeColor="text1"/>
        </w:rPr>
        <w:t xml:space="preserve">a large </w:t>
      </w:r>
      <w:r w:rsidR="00A61956">
        <w:rPr>
          <w:rFonts w:eastAsia="Times New Roman"/>
          <w:color w:val="000000" w:themeColor="text1"/>
        </w:rPr>
        <w:t>decrease in</w:t>
      </w:r>
      <w:r w:rsidR="00620DAF" w:rsidRPr="00C0596A">
        <w:rPr>
          <w:rFonts w:eastAsia="Times New Roman"/>
          <w:color w:val="000000" w:themeColor="text1"/>
        </w:rPr>
        <w:t xml:space="preserve"> </w:t>
      </w:r>
      <w:r w:rsidR="00CA6288" w:rsidRPr="00C0596A">
        <w:rPr>
          <w:rFonts w:eastAsia="Times New Roman"/>
          <w:color w:val="000000" w:themeColor="text1"/>
        </w:rPr>
        <w:t>an individual’s rank over time as offspring of higher</w:t>
      </w:r>
      <w:r w:rsidR="00A61956">
        <w:rPr>
          <w:rFonts w:eastAsia="Times New Roman"/>
          <w:color w:val="000000" w:themeColor="text1"/>
        </w:rPr>
        <w:t>-</w:t>
      </w:r>
      <w:r w:rsidR="00CA6288" w:rsidRPr="00C0596A">
        <w:rPr>
          <w:rFonts w:eastAsia="Times New Roman"/>
          <w:color w:val="000000" w:themeColor="text1"/>
        </w:rPr>
        <w:t>ranking females enter the hierarchy above her. A female overtaking a group</w:t>
      </w:r>
      <w:r w:rsidR="007E7E96">
        <w:rPr>
          <w:rFonts w:eastAsia="Times New Roman"/>
          <w:color w:val="000000" w:themeColor="text1"/>
        </w:rPr>
        <w:t xml:space="preserve"> </w:t>
      </w:r>
      <w:r w:rsidR="00CA6288" w:rsidRPr="00C0596A">
        <w:rPr>
          <w:rFonts w:eastAsia="Times New Roman"/>
          <w:color w:val="000000" w:themeColor="text1"/>
        </w:rPr>
        <w:t>member in a rank reversal at a</w:t>
      </w:r>
      <w:r w:rsidR="00EE56D0">
        <w:rPr>
          <w:rFonts w:eastAsia="Times New Roman"/>
          <w:color w:val="000000" w:themeColor="text1"/>
        </w:rPr>
        <w:t>ny</w:t>
      </w:r>
      <w:r w:rsidR="00CA6288" w:rsidRPr="00C0596A">
        <w:rPr>
          <w:rFonts w:eastAsia="Times New Roman"/>
          <w:color w:val="000000" w:themeColor="text1"/>
        </w:rPr>
        <w:t xml:space="preserve"> given time point might not only increase her LRS, but also </w:t>
      </w:r>
      <w:r w:rsidR="001761EB">
        <w:rPr>
          <w:rFonts w:eastAsia="Times New Roman"/>
          <w:color w:val="000000" w:themeColor="text1"/>
        </w:rPr>
        <w:t xml:space="preserve">increase </w:t>
      </w:r>
      <w:r w:rsidR="00CA6288" w:rsidRPr="00C0596A">
        <w:rPr>
          <w:rFonts w:eastAsia="Times New Roman"/>
          <w:color w:val="000000" w:themeColor="text1"/>
        </w:rPr>
        <w:t xml:space="preserve">the average rank </w:t>
      </w:r>
      <w:r w:rsidR="00EE56D0">
        <w:rPr>
          <w:rFonts w:eastAsia="Times New Roman"/>
          <w:color w:val="000000" w:themeColor="text1"/>
        </w:rPr>
        <w:t xml:space="preserve">and fitness </w:t>
      </w:r>
      <w:r w:rsidR="00CA6288" w:rsidRPr="00C0596A">
        <w:rPr>
          <w:rFonts w:eastAsia="Times New Roman"/>
          <w:color w:val="000000" w:themeColor="text1"/>
        </w:rPr>
        <w:t xml:space="preserve">of her future offspring. Although we </w:t>
      </w:r>
      <w:proofErr w:type="gramStart"/>
      <w:r w:rsidR="00CA6288" w:rsidRPr="00C0596A">
        <w:rPr>
          <w:rFonts w:eastAsia="Times New Roman"/>
          <w:color w:val="000000" w:themeColor="text1"/>
        </w:rPr>
        <w:t>were able to</w:t>
      </w:r>
      <w:proofErr w:type="gramEnd"/>
      <w:r w:rsidR="00CA6288" w:rsidRPr="00C0596A">
        <w:rPr>
          <w:rFonts w:eastAsia="Times New Roman"/>
          <w:color w:val="000000" w:themeColor="text1"/>
        </w:rPr>
        <w:t xml:space="preserve"> demonstrate that small </w:t>
      </w:r>
      <w:r w:rsidR="00D52155" w:rsidRPr="00C0596A">
        <w:rPr>
          <w:rFonts w:eastAsia="Times New Roman"/>
          <w:color w:val="000000" w:themeColor="text1"/>
        </w:rPr>
        <w:t xml:space="preserve">rank </w:t>
      </w:r>
      <w:r w:rsidR="00CA6288" w:rsidRPr="00C0596A">
        <w:rPr>
          <w:rFonts w:eastAsia="Times New Roman"/>
          <w:color w:val="000000" w:themeColor="text1"/>
        </w:rPr>
        <w:t>differences between females were amplified over time (Figure 5</w:t>
      </w:r>
      <w:r w:rsidR="00D52155" w:rsidRPr="00C0596A">
        <w:rPr>
          <w:rFonts w:eastAsia="Times New Roman"/>
          <w:color w:val="000000" w:themeColor="text1"/>
        </w:rPr>
        <w:t>b</w:t>
      </w:r>
      <w:r w:rsidR="00CA6288" w:rsidRPr="00C0596A">
        <w:rPr>
          <w:rFonts w:eastAsia="Times New Roman"/>
          <w:color w:val="000000" w:themeColor="text1"/>
        </w:rPr>
        <w:t xml:space="preserve">), we were not able to estimate the expected inclusive fitness </w:t>
      </w:r>
      <w:r w:rsidR="001761EB">
        <w:rPr>
          <w:rFonts w:eastAsia="Times New Roman"/>
          <w:color w:val="000000" w:themeColor="text1"/>
        </w:rPr>
        <w:t>benefits</w:t>
      </w:r>
      <w:r w:rsidR="001761EB" w:rsidRPr="00C0596A">
        <w:rPr>
          <w:rFonts w:eastAsia="Times New Roman"/>
          <w:color w:val="000000" w:themeColor="text1"/>
        </w:rPr>
        <w:t xml:space="preserve"> </w:t>
      </w:r>
      <w:r w:rsidR="00CA6288" w:rsidRPr="00C0596A">
        <w:rPr>
          <w:rFonts w:eastAsia="Times New Roman"/>
          <w:color w:val="000000" w:themeColor="text1"/>
        </w:rPr>
        <w:t>of these changes</w:t>
      </w:r>
      <w:r w:rsidR="00B03382" w:rsidRPr="00C0596A">
        <w:rPr>
          <w:rFonts w:eastAsia="Times New Roman"/>
          <w:color w:val="000000" w:themeColor="text1"/>
        </w:rPr>
        <w:t xml:space="preserve"> because of currently incomplete data on relatedness</w:t>
      </w:r>
      <w:r w:rsidR="00CA6288" w:rsidRPr="00C0596A">
        <w:rPr>
          <w:rFonts w:eastAsia="Times New Roman"/>
          <w:color w:val="000000" w:themeColor="text1"/>
        </w:rPr>
        <w:t xml:space="preserve">. An important consideration when </w:t>
      </w:r>
      <w:r w:rsidR="00A61956">
        <w:rPr>
          <w:rFonts w:eastAsia="Times New Roman"/>
          <w:color w:val="000000" w:themeColor="text1"/>
        </w:rPr>
        <w:t>assess</w:t>
      </w:r>
      <w:r w:rsidR="00CA6288" w:rsidRPr="00C0596A">
        <w:rPr>
          <w:rFonts w:eastAsia="Times New Roman"/>
          <w:color w:val="000000" w:themeColor="text1"/>
        </w:rPr>
        <w:t>ing inclusive fitness effects is the kin</w:t>
      </w:r>
      <w:r w:rsidR="00CF5E33" w:rsidRPr="00C0596A">
        <w:rPr>
          <w:rFonts w:eastAsia="Times New Roman"/>
          <w:color w:val="000000" w:themeColor="text1"/>
        </w:rPr>
        <w:t>ship</w:t>
      </w:r>
      <w:r w:rsidR="00CA6288" w:rsidRPr="00C0596A">
        <w:rPr>
          <w:rFonts w:eastAsia="Times New Roman"/>
          <w:color w:val="000000" w:themeColor="text1"/>
        </w:rPr>
        <w:t xml:space="preserve"> structure of these societies. B</w:t>
      </w:r>
      <w:r w:rsidR="001A0C03" w:rsidRPr="00C0596A">
        <w:rPr>
          <w:rFonts w:eastAsia="Times New Roman"/>
          <w:color w:val="000000" w:themeColor="text1"/>
        </w:rPr>
        <w:t xml:space="preserve">ecause female relatives occupy adjacent positions within the dominance hierarchy, </w:t>
      </w:r>
      <w:r w:rsidR="00165E40" w:rsidRPr="00C0596A">
        <w:rPr>
          <w:rFonts w:eastAsia="Times New Roman"/>
          <w:color w:val="000000" w:themeColor="text1"/>
        </w:rPr>
        <w:t xml:space="preserve">a </w:t>
      </w:r>
      <w:r w:rsidR="003B4D01" w:rsidRPr="00C0596A">
        <w:rPr>
          <w:rFonts w:eastAsia="Times New Roman"/>
          <w:color w:val="000000" w:themeColor="text1"/>
        </w:rPr>
        <w:t>female engaging in rank rever</w:t>
      </w:r>
      <w:r w:rsidR="00165E40" w:rsidRPr="00C0596A">
        <w:rPr>
          <w:rFonts w:eastAsia="Times New Roman"/>
          <w:color w:val="000000" w:themeColor="text1"/>
        </w:rPr>
        <w:t>sal is</w:t>
      </w:r>
      <w:r w:rsidR="00CA6288" w:rsidRPr="00C0596A">
        <w:rPr>
          <w:rFonts w:eastAsia="Times New Roman"/>
          <w:color w:val="000000" w:themeColor="text1"/>
        </w:rPr>
        <w:t xml:space="preserve"> likely to be related to the individu</w:t>
      </w:r>
      <w:r w:rsidR="004E3D5B" w:rsidRPr="00C0596A">
        <w:rPr>
          <w:rFonts w:eastAsia="Times New Roman"/>
          <w:color w:val="000000" w:themeColor="text1"/>
        </w:rPr>
        <w:t>a</w:t>
      </w:r>
      <w:r w:rsidR="001A0C03" w:rsidRPr="00C0596A">
        <w:rPr>
          <w:rFonts w:eastAsia="Times New Roman"/>
          <w:color w:val="000000" w:themeColor="text1"/>
        </w:rPr>
        <w:t xml:space="preserve">ls </w:t>
      </w:r>
      <w:r w:rsidR="003B4D01" w:rsidRPr="00C0596A">
        <w:rPr>
          <w:rFonts w:eastAsia="Times New Roman"/>
          <w:color w:val="000000" w:themeColor="text1"/>
        </w:rPr>
        <w:t xml:space="preserve">she </w:t>
      </w:r>
      <w:r w:rsidR="001A0C03" w:rsidRPr="00C0596A">
        <w:rPr>
          <w:rFonts w:eastAsia="Times New Roman"/>
          <w:color w:val="000000" w:themeColor="text1"/>
        </w:rPr>
        <w:t>surpass</w:t>
      </w:r>
      <w:r w:rsidR="00A61956">
        <w:rPr>
          <w:rFonts w:eastAsia="Times New Roman"/>
          <w:color w:val="000000" w:themeColor="text1"/>
        </w:rPr>
        <w:t>es</w:t>
      </w:r>
      <w:r w:rsidR="001A0C03" w:rsidRPr="00C0596A">
        <w:rPr>
          <w:rFonts w:eastAsia="Times New Roman"/>
          <w:color w:val="000000" w:themeColor="text1"/>
        </w:rPr>
        <w:t xml:space="preserve">. </w:t>
      </w:r>
      <w:r w:rsidR="00CA6288" w:rsidRPr="00C0596A">
        <w:rPr>
          <w:rFonts w:eastAsia="Times New Roman"/>
          <w:color w:val="000000" w:themeColor="text1"/>
        </w:rPr>
        <w:t xml:space="preserve">Thus, females engaging in rank reversals are not only gaining inclusive fitness by improving the rank of their descendants, </w:t>
      </w:r>
      <w:r w:rsidR="00EE56D0">
        <w:rPr>
          <w:rFonts w:eastAsia="Times New Roman"/>
          <w:color w:val="000000" w:themeColor="text1"/>
        </w:rPr>
        <w:t xml:space="preserve">but </w:t>
      </w:r>
      <w:r w:rsidR="00CA6288" w:rsidRPr="00C0596A">
        <w:rPr>
          <w:rFonts w:eastAsia="Times New Roman"/>
          <w:color w:val="000000" w:themeColor="text1"/>
        </w:rPr>
        <w:t>they are also incurring</w:t>
      </w:r>
      <w:r w:rsidR="00165E40" w:rsidRPr="00C0596A">
        <w:rPr>
          <w:rFonts w:eastAsia="Times New Roman"/>
          <w:color w:val="000000" w:themeColor="text1"/>
        </w:rPr>
        <w:t xml:space="preserve"> costs to</w:t>
      </w:r>
      <w:r w:rsidR="00CA6288" w:rsidRPr="00C0596A">
        <w:rPr>
          <w:rFonts w:eastAsia="Times New Roman"/>
          <w:color w:val="000000" w:themeColor="text1"/>
        </w:rPr>
        <w:t xml:space="preserve"> </w:t>
      </w:r>
      <w:r w:rsidR="00EE56D0">
        <w:rPr>
          <w:rFonts w:eastAsia="Times New Roman"/>
          <w:color w:val="000000" w:themeColor="text1"/>
        </w:rPr>
        <w:t xml:space="preserve">their </w:t>
      </w:r>
      <w:r w:rsidR="00CA6288" w:rsidRPr="00C0596A">
        <w:rPr>
          <w:rFonts w:eastAsia="Times New Roman"/>
          <w:color w:val="000000" w:themeColor="text1"/>
        </w:rPr>
        <w:t>inclusive fitness by reducing the rank of more distant kin. Future studies with complete relatedness data should examine the inclusive fitness consequences of rank reversals in societies with maternal rank inheritance.</w:t>
      </w:r>
    </w:p>
    <w:p w14:paraId="5DA18A7D" w14:textId="05D15918" w:rsidR="00EE56D0" w:rsidRDefault="001761EB" w:rsidP="00EE56D0">
      <w:pPr>
        <w:spacing w:line="480" w:lineRule="auto"/>
        <w:ind w:firstLine="720"/>
        <w:rPr>
          <w:rFonts w:eastAsia="Times New Roman"/>
          <w:color w:val="000000" w:themeColor="text1"/>
        </w:rPr>
      </w:pPr>
      <w:r>
        <w:rPr>
          <w:rFonts w:eastAsia="Times New Roman"/>
          <w:color w:val="000000" w:themeColor="text1"/>
        </w:rPr>
        <w:lastRenderedPageBreak/>
        <w:t>A</w:t>
      </w:r>
      <w:r w:rsidR="00FF7B4C" w:rsidRPr="00C0596A">
        <w:rPr>
          <w:rFonts w:eastAsia="Times New Roman"/>
          <w:color w:val="000000" w:themeColor="text1"/>
        </w:rPr>
        <w:t xml:space="preserve">lthough our models suggest that rank reversals can have important fitness </w:t>
      </w:r>
      <w:r w:rsidR="00281EC8" w:rsidRPr="00C0596A">
        <w:rPr>
          <w:rFonts w:eastAsia="Times New Roman"/>
          <w:color w:val="000000" w:themeColor="text1"/>
        </w:rPr>
        <w:t>benefits for individuals moving up the hierarchy</w:t>
      </w:r>
      <w:r w:rsidR="00FF7B4C" w:rsidRPr="00C0596A">
        <w:rPr>
          <w:rFonts w:eastAsia="Times New Roman"/>
          <w:color w:val="000000" w:themeColor="text1"/>
        </w:rPr>
        <w:t xml:space="preserve">, </w:t>
      </w:r>
      <w:r w:rsidR="00281EC8" w:rsidRPr="00C0596A">
        <w:rPr>
          <w:rFonts w:eastAsia="Times New Roman"/>
          <w:color w:val="000000" w:themeColor="text1"/>
        </w:rPr>
        <w:t xml:space="preserve">we have yet to estimate the immediate costs </w:t>
      </w:r>
      <w:r w:rsidR="00FF7B4C" w:rsidRPr="00C0596A">
        <w:rPr>
          <w:rFonts w:eastAsia="Times New Roman"/>
          <w:color w:val="000000" w:themeColor="text1"/>
        </w:rPr>
        <w:t xml:space="preserve">of </w:t>
      </w:r>
      <w:r w:rsidR="00281EC8" w:rsidRPr="00C0596A">
        <w:rPr>
          <w:rFonts w:eastAsia="Times New Roman"/>
          <w:color w:val="000000" w:themeColor="text1"/>
        </w:rPr>
        <w:t xml:space="preserve">attempting </w:t>
      </w:r>
      <w:r w:rsidR="00CF5E33" w:rsidRPr="00C0596A">
        <w:rPr>
          <w:rFonts w:eastAsia="Times New Roman"/>
          <w:color w:val="000000" w:themeColor="text1"/>
        </w:rPr>
        <w:t xml:space="preserve">revolutionary </w:t>
      </w:r>
      <w:r w:rsidR="00E33F39" w:rsidRPr="00C0596A">
        <w:rPr>
          <w:rFonts w:eastAsia="Times New Roman"/>
          <w:color w:val="000000" w:themeColor="text1"/>
        </w:rPr>
        <w:t>coalition</w:t>
      </w:r>
      <w:r w:rsidR="00CF5E33" w:rsidRPr="00C0596A">
        <w:rPr>
          <w:rFonts w:eastAsia="Times New Roman"/>
          <w:color w:val="000000" w:themeColor="text1"/>
        </w:rPr>
        <w:t>s</w:t>
      </w:r>
      <w:r w:rsidR="00D50F55" w:rsidRPr="00C0596A">
        <w:rPr>
          <w:rFonts w:eastAsia="Times New Roman"/>
          <w:color w:val="000000" w:themeColor="text1"/>
        </w:rPr>
        <w:t>.</w:t>
      </w:r>
      <w:r w:rsidR="00E33F39" w:rsidRPr="00C0596A">
        <w:rPr>
          <w:rFonts w:eastAsia="Times New Roman"/>
          <w:color w:val="000000" w:themeColor="text1"/>
        </w:rPr>
        <w:t xml:space="preserve"> </w:t>
      </w:r>
      <w:r w:rsidR="00201A4B" w:rsidRPr="00C0596A">
        <w:rPr>
          <w:rFonts w:eastAsia="Times New Roman"/>
          <w:color w:val="000000" w:themeColor="text1"/>
        </w:rPr>
        <w:t xml:space="preserve">Engaging in up-hierarchy aggression, even with a </w:t>
      </w:r>
      <w:proofErr w:type="spellStart"/>
      <w:r w:rsidR="00201A4B" w:rsidRPr="00C0596A">
        <w:rPr>
          <w:rFonts w:eastAsia="Times New Roman"/>
          <w:color w:val="000000" w:themeColor="text1"/>
        </w:rPr>
        <w:t>coalitionary</w:t>
      </w:r>
      <w:proofErr w:type="spellEnd"/>
      <w:r w:rsidR="00201A4B" w:rsidRPr="00C0596A">
        <w:rPr>
          <w:rFonts w:eastAsia="Times New Roman"/>
          <w:color w:val="000000" w:themeColor="text1"/>
        </w:rPr>
        <w:t xml:space="preserve"> ally, has the potential to result in serious injury. In our study population, we have observed</w:t>
      </w:r>
      <w:r w:rsidR="008D3F15">
        <w:rPr>
          <w:rFonts w:eastAsia="Times New Roman"/>
          <w:color w:val="000000" w:themeColor="text1"/>
        </w:rPr>
        <w:t xml:space="preserve"> occasional</w:t>
      </w:r>
      <w:r w:rsidR="00201A4B" w:rsidRPr="00C0596A">
        <w:rPr>
          <w:rFonts w:eastAsia="Times New Roman"/>
          <w:color w:val="000000" w:themeColor="text1"/>
        </w:rPr>
        <w:t xml:space="preserve"> extreme escalated aggression when lower</w:t>
      </w:r>
      <w:r w:rsidR="00A61956">
        <w:rPr>
          <w:rFonts w:eastAsia="Times New Roman"/>
          <w:color w:val="000000" w:themeColor="text1"/>
        </w:rPr>
        <w:t>-</w:t>
      </w:r>
      <w:r w:rsidR="00201A4B" w:rsidRPr="00C0596A">
        <w:rPr>
          <w:rFonts w:eastAsia="Times New Roman"/>
          <w:color w:val="000000" w:themeColor="text1"/>
        </w:rPr>
        <w:t>ranked females challenge higher</w:t>
      </w:r>
      <w:r w:rsidR="00A61956">
        <w:rPr>
          <w:rFonts w:eastAsia="Times New Roman"/>
          <w:color w:val="000000" w:themeColor="text1"/>
        </w:rPr>
        <w:t>-</w:t>
      </w:r>
      <w:r w:rsidR="00201A4B" w:rsidRPr="00C0596A">
        <w:rPr>
          <w:rFonts w:eastAsia="Times New Roman"/>
          <w:color w:val="000000" w:themeColor="text1"/>
        </w:rPr>
        <w:t>rank</w:t>
      </w:r>
      <w:r w:rsidR="00CF5E33" w:rsidRPr="00C0596A">
        <w:rPr>
          <w:rFonts w:eastAsia="Times New Roman"/>
          <w:color w:val="000000" w:themeColor="text1"/>
        </w:rPr>
        <w:t>ed</w:t>
      </w:r>
      <w:r w:rsidR="00201A4B" w:rsidRPr="00C0596A">
        <w:rPr>
          <w:rFonts w:eastAsia="Times New Roman"/>
          <w:color w:val="000000" w:themeColor="text1"/>
        </w:rPr>
        <w:t xml:space="preserve"> females, although our data are currently insufficient to assess the prevalence or </w:t>
      </w:r>
      <w:r w:rsidR="00EE56D0">
        <w:rPr>
          <w:rFonts w:eastAsia="Times New Roman"/>
          <w:color w:val="000000" w:themeColor="text1"/>
        </w:rPr>
        <w:t>the consequences</w:t>
      </w:r>
      <w:r w:rsidR="00EE56D0" w:rsidRPr="00C0596A">
        <w:rPr>
          <w:rFonts w:eastAsia="Times New Roman"/>
          <w:color w:val="000000" w:themeColor="text1"/>
        </w:rPr>
        <w:t xml:space="preserve"> </w:t>
      </w:r>
      <w:r w:rsidR="00201A4B" w:rsidRPr="00C0596A">
        <w:rPr>
          <w:rFonts w:eastAsia="Times New Roman"/>
          <w:color w:val="000000" w:themeColor="text1"/>
        </w:rPr>
        <w:t>of th</w:t>
      </w:r>
      <w:r>
        <w:rPr>
          <w:rFonts w:eastAsia="Times New Roman"/>
          <w:color w:val="000000" w:themeColor="text1"/>
        </w:rPr>
        <w:t>is extreme aggression</w:t>
      </w:r>
      <w:r w:rsidR="00201A4B" w:rsidRPr="00C0596A">
        <w:rPr>
          <w:rFonts w:eastAsia="Times New Roman"/>
          <w:color w:val="000000" w:themeColor="text1"/>
        </w:rPr>
        <w:t xml:space="preserve">. However, considerable evidence from hierarchies structured </w:t>
      </w:r>
      <w:r w:rsidR="000A04C2" w:rsidRPr="00C0596A">
        <w:rPr>
          <w:rFonts w:eastAsia="Times New Roman"/>
          <w:color w:val="000000" w:themeColor="text1"/>
        </w:rPr>
        <w:t>by</w:t>
      </w:r>
      <w:r w:rsidR="00201A4B" w:rsidRPr="00C0596A">
        <w:rPr>
          <w:rFonts w:eastAsia="Times New Roman"/>
          <w:color w:val="000000" w:themeColor="text1"/>
        </w:rPr>
        <w:t xml:space="preserve"> direct competition suggest</w:t>
      </w:r>
      <w:r w:rsidR="00937EFF" w:rsidRPr="00C0596A">
        <w:rPr>
          <w:rFonts w:eastAsia="Times New Roman"/>
          <w:color w:val="000000" w:themeColor="text1"/>
        </w:rPr>
        <w:t>s</w:t>
      </w:r>
      <w:r w:rsidR="00201A4B" w:rsidRPr="00C0596A">
        <w:rPr>
          <w:rFonts w:eastAsia="Times New Roman"/>
          <w:color w:val="000000" w:themeColor="text1"/>
        </w:rPr>
        <w:t xml:space="preserve"> that </w:t>
      </w:r>
      <w:r w:rsidR="00CF5E33" w:rsidRPr="00C0596A">
        <w:rPr>
          <w:rFonts w:eastAsia="Times New Roman"/>
          <w:color w:val="000000" w:themeColor="text1"/>
        </w:rPr>
        <w:t xml:space="preserve">rank </w:t>
      </w:r>
      <w:r w:rsidR="00D50F55" w:rsidRPr="00C0596A">
        <w:rPr>
          <w:rFonts w:eastAsia="Times New Roman"/>
          <w:color w:val="000000" w:themeColor="text1"/>
        </w:rPr>
        <w:t>challenges are associated with high risk of injury or death for th</w:t>
      </w:r>
      <w:r w:rsidR="00D71174" w:rsidRPr="00C0596A">
        <w:rPr>
          <w:rFonts w:eastAsia="Times New Roman"/>
          <w:color w:val="000000" w:themeColor="text1"/>
        </w:rPr>
        <w:t xml:space="preserve">e combatants </w:t>
      </w:r>
      <w:r w:rsidR="001F56B7"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163/15685390152032505", "ISSN" : "0005-7959", "author" : [ { "dropping-particle" : "", "family" : "Schaik", "given" : "Carel", "non-dropping-particle" : "Van", "parse-names" : false, "suffix" : "" }, { "dropping-particle" : "", "family" : "Noordwijk", "given" : "Maria", "non-dropping-particle" : "Van", "parse-names" : false, "suffix" : "" } ], "container-title" : "Behaviour", "id" : "ITEM-1", "issue" : "3", "issued" : { "date-parts" : [ [ "2001", "3", "1" ] ] }, "page" : "359-395", "title" : "CAREER MOVES: TRANSFER AND RANK CHALLENGE DECISIONS BY MALE LONG-TAILED MACAQUES", "type" : "article-journal", "volume" : "138" }, "uris" : [ "http://www.mendeley.com/documents/?uuid=f96c7dd1-57e7-439f-a3e5-f2d7b8da1304" ] } ], "mendeley" : { "formattedCitation" : "&lt;sup&gt;56&lt;/sup&gt;", "plainTextFormattedCitation" : "56", "previouslyFormattedCitation" : "&lt;sup&gt;56&lt;/sup&gt;" }, "properties" : { "noteIndex" : 11 }, "schema" : "https://github.com/citation-style-language/schema/raw/master/csl-citation.json" }</w:instrText>
      </w:r>
      <w:r w:rsidR="001F56B7"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6</w:t>
      </w:r>
      <w:r w:rsidR="001F56B7" w:rsidRPr="00C0596A">
        <w:rPr>
          <w:rFonts w:eastAsia="Times New Roman"/>
          <w:color w:val="000000" w:themeColor="text1"/>
        </w:rPr>
        <w:fldChar w:fldCharType="end"/>
      </w:r>
      <w:r w:rsidR="00D50F55" w:rsidRPr="00C0596A">
        <w:rPr>
          <w:rFonts w:eastAsia="Times New Roman"/>
          <w:color w:val="000000" w:themeColor="text1"/>
        </w:rPr>
        <w:t xml:space="preserve">. </w:t>
      </w:r>
      <w:r w:rsidR="00CC3A32" w:rsidRPr="00C0596A">
        <w:rPr>
          <w:rFonts w:eastAsia="Times New Roman"/>
          <w:color w:val="000000" w:themeColor="text1"/>
        </w:rPr>
        <w:t xml:space="preserve">Furthermore, there may be costs associated with rank reversals that </w:t>
      </w:r>
      <w:r w:rsidR="00CF5E33" w:rsidRPr="00C0596A">
        <w:rPr>
          <w:rFonts w:eastAsia="Times New Roman"/>
          <w:color w:val="000000" w:themeColor="text1"/>
        </w:rPr>
        <w:t xml:space="preserve">do not </w:t>
      </w:r>
      <w:r w:rsidR="00CC3A32" w:rsidRPr="00C0596A">
        <w:rPr>
          <w:rFonts w:eastAsia="Times New Roman"/>
          <w:color w:val="000000" w:themeColor="text1"/>
        </w:rPr>
        <w:t xml:space="preserve">result </w:t>
      </w:r>
      <w:r w:rsidR="00CF5E33" w:rsidRPr="00C0596A">
        <w:rPr>
          <w:rFonts w:eastAsia="Times New Roman"/>
          <w:color w:val="000000" w:themeColor="text1"/>
        </w:rPr>
        <w:t>directly from</w:t>
      </w:r>
      <w:r w:rsidR="00CC3A32" w:rsidRPr="00C0596A">
        <w:rPr>
          <w:rFonts w:eastAsia="Times New Roman"/>
          <w:color w:val="000000" w:themeColor="text1"/>
        </w:rPr>
        <w:t xml:space="preserve"> escalated aggression over rank. E</w:t>
      </w:r>
      <w:r w:rsidR="00987460" w:rsidRPr="00C0596A">
        <w:rPr>
          <w:rFonts w:eastAsia="Times New Roman"/>
          <w:color w:val="000000" w:themeColor="text1"/>
        </w:rPr>
        <w:t xml:space="preserve">ngaging in </w:t>
      </w:r>
      <w:proofErr w:type="spellStart"/>
      <w:r w:rsidR="00987460" w:rsidRPr="00C0596A">
        <w:rPr>
          <w:rFonts w:eastAsia="Times New Roman"/>
          <w:color w:val="000000" w:themeColor="text1"/>
        </w:rPr>
        <w:t>coalitionary</w:t>
      </w:r>
      <w:proofErr w:type="spellEnd"/>
      <w:r w:rsidR="00987460" w:rsidRPr="00C0596A">
        <w:rPr>
          <w:rFonts w:eastAsia="Times New Roman"/>
          <w:color w:val="000000" w:themeColor="text1"/>
        </w:rPr>
        <w:t xml:space="preserve"> </w:t>
      </w:r>
      <w:r w:rsidR="00CF5E33" w:rsidRPr="00C0596A">
        <w:rPr>
          <w:rFonts w:eastAsia="Times New Roman"/>
          <w:color w:val="000000" w:themeColor="text1"/>
        </w:rPr>
        <w:t xml:space="preserve">aggression </w:t>
      </w:r>
      <w:r w:rsidR="00987460" w:rsidRPr="00C0596A">
        <w:rPr>
          <w:rFonts w:eastAsia="Times New Roman"/>
          <w:color w:val="000000" w:themeColor="text1"/>
        </w:rPr>
        <w:t xml:space="preserve">with social partners, even </w:t>
      </w:r>
      <w:r w:rsidR="00CF5E33" w:rsidRPr="00C0596A">
        <w:rPr>
          <w:rFonts w:eastAsia="Times New Roman"/>
          <w:color w:val="000000" w:themeColor="text1"/>
        </w:rPr>
        <w:t xml:space="preserve">if only </w:t>
      </w:r>
      <w:r w:rsidR="00987460" w:rsidRPr="00C0596A">
        <w:rPr>
          <w:rFonts w:eastAsia="Times New Roman"/>
          <w:color w:val="000000" w:themeColor="text1"/>
        </w:rPr>
        <w:t xml:space="preserve">in low-level aggression directed down the hierarchy, is </w:t>
      </w:r>
      <w:r w:rsidR="00EE56D0">
        <w:rPr>
          <w:rFonts w:eastAsia="Times New Roman"/>
          <w:color w:val="000000" w:themeColor="text1"/>
        </w:rPr>
        <w:t xml:space="preserve">also </w:t>
      </w:r>
      <w:r w:rsidR="00987460" w:rsidRPr="00C0596A">
        <w:rPr>
          <w:rFonts w:eastAsia="Times New Roman"/>
          <w:color w:val="000000" w:themeColor="text1"/>
        </w:rPr>
        <w:t>l</w:t>
      </w:r>
      <w:r w:rsidR="00CC3A32" w:rsidRPr="00C0596A">
        <w:rPr>
          <w:rFonts w:eastAsia="Times New Roman"/>
          <w:color w:val="000000" w:themeColor="text1"/>
        </w:rPr>
        <w:t>ikely to incur energetic costs</w:t>
      </w:r>
      <w:r w:rsidR="0038068E" w:rsidRPr="00C0596A">
        <w:rPr>
          <w:rFonts w:eastAsia="Times New Roman"/>
          <w:color w:val="000000" w:themeColor="text1"/>
        </w:rPr>
        <w:t xml:space="preserve"> </w:t>
      </w:r>
      <w:r w:rsidR="0038068E"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Bissonnette", "given" : "Annie", "non-dropping-particle" : "", "parse-names" : false, "suffix" : "" }, { "dropping-particle" : "", "family" : "Perry", "given" : "Susan", "non-dropping-particle" : "", "parse-names" : false, "suffix" : "" }, { "dropping-particle" : "", "family" : "Barrett", "given" : "Louise", "non-dropping-particle" : "", "parse-names" : false, "suffix" : "" }, { "dropping-particle" : "", "family" : "Mitani", "given" : "John C", "non-dropping-particle" : "", "parse-names" : false, "suffix" : "" }, { "dropping-particle" : "", "family" : "Flinn", "given" : "Mark", "non-dropping-particle" : "", "parse-names" : false, "suffix" : "" }, { "dropping-particle" : "", "family" : "Gavrilets", "given" : "Sergey", "non-dropping-particle" : "", "parse-names" : false, "suffix" : "" }, { "dropping-particle" : "", "family" : "Waal", "given" : "Frans B M", "non-dropping-particle" : "de", "parse-names" : false, "suffix" : "" } ], "container-title" : "Behaviour", "id" : "ITEM-1", "issue" : "1", "issued" : { "date-parts" : [ [ "2015" ] ] }, "page" : "1-56", "title" : "Coalitions in theory and reality: a\u00a0review of pertinent variables and processes", "type" : "article-journal", "volume" : "152" }, "uris" : [ "http://www.mendeley.com/documents/?uuid=0fd85148-01c1-4579-b237-b6457e7da678" ] } ], "mendeley" : { "formattedCitation" : "&lt;sup&gt;52&lt;/sup&gt;", "plainTextFormattedCitation" : "52", "previouslyFormattedCitation" : "&lt;sup&gt;52&lt;/sup&gt;" }, "properties" : { "noteIndex" : 11 }, "schema" : "https://github.com/citation-style-language/schema/raw/master/csl-citation.json" }</w:instrText>
      </w:r>
      <w:r w:rsidR="0038068E"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2</w:t>
      </w:r>
      <w:r w:rsidR="0038068E" w:rsidRPr="00C0596A">
        <w:rPr>
          <w:rFonts w:eastAsia="Times New Roman"/>
          <w:color w:val="000000" w:themeColor="text1"/>
        </w:rPr>
        <w:fldChar w:fldCharType="end"/>
      </w:r>
      <w:r w:rsidR="00CC3A32" w:rsidRPr="00C0596A">
        <w:rPr>
          <w:rFonts w:eastAsia="Times New Roman"/>
          <w:color w:val="000000" w:themeColor="text1"/>
        </w:rPr>
        <w:t>.</w:t>
      </w:r>
      <w:r w:rsidR="00B01453" w:rsidRPr="00C0596A">
        <w:rPr>
          <w:rFonts w:eastAsia="Times New Roman"/>
          <w:color w:val="000000" w:themeColor="text1"/>
        </w:rPr>
        <w:t xml:space="preserve"> Finally,</w:t>
      </w:r>
      <w:r w:rsidR="00CC3A32" w:rsidRPr="00C0596A">
        <w:rPr>
          <w:rFonts w:eastAsia="Times New Roman"/>
          <w:color w:val="000000" w:themeColor="text1"/>
        </w:rPr>
        <w:t xml:space="preserve"> </w:t>
      </w:r>
      <w:r w:rsidR="00D50F55" w:rsidRPr="00C0596A">
        <w:rPr>
          <w:rFonts w:eastAsia="Times New Roman"/>
          <w:color w:val="000000" w:themeColor="text1"/>
        </w:rPr>
        <w:t>uncertainty about the state of the hierarchy produced by rank reversals is associated with increased stress for both the individuals</w:t>
      </w:r>
      <w:r>
        <w:rPr>
          <w:rFonts w:eastAsia="Times New Roman"/>
          <w:color w:val="000000" w:themeColor="text1"/>
        </w:rPr>
        <w:t xml:space="preserve"> </w:t>
      </w:r>
      <w:r w:rsidRPr="00C0596A">
        <w:rPr>
          <w:rFonts w:eastAsia="Times New Roman"/>
          <w:color w:val="000000" w:themeColor="text1"/>
        </w:rPr>
        <w:t>directly</w:t>
      </w:r>
      <w:r w:rsidR="00D50F55" w:rsidRPr="00C0596A">
        <w:rPr>
          <w:rFonts w:eastAsia="Times New Roman"/>
          <w:color w:val="000000" w:themeColor="text1"/>
        </w:rPr>
        <w:t xml:space="preserve"> involved and other group</w:t>
      </w:r>
      <w:r w:rsidR="00D9444E" w:rsidRPr="00C0596A">
        <w:rPr>
          <w:rFonts w:eastAsia="Times New Roman"/>
          <w:color w:val="000000" w:themeColor="text1"/>
        </w:rPr>
        <w:t xml:space="preserve"> members</w:t>
      </w:r>
      <w:r w:rsidR="004E53C6" w:rsidRPr="00C0596A">
        <w:rPr>
          <w:rFonts w:eastAsia="Times New Roman"/>
          <w:color w:val="000000" w:themeColor="text1"/>
        </w:rPr>
        <w:t xml:space="preserve">, suggesting that challenges over rank may incur costs for </w:t>
      </w:r>
      <w:r w:rsidR="00CF5E33" w:rsidRPr="00C0596A">
        <w:rPr>
          <w:rFonts w:eastAsia="Times New Roman"/>
          <w:color w:val="000000" w:themeColor="text1"/>
        </w:rPr>
        <w:t xml:space="preserve">the entire </w:t>
      </w:r>
      <w:r w:rsidR="004E53C6" w:rsidRPr="00C0596A">
        <w:rPr>
          <w:rFonts w:eastAsia="Times New Roman"/>
          <w:color w:val="000000" w:themeColor="text1"/>
        </w:rPr>
        <w:t>group</w:t>
      </w:r>
      <w:r w:rsidR="00F1773B" w:rsidRPr="00C0596A">
        <w:rPr>
          <w:rFonts w:eastAsia="Times New Roman"/>
          <w:color w:val="000000" w:themeColor="text1"/>
        </w:rPr>
        <w:t xml:space="preserve"> </w:t>
      </w:r>
      <w:r w:rsidR="00F1773B"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146/annurev.anthro.33.070203.144000", "ISSN" : "0084-6570", "author" : [ { "dropping-particle" : "", "family" : "Sapolsky", "given" : "Robert M", "non-dropping-particle" : "", "parse-names" : false, "suffix" : "" } ], "container-title" : "Annual Review of Anthropology", "id" : "ITEM-1", "issue" : "1", "issued" : { "date-parts" : [ [ "2004", "10", "1" ] ] }, "page" : "393-418", "publisher" : "JSTOR", "title" : "Social Status and Health in Humans and Other Animals", "type" : "article-journal", "volume" : "33" }, "uris" : [ "http://www.mendeley.com/documents/?uuid=5515453b-bc2b-4314-ae97-28123141a6d5" ] }, { "id" : "ITEM-2", "itemData" : { "author" : [ { "dropping-particle" : "", "family" : "Sapolsky", "given" : "Robert M", "non-dropping-particle" : "", "parse-names" : false, "suffix" : "" } ], "container-title" : "Science", "id" : "ITEM-2", "issue" : "5722", "issued" : { "date-parts" : [ [ "2005" ] ] }, "page" : "648-652", "publisher" : "American Association for the Advancement of Science", "title" : "The influence of social hierarchy on primate health", "type" : "article-journal", "volume" : "308" }, "uris" : [ "http://www.mendeley.com/documents/?uuid=977678c9-144b-4bff-abda-6face6462e8c" ] } ], "mendeley" : { "formattedCitation" : "&lt;sup&gt;2,57&lt;/sup&gt;", "plainTextFormattedCitation" : "2,57", "previouslyFormattedCitation" : "&lt;sup&gt;2,57&lt;/sup&gt;" }, "properties" : { "noteIndex" : 12 }, "schema" : "https://github.com/citation-style-language/schema/raw/master/csl-citation.json" }</w:instrText>
      </w:r>
      <w:r w:rsidR="00F1773B"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2,57</w:t>
      </w:r>
      <w:r w:rsidR="00F1773B" w:rsidRPr="00C0596A">
        <w:rPr>
          <w:rFonts w:eastAsia="Times New Roman"/>
          <w:color w:val="000000" w:themeColor="text1"/>
        </w:rPr>
        <w:fldChar w:fldCharType="end"/>
      </w:r>
      <w:r w:rsidR="00D50F55" w:rsidRPr="00C0596A">
        <w:rPr>
          <w:rFonts w:eastAsia="Times New Roman"/>
          <w:color w:val="000000" w:themeColor="text1"/>
        </w:rPr>
        <w:t>.</w:t>
      </w:r>
      <w:r w:rsidR="00CB2425" w:rsidRPr="00C0596A">
        <w:rPr>
          <w:rFonts w:eastAsia="Times New Roman"/>
          <w:color w:val="000000" w:themeColor="text1"/>
        </w:rPr>
        <w:t xml:space="preserve"> </w:t>
      </w:r>
      <w:r w:rsidR="00D50F55" w:rsidRPr="00C0596A">
        <w:rPr>
          <w:rFonts w:eastAsia="Times New Roman"/>
          <w:color w:val="000000" w:themeColor="text1"/>
        </w:rPr>
        <w:t xml:space="preserve">It remains unclear to what extent these costs offset the potential benefits of rank reversal in convention-based hierarchies. </w:t>
      </w:r>
    </w:p>
    <w:p w14:paraId="324A0DFF" w14:textId="7B7CB92B" w:rsidR="001761EB" w:rsidRPr="00C0596A" w:rsidRDefault="008D3F15" w:rsidP="001761EB">
      <w:pPr>
        <w:spacing w:line="480" w:lineRule="auto"/>
        <w:ind w:firstLine="720"/>
        <w:rPr>
          <w:rFonts w:eastAsia="Times New Roman"/>
          <w:color w:val="000000" w:themeColor="text1"/>
        </w:rPr>
      </w:pPr>
      <w:r>
        <w:rPr>
          <w:rFonts w:eastAsia="Times New Roman"/>
          <w:color w:val="000000" w:themeColor="text1"/>
        </w:rPr>
        <w:t>Finally o</w:t>
      </w:r>
      <w:r w:rsidR="001761EB" w:rsidRPr="00C0596A">
        <w:rPr>
          <w:rFonts w:eastAsia="Times New Roman"/>
          <w:color w:val="000000" w:themeColor="text1"/>
        </w:rPr>
        <w:t xml:space="preserve">ur results provide the first evidence of competition over rank in a convention-based hierarchy and are therefore consistent with recent challenges to the strict distinction between attribute-based hierarchies and convention-based hierarchies </w:t>
      </w:r>
      <w:r w:rsidR="001761EB" w:rsidRPr="00C0596A">
        <w:rPr>
          <w:rFonts w:eastAsia="Times New Roman"/>
          <w:color w:val="000000" w:themeColor="text1"/>
        </w:rPr>
        <w:fldChar w:fldCharType="begin" w:fldLock="1"/>
      </w:r>
      <w:r w:rsidR="001A7B90">
        <w:rPr>
          <w:rFonts w:eastAsia="Times New Roman"/>
          <w:color w:val="000000" w:themeColor="text1"/>
        </w:rPr>
        <w:instrText>ADDIN CSL_CITATION { "citationItems" : [ { "id" : "ITEM-1", "itemData" : { "abstract" : "Many mammalian societies are structured by dominance hierarchies, and an individual's position within this hierarchy can influence reproduction, behaviour, physiology and health. In nepotistic hierarchies, which are common in cercopithecine primates and also seen in spotted hyaenas, Crocuta crocuta, adult daughters are expected to rank immediately below their mother, and in reverse age order (a phenomenon known as 'youngest ascendancy'). This pattern is well described, but few studies have systematically examined the frequency or causes of departures from the expected pattern. Using a longitudinal data set from a natural population of yellow baboons, Papio cynocephalus, we measured the influence of maternal kin, paternal kin and group size on female rank positions at two life history milestones, menarche and first live birth. At menarche, most females (73%) ranked adjacent to their family members (i.e. the female held an ordinal rank in consecutive order with other members of her maternal family); however, only 33% of females showed youngest ascendancy within their matriline at menarche. By the time they experienced their first live birth, many females had improved their dominance rank: 78% ranked adjacent to their family members and 49% showed youngest ascendancy within their matriline. The presence of mothers and maternal sisters exerted a powerful influence on rank outcomes. However, the presence of fathers, brothers and paternal siblings did not produce a clear effect on female dominance rank in our analyses, perhaps because females in our data set co-resided with variable numbers and types of paternal and male relatives. Our results also raise the possibility that female body size or competitive ability may influence dominance rank, even in this classically nepotistic species. In total, our analyses reveal that the predictors of dominance rank in nepotistic rank systems are much more complex than previously thought.", "author" : [ { "dropping-particle" : "", "family" : "Lea", "given" : "Amanda J", "non-dropping-particle" : "", "parse-names" : false, "suffix" : "" }, { "dropping-particle" : "", "family" : "Learn", "given" : "Niki H", "non-dropping-particle" : "", "parse-names" : false, "suffix" : "" }, { "dropping-particle" : "", "family" : "Theus", "given" : "Marcus J",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1", "issued" : { "date-parts" : [ [ "2014" ] ] }, "page" : "87-99", "publisher" : "Elsevier Ltd", "publisher-place" : "Department of Biology, Duke University, Durham, NC, U.S.A.", "title" : "Complex sources of variance in female dominance rank in a nepotistic society.", "type" : "article-journal", "volume" : "94" }, "uris" : [ "http://www.mendeley.com/documents/?uuid=1a6ee634-22dd-4e9d-bfb6-2fc9936e1f9d" ] } ], "mendeley" : { "formattedCitation" : "&lt;sup&gt;33&lt;/sup&gt;", "plainTextFormattedCitation" : "33", "previouslyFormattedCitation" : "&lt;sup&gt;33&lt;/sup&gt;" }, "properties" : { "noteIndex" : 5 }, "schema" : "https://github.com/citation-style-language/schema/raw/master/csl-citation.json" }</w:instrText>
      </w:r>
      <w:r w:rsidR="001761EB" w:rsidRPr="00C0596A">
        <w:rPr>
          <w:rFonts w:eastAsia="Times New Roman"/>
          <w:color w:val="000000" w:themeColor="text1"/>
        </w:rPr>
        <w:fldChar w:fldCharType="separate"/>
      </w:r>
      <w:r w:rsidRPr="008D3F15">
        <w:rPr>
          <w:rFonts w:eastAsia="Times New Roman"/>
          <w:noProof/>
          <w:color w:val="000000" w:themeColor="text1"/>
          <w:vertAlign w:val="superscript"/>
        </w:rPr>
        <w:t>33</w:t>
      </w:r>
      <w:r w:rsidR="001761EB" w:rsidRPr="00C0596A">
        <w:rPr>
          <w:rFonts w:eastAsia="Times New Roman"/>
          <w:color w:val="000000" w:themeColor="text1"/>
        </w:rPr>
        <w:fldChar w:fldCharType="end"/>
      </w:r>
      <w:r w:rsidR="001761EB" w:rsidRPr="00C0596A">
        <w:rPr>
          <w:rFonts w:eastAsia="Times New Roman"/>
          <w:color w:val="000000" w:themeColor="text1"/>
        </w:rPr>
        <w:t xml:space="preserve">. </w:t>
      </w:r>
      <w:proofErr w:type="spellStart"/>
      <w:r w:rsidR="001761EB" w:rsidRPr="00C0596A">
        <w:rPr>
          <w:rFonts w:eastAsia="Times New Roman"/>
          <w:color w:val="000000" w:themeColor="text1"/>
        </w:rPr>
        <w:t>Coalitionary</w:t>
      </w:r>
      <w:proofErr w:type="spellEnd"/>
      <w:r w:rsidR="001761EB" w:rsidRPr="00C0596A">
        <w:rPr>
          <w:rFonts w:eastAsia="Times New Roman"/>
          <w:color w:val="000000" w:themeColor="text1"/>
        </w:rPr>
        <w:t xml:space="preserve"> support </w:t>
      </w:r>
      <w:r w:rsidR="001761EB">
        <w:rPr>
          <w:rFonts w:eastAsia="Times New Roman"/>
          <w:color w:val="000000" w:themeColor="text1"/>
        </w:rPr>
        <w:t xml:space="preserve">in competition </w:t>
      </w:r>
      <w:r w:rsidR="001761EB" w:rsidRPr="00C0596A">
        <w:rPr>
          <w:rFonts w:eastAsia="Times New Roman"/>
          <w:color w:val="000000" w:themeColor="text1"/>
        </w:rPr>
        <w:t xml:space="preserve">is neither an individual attribute nor a </w:t>
      </w:r>
      <w:r w:rsidR="001761EB">
        <w:rPr>
          <w:rFonts w:eastAsia="Times New Roman"/>
          <w:color w:val="000000" w:themeColor="text1"/>
        </w:rPr>
        <w:t xml:space="preserve">societal </w:t>
      </w:r>
      <w:r w:rsidR="001761EB" w:rsidRPr="00C0596A">
        <w:rPr>
          <w:rFonts w:eastAsia="Times New Roman"/>
          <w:color w:val="000000" w:themeColor="text1"/>
        </w:rPr>
        <w:t xml:space="preserve">convention, but </w:t>
      </w:r>
      <w:r w:rsidR="001761EB">
        <w:rPr>
          <w:rFonts w:eastAsia="Times New Roman"/>
          <w:color w:val="000000" w:themeColor="text1"/>
        </w:rPr>
        <w:t xml:space="preserve">it </w:t>
      </w:r>
      <w:r w:rsidR="001761EB" w:rsidRPr="00C0596A">
        <w:rPr>
          <w:rFonts w:eastAsia="Times New Roman"/>
          <w:color w:val="000000" w:themeColor="text1"/>
        </w:rPr>
        <w:t xml:space="preserve">may depend on both. </w:t>
      </w:r>
      <w:r w:rsidR="00D96627">
        <w:rPr>
          <w:rFonts w:eastAsia="Times New Roman"/>
          <w:color w:val="000000" w:themeColor="text1"/>
        </w:rPr>
        <w:t xml:space="preserve">Across convention- and </w:t>
      </w:r>
      <w:r w:rsidR="00E30821">
        <w:rPr>
          <w:rFonts w:eastAsia="Times New Roman"/>
          <w:color w:val="000000" w:themeColor="text1"/>
        </w:rPr>
        <w:t>attribute</w:t>
      </w:r>
      <w:r w:rsidR="00D96627">
        <w:rPr>
          <w:rFonts w:eastAsia="Times New Roman"/>
          <w:color w:val="000000" w:themeColor="text1"/>
        </w:rPr>
        <w:t>-based</w:t>
      </w:r>
      <w:r w:rsidR="001761EB" w:rsidRPr="00C0596A">
        <w:rPr>
          <w:rFonts w:eastAsia="Times New Roman"/>
          <w:color w:val="000000" w:themeColor="text1"/>
        </w:rPr>
        <w:t xml:space="preserve"> societies, individuals lending </w:t>
      </w:r>
      <w:proofErr w:type="spellStart"/>
      <w:r w:rsidR="001761EB" w:rsidRPr="00C0596A">
        <w:rPr>
          <w:rFonts w:eastAsia="Times New Roman"/>
          <w:color w:val="000000" w:themeColor="text1"/>
        </w:rPr>
        <w:t>coalitionary</w:t>
      </w:r>
      <w:proofErr w:type="spellEnd"/>
      <w:r w:rsidR="001761EB" w:rsidRPr="00C0596A">
        <w:rPr>
          <w:rFonts w:eastAsia="Times New Roman"/>
          <w:color w:val="000000" w:themeColor="text1"/>
        </w:rPr>
        <w:t xml:space="preserve"> support during aggressive interactions nearly always side with the dominant individual against the subordinate</w:t>
      </w:r>
      <w:r w:rsidR="001761EB"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mith", "given" : "Jennifer E", "non-dropping-particle" : "", "parse-names" : false, "suffix" : "" }, { "dropping-particle" : "", "family" : "Horn", "given" : "Russell C", "non-dropping-particle" : "Van", "parse-names" : false, "suffix" : "" }, { "dropping-particle" : "", "family" : "Powning", "given" : "Katherine S", "non-dropping-particle" : "", "parse-names" : false, "suffix" : "" }, { "dropping-particle" : "", "family" : "Cole", "given" : "Alison R", "non-dropping-particle" : "", "parse-names" : false, "suffix" : "" }, { "dropping-particle" : "", "family" : "Graham", "given" : "Katharine E", "non-dropping-particle" : "", "parse-names" : false, "suffix" : "" }, { "dropping-particle" : "", "family" : "Memenis", "given" : "Sandra K", "non-dropping-particle" : "", "parse-names" : false, "suffix" : "" }, { "dropping-particle" : "", "family" : "Holekamp", "given" : "Kay E", "non-dropping-particle" : "", "parse-names" : false, "suffix" : "" } ], "container-title" : "Behavioral Ecology", "id" : "ITEM-1", "issue" : "2", "issued" : { "date-parts" : [ [ "2010" ] ] }, "note" : "What favor promotes intragroup coalitions (coalitions against members of their own social group) in agonistic interactions?f", "page" : "284-303", "publisher" : "ISBE", "title" : "Evolutionary forces favoring intragroup coalitions among spotted hyenas and other animals", "type" : "article-journal", "volume" : "21" }, "uris" : [ "http://www.mendeley.com/documents/?uuid=ab6e315c-438a-48f5-a680-717c79df4b2a" ] } ], "mendeley" : { "formattedCitation" : "&lt;sup&gt;58&lt;/sup&gt;", "plainTextFormattedCitation" : "58", "previouslyFormattedCitation" : "&lt;sup&gt;58&lt;/sup&gt;" }, "properties" : { "noteIndex" : 10 }, "schema" : "https://github.com/citation-style-language/schema/raw/master/csl-citation.json" }</w:instrText>
      </w:r>
      <w:r w:rsidR="001761EB"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8</w:t>
      </w:r>
      <w:r w:rsidR="001761EB" w:rsidRPr="00C0596A">
        <w:rPr>
          <w:rFonts w:eastAsia="Times New Roman"/>
          <w:color w:val="000000" w:themeColor="text1"/>
        </w:rPr>
        <w:fldChar w:fldCharType="end"/>
      </w:r>
      <w:r w:rsidR="001761EB">
        <w:rPr>
          <w:rFonts w:eastAsia="Times New Roman"/>
          <w:color w:val="000000" w:themeColor="text1"/>
        </w:rPr>
        <w:t>, which means that i</w:t>
      </w:r>
      <w:r w:rsidR="001761EB" w:rsidRPr="00C0596A">
        <w:rPr>
          <w:rFonts w:eastAsia="Times New Roman"/>
          <w:color w:val="000000" w:themeColor="text1"/>
        </w:rPr>
        <w:t>n convention</w:t>
      </w:r>
      <w:r w:rsidR="001761EB">
        <w:rPr>
          <w:rFonts w:eastAsia="Times New Roman"/>
          <w:color w:val="000000" w:themeColor="text1"/>
        </w:rPr>
        <w:t>-</w:t>
      </w:r>
      <w:r w:rsidR="001761EB" w:rsidRPr="00C0596A">
        <w:rPr>
          <w:rFonts w:eastAsia="Times New Roman"/>
          <w:color w:val="000000" w:themeColor="text1"/>
        </w:rPr>
        <w:t xml:space="preserve">based hierarchies, the convention determining </w:t>
      </w:r>
      <w:r w:rsidR="001761EB" w:rsidRPr="00C0596A">
        <w:rPr>
          <w:rFonts w:eastAsia="Times New Roman"/>
          <w:color w:val="000000" w:themeColor="text1"/>
        </w:rPr>
        <w:lastRenderedPageBreak/>
        <w:t xml:space="preserve">rank is the best predictor of patterns of </w:t>
      </w:r>
      <w:proofErr w:type="spellStart"/>
      <w:r w:rsidR="001761EB" w:rsidRPr="00C0596A">
        <w:rPr>
          <w:rFonts w:eastAsia="Times New Roman"/>
          <w:color w:val="000000" w:themeColor="text1"/>
        </w:rPr>
        <w:t>coalitionary</w:t>
      </w:r>
      <w:proofErr w:type="spellEnd"/>
      <w:r w:rsidR="001761EB" w:rsidRPr="00C0596A">
        <w:rPr>
          <w:rFonts w:eastAsia="Times New Roman"/>
          <w:color w:val="000000" w:themeColor="text1"/>
        </w:rPr>
        <w:t xml:space="preserve"> support. However, individual social aptitude may also be important in garnering </w:t>
      </w:r>
      <w:proofErr w:type="spellStart"/>
      <w:r w:rsidR="001761EB" w:rsidRPr="00C0596A">
        <w:rPr>
          <w:rFonts w:eastAsia="Times New Roman"/>
          <w:color w:val="000000" w:themeColor="text1"/>
        </w:rPr>
        <w:t>coalitionary</w:t>
      </w:r>
      <w:proofErr w:type="spellEnd"/>
      <w:r w:rsidR="001761EB" w:rsidRPr="00C0596A">
        <w:rPr>
          <w:rFonts w:eastAsia="Times New Roman"/>
          <w:color w:val="000000" w:themeColor="text1"/>
        </w:rPr>
        <w:t xml:space="preserve"> support. Thus, both individual attributes and convention can potentially play important roles in societies </w:t>
      </w:r>
      <w:r w:rsidR="001761EB">
        <w:rPr>
          <w:rFonts w:eastAsia="Times New Roman"/>
          <w:color w:val="000000" w:themeColor="text1"/>
        </w:rPr>
        <w:t>where</w:t>
      </w:r>
      <w:r w:rsidR="001761EB" w:rsidRPr="00C0596A">
        <w:rPr>
          <w:rFonts w:eastAsia="Times New Roman"/>
          <w:color w:val="000000" w:themeColor="text1"/>
        </w:rPr>
        <w:t xml:space="preserve"> </w:t>
      </w:r>
      <w:proofErr w:type="spellStart"/>
      <w:r w:rsidR="001761EB" w:rsidRPr="00C0596A">
        <w:rPr>
          <w:rFonts w:eastAsia="Times New Roman"/>
          <w:color w:val="000000" w:themeColor="text1"/>
        </w:rPr>
        <w:t>coalitionary</w:t>
      </w:r>
      <w:proofErr w:type="spellEnd"/>
      <w:r w:rsidR="001761EB" w:rsidRPr="00C0596A">
        <w:rPr>
          <w:rFonts w:eastAsia="Times New Roman"/>
          <w:color w:val="000000" w:themeColor="text1"/>
        </w:rPr>
        <w:t xml:space="preserve"> support </w:t>
      </w:r>
      <w:r w:rsidR="001761EB">
        <w:rPr>
          <w:rFonts w:eastAsia="Times New Roman"/>
          <w:color w:val="000000" w:themeColor="text1"/>
        </w:rPr>
        <w:t>is</w:t>
      </w:r>
      <w:r w:rsidR="001761EB" w:rsidRPr="00C0596A">
        <w:rPr>
          <w:rFonts w:eastAsia="Times New Roman"/>
          <w:color w:val="000000" w:themeColor="text1"/>
        </w:rPr>
        <w:t xml:space="preserve"> a force structuring rank. Future research should investigate the role of individual attributes in predicting rank reversals in convention-based hierarchies. </w:t>
      </w:r>
    </w:p>
    <w:p w14:paraId="4686B16F" w14:textId="4F630E21" w:rsidR="001A50CA" w:rsidRPr="00C0596A" w:rsidRDefault="001A50CA" w:rsidP="00350170">
      <w:pPr>
        <w:tabs>
          <w:tab w:val="left" w:pos="3442"/>
        </w:tabs>
        <w:spacing w:line="480" w:lineRule="auto"/>
        <w:rPr>
          <w:rFonts w:eastAsia="Times New Roman"/>
          <w:color w:val="000000" w:themeColor="text1"/>
        </w:rPr>
      </w:pPr>
    </w:p>
    <w:p w14:paraId="32C455EA" w14:textId="3120CBC6" w:rsidR="00665791" w:rsidRDefault="00482652" w:rsidP="00665791">
      <w:pPr>
        <w:spacing w:line="480" w:lineRule="auto"/>
        <w:outlineLvl w:val="0"/>
        <w:rPr>
          <w:rFonts w:eastAsia="Times New Roman"/>
          <w:b/>
          <w:color w:val="000000" w:themeColor="text1"/>
        </w:rPr>
      </w:pPr>
      <w:r w:rsidRPr="00C0596A">
        <w:rPr>
          <w:rFonts w:eastAsia="Times New Roman"/>
          <w:b/>
          <w:color w:val="000000" w:themeColor="text1"/>
        </w:rPr>
        <w:t>Methods</w:t>
      </w:r>
    </w:p>
    <w:p w14:paraId="79770579" w14:textId="066E817E" w:rsidR="00623A83" w:rsidRDefault="002B333E" w:rsidP="00665791">
      <w:pPr>
        <w:spacing w:line="480" w:lineRule="auto"/>
        <w:outlineLvl w:val="0"/>
        <w:rPr>
          <w:rFonts w:eastAsia="Times New Roman"/>
          <w:b/>
          <w:i/>
          <w:color w:val="000000" w:themeColor="text1"/>
        </w:rPr>
      </w:pPr>
      <w:r>
        <w:rPr>
          <w:rFonts w:eastAsia="Times New Roman"/>
          <w:b/>
          <w:i/>
          <w:color w:val="000000" w:themeColor="text1"/>
        </w:rPr>
        <w:t>Study organism</w:t>
      </w:r>
    </w:p>
    <w:p w14:paraId="0878540D" w14:textId="2BFF20D5" w:rsidR="00623A83" w:rsidRDefault="00A04E23" w:rsidP="00665791">
      <w:pPr>
        <w:spacing w:line="480" w:lineRule="auto"/>
        <w:outlineLvl w:val="0"/>
        <w:rPr>
          <w:rFonts w:eastAsia="Times New Roman"/>
          <w:color w:val="000000" w:themeColor="text1"/>
        </w:rPr>
      </w:pPr>
      <w:r>
        <w:rPr>
          <w:rFonts w:eastAsia="Times New Roman"/>
          <w:color w:val="000000" w:themeColor="text1"/>
        </w:rPr>
        <w:t xml:space="preserve">Spotted hyenas live in large, mixed-sex groups characterized by high degrees of fission-fusion dynamics, meaning that group members associate in subgroups that change composition frequently throughout the day. </w:t>
      </w:r>
      <w:r w:rsidR="00C407F4">
        <w:rPr>
          <w:rFonts w:eastAsia="Times New Roman"/>
          <w:color w:val="000000" w:themeColor="text1"/>
        </w:rPr>
        <w:t xml:space="preserve">Here our longest-studied clan contained </w:t>
      </w:r>
      <w:r w:rsidR="00F74BA1">
        <w:rPr>
          <w:rFonts w:eastAsia="Times New Roman"/>
          <w:color w:val="000000" w:themeColor="text1"/>
        </w:rPr>
        <w:t>25.</w:t>
      </w:r>
      <w:r w:rsidR="003B4F53">
        <w:rPr>
          <w:rFonts w:eastAsia="Times New Roman"/>
          <w:color w:val="000000" w:themeColor="text1"/>
        </w:rPr>
        <w:t>67</w:t>
      </w:r>
      <w:r w:rsidR="00C407F4">
        <w:rPr>
          <w:rFonts w:eastAsia="Times New Roman"/>
          <w:color w:val="000000" w:themeColor="text1"/>
        </w:rPr>
        <w:t xml:space="preserve"> adult females, on average, whereas the other three clans contained </w:t>
      </w:r>
      <w:r w:rsidR="00F74BA1">
        <w:rPr>
          <w:rFonts w:eastAsia="Times New Roman"/>
          <w:color w:val="000000" w:themeColor="text1"/>
        </w:rPr>
        <w:t>13</w:t>
      </w:r>
      <w:r w:rsidR="00C53E8E">
        <w:rPr>
          <w:rFonts w:eastAsia="Times New Roman"/>
          <w:color w:val="000000" w:themeColor="text1"/>
        </w:rPr>
        <w:t>.86</w:t>
      </w:r>
      <w:r w:rsidR="00C407F4">
        <w:rPr>
          <w:rFonts w:eastAsia="Times New Roman"/>
          <w:color w:val="000000" w:themeColor="text1"/>
        </w:rPr>
        <w:t xml:space="preserve">, </w:t>
      </w:r>
      <w:r w:rsidR="00F74BA1">
        <w:rPr>
          <w:rFonts w:eastAsia="Times New Roman"/>
          <w:color w:val="000000" w:themeColor="text1"/>
        </w:rPr>
        <w:t>18.</w:t>
      </w:r>
      <w:r w:rsidR="00C53E8E">
        <w:rPr>
          <w:rFonts w:eastAsia="Times New Roman"/>
          <w:color w:val="000000" w:themeColor="text1"/>
        </w:rPr>
        <w:t>14</w:t>
      </w:r>
      <w:r w:rsidR="00C407F4">
        <w:rPr>
          <w:rFonts w:eastAsia="Times New Roman"/>
          <w:color w:val="000000" w:themeColor="text1"/>
        </w:rPr>
        <w:t xml:space="preserve">, and </w:t>
      </w:r>
      <w:r w:rsidR="00C53E8E">
        <w:rPr>
          <w:rFonts w:eastAsia="Times New Roman"/>
          <w:color w:val="000000" w:themeColor="text1"/>
        </w:rPr>
        <w:t>17.37</w:t>
      </w:r>
      <w:r w:rsidR="00C407F4">
        <w:rPr>
          <w:rFonts w:eastAsia="Times New Roman"/>
          <w:color w:val="000000" w:themeColor="text1"/>
        </w:rPr>
        <w:t xml:space="preserve">, respectively. </w:t>
      </w:r>
      <w:r w:rsidR="00EC1629">
        <w:rPr>
          <w:rFonts w:eastAsia="Times New Roman"/>
          <w:color w:val="000000" w:themeColor="text1"/>
        </w:rPr>
        <w:t>Both males and f</w:t>
      </w:r>
      <w:r w:rsidR="00FA03BB">
        <w:rPr>
          <w:rFonts w:eastAsia="Times New Roman"/>
          <w:color w:val="000000" w:themeColor="text1"/>
        </w:rPr>
        <w:t xml:space="preserve">emales </w:t>
      </w:r>
      <w:r w:rsidR="00407CCF">
        <w:rPr>
          <w:rFonts w:eastAsia="Times New Roman"/>
          <w:color w:val="000000" w:themeColor="text1"/>
        </w:rPr>
        <w:t xml:space="preserve">reach reproductive maturity at 2 years of age, although </w:t>
      </w:r>
      <w:r w:rsidR="0053439B">
        <w:rPr>
          <w:rFonts w:eastAsia="Times New Roman"/>
          <w:color w:val="000000" w:themeColor="text1"/>
        </w:rPr>
        <w:t xml:space="preserve">most individuals don’t begin </w:t>
      </w:r>
      <w:r w:rsidR="00EC1629">
        <w:rPr>
          <w:rFonts w:eastAsia="Times New Roman"/>
          <w:color w:val="000000" w:themeColor="text1"/>
        </w:rPr>
        <w:t xml:space="preserve">breeding </w:t>
      </w:r>
      <w:r w:rsidR="0053439B">
        <w:rPr>
          <w:rFonts w:eastAsia="Times New Roman"/>
          <w:color w:val="000000" w:themeColor="text1"/>
        </w:rPr>
        <w:t>for at least another year</w:t>
      </w:r>
      <w:r w:rsidR="0043500C">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Holekamp", "given" : "Kay E", "non-dropping-particle" : "", "parse-names" : false, "suffix" : "" }, { "dropping-particle" : "", "family" : "Smith", "given" : "Jennifer E", "non-dropping-particle" : "", "parse-names" : false, "suffix" : "" }, { "dropping-particle" : "", "family" : "Strelioff", "given" : "Christopher C", "non-dropping-particle" : "", "parse-names" : false, "suffix" : "" }, { "dropping-particle" : "", "family" : "Horn", "given" : "Russell C", "non-dropping-particle" : "Van", "parse-names" : false, "suffix" : "" }, { "dropping-particle" : "", "family" : "Watts", "given" : "Heather E", "non-dropping-particle" : "", "parse-names" : false, "suffix" : "" } ], "container-title" : "Molecular Ecology", "id" : "ITEM-1", "issue" : "3", "issued" : { "date-parts" : [ [ "2012" ] ] }, "page" : "613-632", "title" : "Society, demography and genetic structure in the spotted hyena", "type" : "article-journal", "volume" : "21" }, "uris" : [ "http://www.mendeley.com/documents/?uuid=d5ccb54f-da95-4b16-8106-b8b76b7aed7b" ] } ], "mendeley" : { "formattedCitation" : "&lt;sup&gt;59&lt;/sup&gt;", "plainTextFormattedCitation" : "59", "previouslyFormattedCitation" : "&lt;sup&gt;59&lt;/sup&gt;" }, "properties" : { "noteIndex" : 12 }, "schema" : "https://github.com/citation-style-language/schema/raw/master/csl-citation.json" }</w:instrText>
      </w:r>
      <w:r w:rsidR="0043500C">
        <w:rPr>
          <w:rFonts w:eastAsia="Times New Roman"/>
          <w:color w:val="000000" w:themeColor="text1"/>
        </w:rPr>
        <w:fldChar w:fldCharType="separate"/>
      </w:r>
      <w:r w:rsidR="00B42ADF" w:rsidRPr="00B42ADF">
        <w:rPr>
          <w:rFonts w:eastAsia="Times New Roman"/>
          <w:noProof/>
          <w:color w:val="000000" w:themeColor="text1"/>
          <w:vertAlign w:val="superscript"/>
        </w:rPr>
        <w:t>59</w:t>
      </w:r>
      <w:r w:rsidR="0043500C">
        <w:rPr>
          <w:rFonts w:eastAsia="Times New Roman"/>
          <w:color w:val="000000" w:themeColor="text1"/>
        </w:rPr>
        <w:fldChar w:fldCharType="end"/>
      </w:r>
      <w:r w:rsidR="0043500C">
        <w:rPr>
          <w:rFonts w:eastAsia="Times New Roman"/>
          <w:color w:val="000000" w:themeColor="text1"/>
        </w:rPr>
        <w:t xml:space="preserve">, and </w:t>
      </w:r>
      <w:r w:rsidR="00126449">
        <w:rPr>
          <w:rFonts w:eastAsia="Times New Roman"/>
          <w:color w:val="000000" w:themeColor="text1"/>
        </w:rPr>
        <w:t>many births by nulliparous females result in stillbirths</w:t>
      </w:r>
      <w:r w:rsidR="00126449">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111/j.1469-7998.1994.tb04871.x", "ISSN" : "09528369", "author" : [ { "dropping-particle" : "", "family" : "Frank", "given" : "L. G.", "non-dropping-particle" : "", "parse-names" : false, "suffix" : "" }, { "dropping-particle" : "", "family" : "Glickman", "given" : "S. E.", "non-dropping-particle" : "", "parse-names" : false, "suffix" : "" } ], "container-title" : "Journal of Zoology", "id" : "ITEM-1", "issue" : "4", "issued" : { "date-parts" : [ [ "1994", "12" ] ] }, "page" : "659-665", "title" : "Giving birth through a penile clitoris: parturition and dystocia in the spotted hyaena ( Crocuta crocuta )", "type" : "article-journal", "volume" : "234" }, "uris" : [ "http://www.mendeley.com/documents/?uuid=76b38f33-4679-4dc8-bff6-e17e6af03655" ] } ], "mendeley" : { "formattedCitation" : "&lt;sup&gt;60&lt;/sup&gt;", "plainTextFormattedCitation" : "60", "previouslyFormattedCitation" : "&lt;sup&gt;60&lt;/sup&gt;" }, "properties" : { "noteIndex" : 12 }, "schema" : "https://github.com/citation-style-language/schema/raw/master/csl-citation.json" }</w:instrText>
      </w:r>
      <w:r w:rsidR="00126449">
        <w:rPr>
          <w:rFonts w:eastAsia="Times New Roman"/>
          <w:color w:val="000000" w:themeColor="text1"/>
        </w:rPr>
        <w:fldChar w:fldCharType="separate"/>
      </w:r>
      <w:r w:rsidR="00B42ADF" w:rsidRPr="00B42ADF">
        <w:rPr>
          <w:rFonts w:eastAsia="Times New Roman"/>
          <w:noProof/>
          <w:color w:val="000000" w:themeColor="text1"/>
          <w:vertAlign w:val="superscript"/>
        </w:rPr>
        <w:t>60</w:t>
      </w:r>
      <w:r w:rsidR="00126449">
        <w:rPr>
          <w:rFonts w:eastAsia="Times New Roman"/>
          <w:color w:val="000000" w:themeColor="text1"/>
        </w:rPr>
        <w:fldChar w:fldCharType="end"/>
      </w:r>
      <w:r w:rsidR="00126449">
        <w:rPr>
          <w:rFonts w:eastAsia="Times New Roman"/>
          <w:color w:val="000000" w:themeColor="text1"/>
        </w:rPr>
        <w:t xml:space="preserve">. Litters of 1-3 are born in a natal den, then moved to a communal den after a few weeks to be reared among </w:t>
      </w:r>
      <w:r w:rsidR="00596ACB">
        <w:rPr>
          <w:rFonts w:eastAsia="Times New Roman"/>
          <w:color w:val="000000" w:themeColor="text1"/>
        </w:rPr>
        <w:t xml:space="preserve">other members of the </w:t>
      </w:r>
      <w:r w:rsidR="00873073">
        <w:rPr>
          <w:rFonts w:eastAsia="Times New Roman"/>
          <w:color w:val="000000" w:themeColor="text1"/>
        </w:rPr>
        <w:t>group</w:t>
      </w:r>
      <w:r w:rsidR="00EC1629">
        <w:rPr>
          <w:rFonts w:eastAsia="Times New Roman"/>
          <w:color w:val="000000" w:themeColor="text1"/>
        </w:rPr>
        <w:t>, but without communal nursing</w:t>
      </w:r>
      <w:r w:rsidR="00596ACB">
        <w:rPr>
          <w:rFonts w:eastAsia="Times New Roman"/>
          <w:color w:val="000000" w:themeColor="text1"/>
        </w:rPr>
        <w:t xml:space="preserve">. </w:t>
      </w:r>
      <w:r w:rsidR="00EC1629">
        <w:rPr>
          <w:rFonts w:eastAsia="Times New Roman"/>
          <w:color w:val="000000" w:themeColor="text1"/>
        </w:rPr>
        <w:t xml:space="preserve">After </w:t>
      </w:r>
      <w:r w:rsidR="00ED0075">
        <w:rPr>
          <w:rFonts w:eastAsia="Times New Roman"/>
          <w:color w:val="000000" w:themeColor="text1"/>
        </w:rPr>
        <w:t xml:space="preserve">reaching sexual maturity, females remain in their natal clan </w:t>
      </w:r>
      <w:r w:rsidR="00EC1629">
        <w:rPr>
          <w:rFonts w:eastAsia="Times New Roman"/>
          <w:color w:val="000000" w:themeColor="text1"/>
        </w:rPr>
        <w:t>whereas</w:t>
      </w:r>
      <w:r w:rsidR="00ED0075">
        <w:rPr>
          <w:rFonts w:eastAsia="Times New Roman"/>
          <w:color w:val="000000" w:themeColor="text1"/>
        </w:rPr>
        <w:t xml:space="preserve"> males usually disperse to become reproductively active in other clans</w:t>
      </w:r>
      <w:r w:rsidR="00ED0075">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093/beheco/12.5.558", "ISBN" : "1045-2249", "ISSN" : "14657279", "PMID" : "5583", "abstract" : "A long-term study of immigrant male spotted hyenas (Crocuta crocuta) living in large multimale/multifemale groups (clans) demonstrated that males acquire social status by queuing. Maximum likelihood estimates of parameters of a stochastic queuing model that assessed queuing discipline confirmed that immigrant males respected the convention that their positions in a queue of typically 15 or more individuals was determined by their sequence of arrival. Levels of aggression among males were low; males did not attempt to improve their social status through physical contests. Size and body mass did not influence male social status. The stability of queues was insured by an increase in the rate at which males formed coalitions against other males as they rose in social status and by coalitions between high-ranked males and dominant females. High-ranked, long-tenured males chiefly consorted with (\"shadowed\") and focused their affiliative behavior on females of high reproductive value and disrupted attempts by subordinate males to associate with these females. High-ranked males also supported females against lower-ranked males that harassed them. In contrast, lower-ranked, short-tenured males focused their affiliative behavior on young adult females and rarely shadowed or defended females. Males that did not disperse from their natal clan (nondispersers) quickly acquired top rank in the male social hierarchy. Irrespective of the social status acquired from their mother when young, nondisperser adult males submitted to all adult females.", "author" : [ { "dropping-particle" : "", "family" : "East", "given" : "Marion L", "non-dropping-particle" : "", "parse-names" : false, "suffix" : "" }, { "dropping-particle" : "", "family" : "Hofer", "given" : "Heribert", "non-dropping-particle" : "", "parse-names" : false, "suffix" : "" } ], "container-title" : "Behavioral Ecology", "id" : "ITEM-1", "issue" : "5", "issued" : { "date-parts" : [ [ "1993" ] ] }, "page" : "558-68", "title" : "Male spotted hyenas (&lt;i&gt;Crocuta crocuta&lt;/i&gt;) queue for status in social groups dominated by females", "type" : "article-journal", "volume" : "12" }, "uris" : [ "http://www.mendeley.com/documents/?uuid=2b650342-192c-401a-b429-f2b0a7af22e0" ] }, { "id" : "ITEM-2", "itemData" : { "author" : [ { "dropping-particle" : "", "family" : "Holekamp", "given" : "Kay E", "non-dropping-particle" : "", "parse-names" : false, "suffix" : "" }, { "dropping-particle" : "", "family" : "Smale", "given" : "Laura", "non-dropping-particle" : "", "parse-names" : false, "suffix" : "" } ], "container-title" : "Hormones and Behavior", "id" : "ITEM-2", "issue" : "3", "issued" : { "date-parts" : [ [ "1998" ] ] }, "page" : "205-216", "publisher" : "Elsevier Inc.", "title" : "Dispersal status influences hormones and behavior in the male spotted hyena", "type" : "article-journal", "volume" : "33" }, "uris" : [ "http://www.mendeley.com/documents/?uuid=055b96f5-b580-4401-a281-ea4348f245eb" ] } ], "mendeley" : { "formattedCitation" : "&lt;sup&gt;25,61&lt;/sup&gt;", "plainTextFormattedCitation" : "25,61", "previouslyFormattedCitation" : "&lt;sup&gt;25,61&lt;/sup&gt;" }, "properties" : { "noteIndex" : 12 }, "schema" : "https://github.com/citation-style-language/schema/raw/master/csl-citation.json" }</w:instrText>
      </w:r>
      <w:r w:rsidR="00ED0075">
        <w:rPr>
          <w:rFonts w:eastAsia="Times New Roman"/>
          <w:color w:val="000000" w:themeColor="text1"/>
        </w:rPr>
        <w:fldChar w:fldCharType="separate"/>
      </w:r>
      <w:r w:rsidR="00B42ADF" w:rsidRPr="00B42ADF">
        <w:rPr>
          <w:rFonts w:eastAsia="Times New Roman"/>
          <w:noProof/>
          <w:color w:val="000000" w:themeColor="text1"/>
          <w:vertAlign w:val="superscript"/>
        </w:rPr>
        <w:t>25,61</w:t>
      </w:r>
      <w:r w:rsidR="00ED0075">
        <w:rPr>
          <w:rFonts w:eastAsia="Times New Roman"/>
          <w:color w:val="000000" w:themeColor="text1"/>
        </w:rPr>
        <w:fldChar w:fldCharType="end"/>
      </w:r>
      <w:r w:rsidR="00ED0075">
        <w:rPr>
          <w:rFonts w:eastAsia="Times New Roman"/>
          <w:color w:val="000000" w:themeColor="text1"/>
        </w:rPr>
        <w:t xml:space="preserve">. </w:t>
      </w:r>
    </w:p>
    <w:p w14:paraId="785CB8DF" w14:textId="77777777" w:rsidR="00407CCF" w:rsidRPr="00A04E23" w:rsidRDefault="00407CCF" w:rsidP="00665791">
      <w:pPr>
        <w:spacing w:line="480" w:lineRule="auto"/>
        <w:outlineLvl w:val="0"/>
        <w:rPr>
          <w:rFonts w:eastAsia="Times New Roman"/>
          <w:color w:val="000000" w:themeColor="text1"/>
        </w:rPr>
      </w:pPr>
    </w:p>
    <w:p w14:paraId="765E51A7" w14:textId="77777777" w:rsidR="009C2D8C" w:rsidRPr="00C0596A" w:rsidRDefault="009C2D8C" w:rsidP="00DA5555">
      <w:pPr>
        <w:spacing w:line="480" w:lineRule="auto"/>
        <w:outlineLvl w:val="0"/>
        <w:rPr>
          <w:rFonts w:eastAsia="Times New Roman"/>
          <w:color w:val="000000" w:themeColor="text1"/>
        </w:rPr>
      </w:pPr>
      <w:r w:rsidRPr="00C0596A">
        <w:rPr>
          <w:rFonts w:eastAsia="Times New Roman"/>
          <w:b/>
          <w:i/>
          <w:color w:val="000000" w:themeColor="text1"/>
        </w:rPr>
        <w:t>Identification of rank reversals</w:t>
      </w:r>
    </w:p>
    <w:p w14:paraId="4CF00BC8" w14:textId="46697E0E" w:rsidR="006C15CA" w:rsidRPr="00C0596A" w:rsidRDefault="003A5B17" w:rsidP="00350170">
      <w:pPr>
        <w:spacing w:line="480" w:lineRule="auto"/>
        <w:rPr>
          <w:rFonts w:eastAsia="Times New Roman"/>
          <w:color w:val="000000" w:themeColor="text1"/>
        </w:rPr>
      </w:pPr>
      <w:r w:rsidRPr="00C0596A">
        <w:rPr>
          <w:rFonts w:eastAsia="Times New Roman"/>
          <w:color w:val="000000" w:themeColor="text1"/>
        </w:rPr>
        <w:t xml:space="preserve">Agonistic interactions used in </w:t>
      </w:r>
      <w:r w:rsidR="008F62D0" w:rsidRPr="00C0596A">
        <w:rPr>
          <w:rFonts w:eastAsia="Times New Roman"/>
          <w:color w:val="000000" w:themeColor="text1"/>
        </w:rPr>
        <w:t>estimating</w:t>
      </w:r>
      <w:r w:rsidRPr="00C0596A">
        <w:rPr>
          <w:rFonts w:eastAsia="Times New Roman"/>
          <w:color w:val="000000" w:themeColor="text1"/>
        </w:rPr>
        <w:t xml:space="preserve"> ranks were collected using all-</w:t>
      </w:r>
      <w:r w:rsidR="00F375B4" w:rsidRPr="00C0596A">
        <w:rPr>
          <w:rFonts w:eastAsia="Times New Roman"/>
          <w:color w:val="000000" w:themeColor="text1"/>
        </w:rPr>
        <w:t>occurrence sampling</w:t>
      </w:r>
      <w:r w:rsidR="00400BD5">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Altmann", "given" : "Jeanne", "non-dropping-particle" : "", "parse-names" : false, "suffix" : "" } ], "container-title" : "Behaviour", "id" : "ITEM-1", "issue" : "3", "issued" : { "date-parts" : [ [ "1974" ] ] }, "page" : "227-266", "publisher" : "Brill", "title" : "Observational study of behavior: sampling methods", "type" : "article-journal", "volume" : "49" }, "uris" : [ "http://www.mendeley.com/documents/?uuid=7587857f-a53c-4f19-b418-db7c1ece3874" ] } ], "mendeley" : { "formattedCitation" : "&lt;sup&gt;62&lt;/sup&gt;", "plainTextFormattedCitation" : "62", "previouslyFormattedCitation" : "&lt;sup&gt;62&lt;/sup&gt;" }, "properties" : { "noteIndex" : 13 }, "schema" : "https://github.com/citation-style-language/schema/raw/master/csl-citation.json" }</w:instrText>
      </w:r>
      <w:r w:rsidR="00400BD5">
        <w:rPr>
          <w:rFonts w:eastAsia="Times New Roman"/>
          <w:color w:val="000000" w:themeColor="text1"/>
        </w:rPr>
        <w:fldChar w:fldCharType="separate"/>
      </w:r>
      <w:r w:rsidR="00B42ADF" w:rsidRPr="00B42ADF">
        <w:rPr>
          <w:rFonts w:eastAsia="Times New Roman"/>
          <w:noProof/>
          <w:color w:val="000000" w:themeColor="text1"/>
          <w:vertAlign w:val="superscript"/>
        </w:rPr>
        <w:t>62</w:t>
      </w:r>
      <w:r w:rsidR="00400BD5">
        <w:rPr>
          <w:rFonts w:eastAsia="Times New Roman"/>
          <w:color w:val="000000" w:themeColor="text1"/>
        </w:rPr>
        <w:fldChar w:fldCharType="end"/>
      </w:r>
      <w:r w:rsidR="00400BD5">
        <w:rPr>
          <w:rFonts w:eastAsia="Times New Roman"/>
          <w:color w:val="000000" w:themeColor="text1"/>
        </w:rPr>
        <w:t xml:space="preserve"> </w:t>
      </w:r>
      <w:r w:rsidR="004009DA" w:rsidRPr="00C0596A">
        <w:rPr>
          <w:rFonts w:eastAsia="Times New Roman"/>
          <w:color w:val="000000" w:themeColor="text1"/>
        </w:rPr>
        <w:t>during all observation sessions</w:t>
      </w:r>
      <w:r w:rsidR="00961B74">
        <w:rPr>
          <w:rFonts w:eastAsia="Times New Roman"/>
          <w:color w:val="000000" w:themeColor="text1"/>
        </w:rPr>
        <w:t>; sessions</w:t>
      </w:r>
      <w:r w:rsidR="004009DA" w:rsidRPr="00C0596A">
        <w:rPr>
          <w:rFonts w:eastAsia="Times New Roman"/>
          <w:color w:val="000000" w:themeColor="text1"/>
        </w:rPr>
        <w:t xml:space="preserve"> began when we encountered one or more hyenas separated from others by at least 200m, and ended when we left that individual or group</w:t>
      </w:r>
      <w:r w:rsidR="00F375B4" w:rsidRPr="00C0596A">
        <w:rPr>
          <w:rFonts w:eastAsia="Times New Roman"/>
          <w:color w:val="000000" w:themeColor="text1"/>
        </w:rPr>
        <w:t xml:space="preserve">. </w:t>
      </w:r>
      <w:r w:rsidR="00AF2E57" w:rsidRPr="00C0596A">
        <w:rPr>
          <w:rFonts w:eastAsia="Times New Roman"/>
          <w:color w:val="000000" w:themeColor="text1"/>
        </w:rPr>
        <w:t xml:space="preserve">To </w:t>
      </w:r>
      <w:r w:rsidR="00AF2E57" w:rsidRPr="00C0596A">
        <w:rPr>
          <w:rFonts w:eastAsia="Times New Roman"/>
          <w:color w:val="000000" w:themeColor="text1"/>
        </w:rPr>
        <w:lastRenderedPageBreak/>
        <w:t xml:space="preserve">calculate ranks, we restricted observations to those </w:t>
      </w:r>
      <w:r w:rsidR="004009DA" w:rsidRPr="00C0596A">
        <w:rPr>
          <w:rFonts w:eastAsia="Times New Roman"/>
          <w:color w:val="000000" w:themeColor="text1"/>
        </w:rPr>
        <w:t xml:space="preserve">agonistic interactions </w:t>
      </w:r>
      <w:r w:rsidR="00AF2E57" w:rsidRPr="00C0596A">
        <w:rPr>
          <w:rFonts w:eastAsia="Times New Roman"/>
          <w:color w:val="000000" w:themeColor="text1"/>
        </w:rPr>
        <w:t xml:space="preserve">where there was a clear </w:t>
      </w:r>
      <w:r w:rsidR="00961B74">
        <w:rPr>
          <w:rFonts w:eastAsia="Times New Roman"/>
          <w:color w:val="000000" w:themeColor="text1"/>
        </w:rPr>
        <w:t>loser</w:t>
      </w:r>
      <w:r w:rsidR="00AF2E57" w:rsidRPr="00C0596A">
        <w:rPr>
          <w:rFonts w:eastAsia="Times New Roman"/>
          <w:color w:val="000000" w:themeColor="text1"/>
        </w:rPr>
        <w:t xml:space="preserve">, indicated by </w:t>
      </w:r>
      <w:r w:rsidR="00C369B0" w:rsidRPr="00C0596A">
        <w:rPr>
          <w:rFonts w:eastAsia="Times New Roman"/>
          <w:color w:val="000000" w:themeColor="text1"/>
        </w:rPr>
        <w:t xml:space="preserve">stereotyped submissive behavior </w:t>
      </w:r>
      <w:r w:rsidR="001A0C03"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Rowell", "given" : "Thelma E", "non-dropping-particle" : "", "parse-names" : false, "suffix" : "" } ], "container-title" : "Behavioral Biology", "id" : "ITEM-1", "issue" : "2", "issued" : { "date-parts" : [ [ "1974" ] ] }, "page" : "131-154", "publisher" : "Academic Press", "title" : "The concept of social dominance", "type" : "article-journal", "volume" : "11" }, "uris" : [ "http://www.mendeley.com/documents/?uuid=bd892b81-635f-4618-9a65-4e2e42c111b8" ] } ], "mendeley" : { "formattedCitation" : "&lt;sup&gt;63&lt;/sup&gt;", "plainTextFormattedCitation" : "63", "previouslyFormattedCitation" : "&lt;sup&gt;63&lt;/sup&gt;" }, "properties" : { "noteIndex" : 12 }, "schema" : "https://github.com/citation-style-language/schema/raw/master/csl-citation.json" }</w:instrText>
      </w:r>
      <w:r w:rsidR="001A0C03"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63</w:t>
      </w:r>
      <w:r w:rsidR="001A0C03" w:rsidRPr="00C0596A">
        <w:rPr>
          <w:rFonts w:eastAsia="Times New Roman"/>
          <w:color w:val="000000" w:themeColor="text1"/>
        </w:rPr>
        <w:fldChar w:fldCharType="end"/>
      </w:r>
      <w:r w:rsidR="00C369B0" w:rsidRPr="00C0596A">
        <w:rPr>
          <w:rFonts w:eastAsia="Times New Roman"/>
          <w:color w:val="000000" w:themeColor="text1"/>
        </w:rPr>
        <w:t xml:space="preserve">. </w:t>
      </w:r>
      <w:r w:rsidR="009C7CC6" w:rsidRPr="00C0596A">
        <w:rPr>
          <w:rFonts w:eastAsia="Times New Roman"/>
          <w:color w:val="000000" w:themeColor="text1"/>
        </w:rPr>
        <w:t xml:space="preserve">We then calculated the ranks and rank dynamics of each individual using the </w:t>
      </w:r>
      <w:r w:rsidR="0025348F" w:rsidRPr="00C0596A">
        <w:rPr>
          <w:rFonts w:eastAsia="Times New Roman"/>
          <w:color w:val="000000" w:themeColor="text1"/>
        </w:rPr>
        <w:t>Conservative Rank Assignment Method (</w:t>
      </w:r>
      <w:r w:rsidR="009C7CC6" w:rsidRPr="00C0596A">
        <w:rPr>
          <w:rFonts w:eastAsia="Times New Roman"/>
          <w:color w:val="000000" w:themeColor="text1"/>
        </w:rPr>
        <w:t>CRAM</w:t>
      </w:r>
      <w:r w:rsidR="0025348F" w:rsidRPr="00C0596A">
        <w:rPr>
          <w:rFonts w:eastAsia="Times New Roman"/>
          <w:color w:val="000000" w:themeColor="text1"/>
        </w:rPr>
        <w:t>)</w:t>
      </w:r>
      <w:r w:rsidR="00261D5E">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trauss", "given" : "Eli D", "non-dropping-particle" : "", "parse-names" : false, "suffix" : "" }, { "dropping-particle" : "", "family" : "Holekamp", "given" : "Kay E (in review)", "non-dropping-particle" : "", "parse-names" : false, "suffix" : "" } ], "container-title" : "Journal of Animal Ecology", "id" : "ITEM-1", "issued" : { "date-parts" : [ [ "0" ] ] }, "title" : "Identifying stable and dynamic rank relationships in longitudinal dominance hierarchies", "type" : "article-journal" }, "uris" : [ "http://www.mendeley.com/documents/?uuid=fd4f88c4-3ec2-45e2-b7ac-fc90eb30b504" ] } ], "mendeley" : { "formattedCitation" : "&lt;sup&gt;55&lt;/sup&gt;", "plainTextFormattedCitation" : "55", "previouslyFormattedCitation" : "&lt;sup&gt;55&lt;/sup&gt;" }, "properties" : { "noteIndex" : 13 }, "schema" : "https://github.com/citation-style-language/schema/raw/master/csl-citation.json" }</w:instrText>
      </w:r>
      <w:r w:rsidR="00261D5E">
        <w:rPr>
          <w:rFonts w:eastAsia="Times New Roman"/>
          <w:color w:val="000000" w:themeColor="text1"/>
        </w:rPr>
        <w:fldChar w:fldCharType="separate"/>
      </w:r>
      <w:r w:rsidR="00B42ADF" w:rsidRPr="00B42ADF">
        <w:rPr>
          <w:rFonts w:eastAsia="Times New Roman"/>
          <w:noProof/>
          <w:color w:val="000000" w:themeColor="text1"/>
          <w:vertAlign w:val="superscript"/>
        </w:rPr>
        <w:t>55</w:t>
      </w:r>
      <w:r w:rsidR="00261D5E">
        <w:rPr>
          <w:rFonts w:eastAsia="Times New Roman"/>
          <w:color w:val="000000" w:themeColor="text1"/>
        </w:rPr>
        <w:fldChar w:fldCharType="end"/>
      </w:r>
      <w:r w:rsidR="009C7CC6" w:rsidRPr="00C0596A">
        <w:rPr>
          <w:rFonts w:eastAsia="Times New Roman"/>
          <w:color w:val="000000" w:themeColor="text1"/>
        </w:rPr>
        <w:t>.</w:t>
      </w:r>
      <w:r w:rsidR="00C369B0" w:rsidRPr="00C0596A">
        <w:rPr>
          <w:rFonts w:eastAsia="Times New Roman"/>
          <w:color w:val="000000" w:themeColor="text1"/>
        </w:rPr>
        <w:t xml:space="preserve"> </w:t>
      </w:r>
      <w:r w:rsidR="009C2D8C" w:rsidRPr="00C0596A">
        <w:rPr>
          <w:rFonts w:eastAsia="Times New Roman"/>
          <w:color w:val="000000" w:themeColor="text1"/>
        </w:rPr>
        <w:t xml:space="preserve">This procedure is a matrix-reordering </w:t>
      </w:r>
      <w:r w:rsidR="006C15CA" w:rsidRPr="00C0596A">
        <w:rPr>
          <w:rFonts w:eastAsia="Times New Roman"/>
          <w:color w:val="000000" w:themeColor="text1"/>
        </w:rPr>
        <w:t>method</w:t>
      </w:r>
      <w:r w:rsidR="0025348F" w:rsidRPr="00C0596A">
        <w:rPr>
          <w:rFonts w:eastAsia="Times New Roman"/>
          <w:color w:val="000000" w:themeColor="text1"/>
        </w:rPr>
        <w:t>, similar to</w:t>
      </w:r>
      <w:r w:rsidR="009C2D8C" w:rsidRPr="00C0596A">
        <w:rPr>
          <w:rFonts w:eastAsia="Times New Roman"/>
          <w:color w:val="000000" w:themeColor="text1"/>
        </w:rPr>
        <w:t xml:space="preserve"> the widely used I&amp;SI algorithm </w:t>
      </w:r>
      <w:r w:rsidR="009C2D8C"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bstract" : "To find a dominance order most consistent with a linear hierarchy, the I&amp;SI method minimizes two criteria: first the number of inconsistencies I (ie number of dyads in which the lower-ranked individual dominates the higher-ranked one) and then (without increasing I) ...", "author" : [ { "dropping-particle" : "", "family" : "Schmid", "given" : "Volker S", "non-dropping-particle" : "", "parse-names" : false, "suffix" : "" }, { "dropping-particle" : "", "family" : "Vries", "given" : "Han", "non-dropping-particle" : "de", "parse-names" : false, "suffix" : "" } ], "container-title" : "Animal Behaviour", "id" : "ITEM-1", "issued" : { "date-parts" : [ [ "2013" ] ] }, "page" : "1097-1105", "publisher" : "Elsevier Ltd", "title" : "Finding a dominance order most consistent with a linear hierarchy: an improved algorithm for the I&amp;SI method", "type" : "article-journal", "volume" : "83" }, "uris" : [ "http://www.mendeley.com/documents/?uuid=6e862c99-0068-45a2-b7d5-0782d9fd5bb5" ] }, { "id" : "ITEM-2",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2", "issued" : { "date-parts" : [ [ "1998" ] ] }, "page" : "1-17", "publisher" : "Elsevier Ltd", "title" : "Finding a dominance order most consistent with a linear hierarchy: a new procedure and review", "type" : "article-journal" }, "uris" : [ "http://www.mendeley.com/documents/?uuid=f564345d-4e45-4140-a8ee-9c18d241993e" ] } ], "mendeley" : { "formattedCitation" : "&lt;sup&gt;14,64&lt;/sup&gt;", "plainTextFormattedCitation" : "14,64", "previouslyFormattedCitation" : "&lt;sup&gt;14,64&lt;/sup&gt;" }, "properties" : { "noteIndex" : 3 }, "schema" : "https://github.com/citation-style-language/schema/raw/master/csl-citation.json" }</w:instrText>
      </w:r>
      <w:r w:rsidR="009C2D8C"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14,64</w:t>
      </w:r>
      <w:r w:rsidR="009C2D8C" w:rsidRPr="00C0596A">
        <w:rPr>
          <w:rFonts w:eastAsia="Times New Roman"/>
          <w:color w:val="000000" w:themeColor="text1"/>
        </w:rPr>
        <w:fldChar w:fldCharType="end"/>
      </w:r>
      <w:r w:rsidR="009C2D8C" w:rsidRPr="00C0596A">
        <w:rPr>
          <w:rFonts w:eastAsia="Times New Roman"/>
          <w:color w:val="000000" w:themeColor="text1"/>
        </w:rPr>
        <w:t xml:space="preserve">, in that it tabulates observations of agonistic interactions into a </w:t>
      </w:r>
      <w:proofErr w:type="spellStart"/>
      <w:r w:rsidR="009C2D8C" w:rsidRPr="00C0596A">
        <w:rPr>
          <w:rFonts w:eastAsia="Times New Roman"/>
          <w:color w:val="000000" w:themeColor="text1"/>
        </w:rPr>
        <w:t>sociometric</w:t>
      </w:r>
      <w:proofErr w:type="spellEnd"/>
      <w:r w:rsidR="009C2D8C" w:rsidRPr="00C0596A">
        <w:rPr>
          <w:rFonts w:eastAsia="Times New Roman"/>
          <w:color w:val="000000" w:themeColor="text1"/>
        </w:rPr>
        <w:t xml:space="preserve"> matrix and then iteratively reorders the matrix to maximize the consistency between the observed data and the hypothesized order. CRAM augments I&amp;SI by adding two features: (1) it uses prior knowledge of dominance correlates </w:t>
      </w:r>
      <w:r w:rsidR="0025348F" w:rsidRPr="00C0596A">
        <w:rPr>
          <w:rFonts w:eastAsia="Times New Roman"/>
          <w:color w:val="000000" w:themeColor="text1"/>
        </w:rPr>
        <w:t xml:space="preserve">characteristic </w:t>
      </w:r>
      <w:r w:rsidR="009C2D8C" w:rsidRPr="00C0596A">
        <w:rPr>
          <w:rFonts w:eastAsia="Times New Roman"/>
          <w:color w:val="000000" w:themeColor="text1"/>
        </w:rPr>
        <w:t>of the study organism to inform placement of newly recruited individuals and (2) ranks from a given period are determined by the ranks from the previous</w:t>
      </w:r>
      <w:r w:rsidR="0025348F" w:rsidRPr="00C0596A">
        <w:rPr>
          <w:rFonts w:eastAsia="Times New Roman"/>
          <w:color w:val="000000" w:themeColor="text1"/>
        </w:rPr>
        <w:t xml:space="preserve"> period</w:t>
      </w:r>
      <w:r w:rsidR="009C2D8C" w:rsidRPr="00C0596A">
        <w:rPr>
          <w:rFonts w:eastAsia="Times New Roman"/>
          <w:color w:val="000000" w:themeColor="text1"/>
        </w:rPr>
        <w:t xml:space="preserve">, updated with </w:t>
      </w:r>
      <w:r w:rsidR="0025348F" w:rsidRPr="00C0596A">
        <w:rPr>
          <w:rFonts w:eastAsia="Times New Roman"/>
          <w:color w:val="000000" w:themeColor="text1"/>
        </w:rPr>
        <w:t xml:space="preserve">new </w:t>
      </w:r>
      <w:r w:rsidR="009C2D8C" w:rsidRPr="00C0596A">
        <w:rPr>
          <w:rFonts w:eastAsia="Times New Roman"/>
          <w:color w:val="000000" w:themeColor="text1"/>
        </w:rPr>
        <w:t>information. Importantly, this ‘inertial tendency’ for ranks to remain constant in the absence of data suggesting a change is essential to prevent overestimati</w:t>
      </w:r>
      <w:r w:rsidR="00111DE5" w:rsidRPr="00C0596A">
        <w:rPr>
          <w:rFonts w:eastAsia="Times New Roman"/>
          <w:color w:val="000000" w:themeColor="text1"/>
        </w:rPr>
        <w:t>on of</w:t>
      </w:r>
      <w:r w:rsidR="009C2D8C" w:rsidRPr="00C0596A">
        <w:rPr>
          <w:rFonts w:eastAsia="Times New Roman"/>
          <w:color w:val="000000" w:themeColor="text1"/>
        </w:rPr>
        <w:t xml:space="preserve"> the number of rank reversals</w:t>
      </w:r>
      <w:r w:rsidR="00B83E3C">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trauss", "given" : "Eli D", "non-dropping-particle" : "", "parse-names" : false, "suffix" : "" }, { "dropping-particle" : "", "family" : "Holekamp", "given" : "Kay E (in review)", "non-dropping-particle" : "", "parse-names" : false, "suffix" : "" } ], "container-title" : "Journal of Animal Ecology", "id" : "ITEM-1", "issued" : { "date-parts" : [ [ "0" ] ] }, "title" : "Identifying stable and dynamic rank relationships in longitudinal dominance hierarchies", "type" : "article-journal" }, "uris" : [ "http://www.mendeley.com/documents/?uuid=fd4f88c4-3ec2-45e2-b7ac-fc90eb30b504" ] } ], "mendeley" : { "formattedCitation" : "&lt;sup&gt;55&lt;/sup&gt;", "plainTextFormattedCitation" : "55", "previouslyFormattedCitation" : "&lt;sup&gt;55&lt;/sup&gt;" }, "properties" : { "noteIndex" : 13 }, "schema" : "https://github.com/citation-style-language/schema/raw/master/csl-citation.json" }</w:instrText>
      </w:r>
      <w:r w:rsidR="00B83E3C">
        <w:rPr>
          <w:rFonts w:eastAsia="Times New Roman"/>
          <w:color w:val="000000" w:themeColor="text1"/>
        </w:rPr>
        <w:fldChar w:fldCharType="separate"/>
      </w:r>
      <w:r w:rsidR="00B42ADF" w:rsidRPr="00B42ADF">
        <w:rPr>
          <w:rFonts w:eastAsia="Times New Roman"/>
          <w:noProof/>
          <w:color w:val="000000" w:themeColor="text1"/>
          <w:vertAlign w:val="superscript"/>
        </w:rPr>
        <w:t>55</w:t>
      </w:r>
      <w:r w:rsidR="00B83E3C">
        <w:rPr>
          <w:rFonts w:eastAsia="Times New Roman"/>
          <w:color w:val="000000" w:themeColor="text1"/>
        </w:rPr>
        <w:fldChar w:fldCharType="end"/>
      </w:r>
      <w:r w:rsidR="009C2D8C" w:rsidRPr="00C0596A">
        <w:rPr>
          <w:rFonts w:eastAsia="Times New Roman"/>
          <w:color w:val="000000" w:themeColor="text1"/>
        </w:rPr>
        <w:t xml:space="preserve">. Although CRAM is not the only method for estimating longitudinal hierarchies, </w:t>
      </w:r>
      <w:r w:rsidR="004009DA" w:rsidRPr="00C0596A">
        <w:rPr>
          <w:rFonts w:eastAsia="Times New Roman"/>
          <w:color w:val="000000" w:themeColor="text1"/>
        </w:rPr>
        <w:t xml:space="preserve">our </w:t>
      </w:r>
      <w:r w:rsidR="009C2D8C" w:rsidRPr="00C0596A">
        <w:rPr>
          <w:rFonts w:eastAsia="Times New Roman"/>
          <w:color w:val="000000" w:themeColor="text1"/>
        </w:rPr>
        <w:t xml:space="preserve">previous research indicates that it is the best method for use with species </w:t>
      </w:r>
      <w:r w:rsidR="00111DE5" w:rsidRPr="00C0596A">
        <w:rPr>
          <w:rFonts w:eastAsia="Times New Roman"/>
          <w:color w:val="000000" w:themeColor="text1"/>
        </w:rPr>
        <w:t xml:space="preserve">in which </w:t>
      </w:r>
      <w:r w:rsidR="009C2D8C" w:rsidRPr="00C0596A">
        <w:rPr>
          <w:rFonts w:eastAsia="Times New Roman"/>
          <w:color w:val="000000" w:themeColor="text1"/>
        </w:rPr>
        <w:t>hierarchies are highly</w:t>
      </w:r>
      <w:r w:rsidR="00B83E3C">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trauss", "given" : "Eli D", "non-dropping-particle" : "", "parse-names" : false, "suffix" : "" }, { "dropping-particle" : "", "family" : "Holekamp", "given" : "Kay E (in review)", "non-dropping-particle" : "", "parse-names" : false, "suffix" : "" } ], "container-title" : "Journal of Animal Ecology", "id" : "ITEM-1", "issued" : { "date-parts" : [ [ "0" ] ] }, "title" : "Identifying stable and dynamic rank relationships in longitudinal dominance hierarchies", "type" : "article-journal" }, "uris" : [ "http://www.mendeley.com/documents/?uuid=fd4f88c4-3ec2-45e2-b7ac-fc90eb30b504" ] } ], "mendeley" : { "formattedCitation" : "&lt;sup&gt;55&lt;/sup&gt;", "plainTextFormattedCitation" : "55", "previouslyFormattedCitation" : "&lt;sup&gt;55&lt;/sup&gt;" }, "properties" : { "noteIndex" : 13 }, "schema" : "https://github.com/citation-style-language/schema/raw/master/csl-citation.json" }</w:instrText>
      </w:r>
      <w:r w:rsidR="00B83E3C">
        <w:rPr>
          <w:rFonts w:eastAsia="Times New Roman"/>
          <w:color w:val="000000" w:themeColor="text1"/>
        </w:rPr>
        <w:fldChar w:fldCharType="separate"/>
      </w:r>
      <w:r w:rsidR="00B42ADF" w:rsidRPr="00B42ADF">
        <w:rPr>
          <w:rFonts w:eastAsia="Times New Roman"/>
          <w:noProof/>
          <w:color w:val="000000" w:themeColor="text1"/>
          <w:vertAlign w:val="superscript"/>
        </w:rPr>
        <w:t>55</w:t>
      </w:r>
      <w:r w:rsidR="00B83E3C">
        <w:rPr>
          <w:rFonts w:eastAsia="Times New Roman"/>
          <w:color w:val="000000" w:themeColor="text1"/>
        </w:rPr>
        <w:fldChar w:fldCharType="end"/>
      </w:r>
      <w:r w:rsidR="009C2D8C" w:rsidRPr="00C0596A">
        <w:rPr>
          <w:rFonts w:eastAsia="Times New Roman"/>
          <w:color w:val="000000" w:themeColor="text1"/>
        </w:rPr>
        <w:t>.</w:t>
      </w:r>
      <w:r w:rsidR="00543832" w:rsidRPr="00C0596A">
        <w:rPr>
          <w:rFonts w:eastAsia="Times New Roman"/>
          <w:color w:val="000000" w:themeColor="text1"/>
        </w:rPr>
        <w:t xml:space="preserve"> Full details on the CRAM method can be found in</w:t>
      </w:r>
      <w:r w:rsidR="00B83E3C">
        <w:rPr>
          <w:rFonts w:eastAsia="Times New Roman"/>
          <w:color w:val="000000" w:themeColor="text1"/>
        </w:rPr>
        <w:t xml:space="preserve"> </w:t>
      </w:r>
      <w:r w:rsidR="00B83E3C">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Strauss", "given" : "Eli D", "non-dropping-particle" : "", "parse-names" : false, "suffix" : "" }, { "dropping-particle" : "", "family" : "Holekamp", "given" : "Kay E (in review)", "non-dropping-particle" : "", "parse-names" : false, "suffix" : "" } ], "container-title" : "Journal of Animal Ecology", "id" : "ITEM-1", "issued" : { "date-parts" : [ [ "0" ] ] }, "title" : "Identifying stable and dynamic rank relationships in longitudinal dominance hierarchies", "type" : "article-journal" }, "uris" : [ "http://www.mendeley.com/documents/?uuid=fd4f88c4-3ec2-45e2-b7ac-fc90eb30b504" ] } ], "mendeley" : { "formattedCitation" : "&lt;sup&gt;55&lt;/sup&gt;", "plainTextFormattedCitation" : "55", "previouslyFormattedCitation" : "&lt;sup&gt;55&lt;/sup&gt;" }, "properties" : { "noteIndex" : 13 }, "schema" : "https://github.com/citation-style-language/schema/raw/master/csl-citation.json" }</w:instrText>
      </w:r>
      <w:r w:rsidR="00B83E3C">
        <w:rPr>
          <w:rFonts w:eastAsia="Times New Roman"/>
          <w:color w:val="000000" w:themeColor="text1"/>
        </w:rPr>
        <w:fldChar w:fldCharType="separate"/>
      </w:r>
      <w:r w:rsidR="00B42ADF" w:rsidRPr="00B42ADF">
        <w:rPr>
          <w:rFonts w:eastAsia="Times New Roman"/>
          <w:noProof/>
          <w:color w:val="000000" w:themeColor="text1"/>
          <w:vertAlign w:val="superscript"/>
        </w:rPr>
        <w:t>55</w:t>
      </w:r>
      <w:r w:rsidR="00B83E3C">
        <w:rPr>
          <w:rFonts w:eastAsia="Times New Roman"/>
          <w:color w:val="000000" w:themeColor="text1"/>
        </w:rPr>
        <w:fldChar w:fldCharType="end"/>
      </w:r>
      <w:r w:rsidR="00543832" w:rsidRPr="00C0596A">
        <w:rPr>
          <w:rFonts w:eastAsia="Times New Roman"/>
          <w:color w:val="000000" w:themeColor="text1"/>
        </w:rPr>
        <w:t xml:space="preserve">. </w:t>
      </w:r>
      <w:r w:rsidR="006C15CA" w:rsidRPr="00C0596A">
        <w:rPr>
          <w:rFonts w:eastAsia="Times New Roman"/>
          <w:color w:val="000000" w:themeColor="text1"/>
        </w:rPr>
        <w:t xml:space="preserve">Because </w:t>
      </w:r>
      <w:r w:rsidR="00587A4A" w:rsidRPr="00C0596A">
        <w:rPr>
          <w:rFonts w:eastAsia="Times New Roman"/>
          <w:color w:val="000000" w:themeColor="text1"/>
        </w:rPr>
        <w:t>CRAM calculates ranks for a given year by updating ranks from the previous year, it needs to be supplied with an initial order for the first year of study. We generated an initial order for</w:t>
      </w:r>
      <w:r w:rsidR="001A0C03" w:rsidRPr="00C0596A">
        <w:rPr>
          <w:rFonts w:eastAsia="Times New Roman"/>
          <w:color w:val="000000" w:themeColor="text1"/>
        </w:rPr>
        <w:t xml:space="preserve"> the first study year of</w:t>
      </w:r>
      <w:r w:rsidR="00587A4A" w:rsidRPr="00C0596A">
        <w:rPr>
          <w:rFonts w:eastAsia="Times New Roman"/>
          <w:color w:val="000000" w:themeColor="text1"/>
        </w:rPr>
        <w:t xml:space="preserve"> each clan by arranging </w:t>
      </w:r>
      <w:r w:rsidR="001A0C03" w:rsidRPr="00C0596A">
        <w:rPr>
          <w:rFonts w:eastAsia="Times New Roman"/>
          <w:color w:val="000000" w:themeColor="text1"/>
        </w:rPr>
        <w:t xml:space="preserve">individuals such that the fewest observations were inconsistent with the </w:t>
      </w:r>
      <w:r w:rsidR="00961B74">
        <w:rPr>
          <w:rFonts w:eastAsia="Times New Roman"/>
          <w:color w:val="000000" w:themeColor="text1"/>
        </w:rPr>
        <w:t xml:space="preserve">assigned </w:t>
      </w:r>
      <w:r w:rsidR="001A0C03" w:rsidRPr="00C0596A">
        <w:rPr>
          <w:rFonts w:eastAsia="Times New Roman"/>
          <w:color w:val="000000" w:themeColor="text1"/>
        </w:rPr>
        <w:t xml:space="preserve">order </w:t>
      </w:r>
      <w:r w:rsidR="00587A4A"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Martin", "given" : "Paul", "non-dropping-particle" : "", "parse-names" : false, "suffix" : "" }, { "dropping-particle" : "", "family" : "Bateson", "given" : "Patrick", "non-dropping-particle" : "", "parse-names" : false, "suffix" : "" } ], "id" : "ITEM-1", "issued" : { "date-parts" : [ [ "1993" ] ] }, "publisher" : "Cambridge University Press", "publisher-place" : "Cambridge, UK", "title" : "Measuring behaviour: an introductory guide", "type" : "book" }, "uris" : [ "http://www.mendeley.com/documents/?uuid=46bc4d79-b6a7-4548-bd80-b0058de9339a" ] } ], "mendeley" : { "formattedCitation" : "&lt;sup&gt;65&lt;/sup&gt;", "plainTextFormattedCitation" : "65", "previouslyFormattedCitation" : "&lt;sup&gt;65&lt;/sup&gt;" }, "properties" : { "noteIndex" : 6 }, "schema" : "https://github.com/citation-style-language/schema/raw/master/csl-citation.json" }</w:instrText>
      </w:r>
      <w:r w:rsidR="00587A4A"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65</w:t>
      </w:r>
      <w:r w:rsidR="00587A4A" w:rsidRPr="00C0596A">
        <w:rPr>
          <w:rFonts w:eastAsia="Times New Roman"/>
          <w:color w:val="000000" w:themeColor="text1"/>
        </w:rPr>
        <w:fldChar w:fldCharType="end"/>
      </w:r>
      <w:r w:rsidR="0064710C" w:rsidRPr="00C0596A">
        <w:rPr>
          <w:rFonts w:eastAsia="Times New Roman"/>
          <w:color w:val="000000" w:themeColor="text1"/>
        </w:rPr>
        <w:t>. In cases where data from interactions between adults were unclear, we used interactions among juveniles to inform the placement of their mother</w:t>
      </w:r>
      <w:r w:rsidR="00961B74">
        <w:rPr>
          <w:rFonts w:eastAsia="Times New Roman"/>
          <w:color w:val="000000" w:themeColor="text1"/>
        </w:rPr>
        <w:t>s</w:t>
      </w:r>
      <w:r w:rsidR="00587A4A" w:rsidRPr="00C0596A">
        <w:rPr>
          <w:rFonts w:eastAsia="Times New Roman"/>
          <w:color w:val="000000" w:themeColor="text1"/>
        </w:rPr>
        <w:t xml:space="preserve">. </w:t>
      </w:r>
      <w:r w:rsidR="00240D02" w:rsidRPr="00C0596A">
        <w:rPr>
          <w:rFonts w:eastAsia="Times New Roman"/>
          <w:color w:val="000000" w:themeColor="text1"/>
        </w:rPr>
        <w:t>In our longest</w:t>
      </w:r>
      <w:r w:rsidR="004009DA" w:rsidRPr="00C0596A">
        <w:rPr>
          <w:rFonts w:eastAsia="Times New Roman"/>
          <w:color w:val="000000" w:themeColor="text1"/>
        </w:rPr>
        <w:t>-studied</w:t>
      </w:r>
      <w:r w:rsidR="00240D02" w:rsidRPr="00C0596A">
        <w:rPr>
          <w:rFonts w:eastAsia="Times New Roman"/>
          <w:color w:val="000000" w:themeColor="text1"/>
        </w:rPr>
        <w:t xml:space="preserve"> clan, the initial order was also informed </w:t>
      </w:r>
      <w:r w:rsidR="004009DA" w:rsidRPr="00C0596A">
        <w:rPr>
          <w:rFonts w:eastAsia="Times New Roman"/>
          <w:color w:val="000000" w:themeColor="text1"/>
        </w:rPr>
        <w:t xml:space="preserve">by </w:t>
      </w:r>
      <w:r w:rsidR="00EC38A9" w:rsidRPr="00C0596A">
        <w:rPr>
          <w:rFonts w:eastAsia="Times New Roman"/>
          <w:color w:val="000000" w:themeColor="text1"/>
        </w:rPr>
        <w:t xml:space="preserve">previous observations </w:t>
      </w:r>
      <w:r w:rsidR="004009DA" w:rsidRPr="00C0596A">
        <w:rPr>
          <w:rFonts w:eastAsia="Times New Roman"/>
          <w:color w:val="000000" w:themeColor="text1"/>
        </w:rPr>
        <w:t xml:space="preserve">made </w:t>
      </w:r>
      <w:r w:rsidR="00EC38A9" w:rsidRPr="00C0596A">
        <w:rPr>
          <w:rFonts w:eastAsia="Times New Roman"/>
          <w:color w:val="000000" w:themeColor="text1"/>
        </w:rPr>
        <w:t xml:space="preserve">by L.G. Frank </w:t>
      </w:r>
      <w:r w:rsidR="00EC38A9"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author" : [ { "dropping-particle" : "", "family" : "Frank", "given" : "Laurence G", "non-dropping-particle" : "", "parse-names" : false, "suffix" : "" } ], "container-title" : "Animal Behaviour", "id" : "ITEM-1",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mendeley" : { "formattedCitation" : "&lt;sup&gt;53&lt;/sup&gt;", "plainTextFormattedCitation" : "53", "previouslyFormattedCitation" : "&lt;sup&gt;53&lt;/sup&gt;" }, "properties" : { "noteIndex" : 6 }, "schema" : "https://github.com/citation-style-language/schema/raw/master/csl-citation.json" }</w:instrText>
      </w:r>
      <w:r w:rsidR="00EC38A9"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3</w:t>
      </w:r>
      <w:r w:rsidR="00EC38A9" w:rsidRPr="00C0596A">
        <w:rPr>
          <w:rFonts w:eastAsia="Times New Roman"/>
          <w:color w:val="000000" w:themeColor="text1"/>
        </w:rPr>
        <w:fldChar w:fldCharType="end"/>
      </w:r>
      <w:r w:rsidR="00EC38A9" w:rsidRPr="00C0596A">
        <w:rPr>
          <w:rFonts w:eastAsia="Times New Roman"/>
          <w:color w:val="000000" w:themeColor="text1"/>
        </w:rPr>
        <w:t>.</w:t>
      </w:r>
    </w:p>
    <w:p w14:paraId="22CCAB00" w14:textId="77777777" w:rsidR="00D923CD" w:rsidRPr="00C0596A" w:rsidRDefault="00D923CD" w:rsidP="00350170">
      <w:pPr>
        <w:spacing w:line="480" w:lineRule="auto"/>
        <w:rPr>
          <w:rFonts w:eastAsia="Times New Roman"/>
          <w:color w:val="000000" w:themeColor="text1"/>
        </w:rPr>
      </w:pPr>
    </w:p>
    <w:p w14:paraId="4DB6BC30" w14:textId="00EF5815" w:rsidR="009C2D8C" w:rsidRPr="00C0596A" w:rsidRDefault="00A31010" w:rsidP="00DA5555">
      <w:pPr>
        <w:spacing w:line="480" w:lineRule="auto"/>
        <w:outlineLvl w:val="0"/>
        <w:rPr>
          <w:rFonts w:eastAsia="Times New Roman"/>
          <w:b/>
          <w:i/>
          <w:color w:val="000000" w:themeColor="text1"/>
        </w:rPr>
      </w:pPr>
      <w:r w:rsidRPr="00C0596A">
        <w:rPr>
          <w:rFonts w:eastAsia="Times New Roman"/>
          <w:b/>
          <w:i/>
          <w:color w:val="000000" w:themeColor="text1"/>
        </w:rPr>
        <w:t>Modeling up-hierarchy coalitions</w:t>
      </w:r>
      <w:r w:rsidR="00DC2E02" w:rsidRPr="00C0596A">
        <w:rPr>
          <w:rFonts w:eastAsia="Times New Roman"/>
          <w:b/>
          <w:i/>
          <w:color w:val="000000" w:themeColor="text1"/>
        </w:rPr>
        <w:t xml:space="preserve"> and rank changes</w:t>
      </w:r>
    </w:p>
    <w:p w14:paraId="304665B7" w14:textId="424F170F" w:rsidR="00BE1FF7" w:rsidRPr="00C0596A" w:rsidRDefault="00C56C7C" w:rsidP="00350170">
      <w:pPr>
        <w:spacing w:line="480" w:lineRule="auto"/>
        <w:ind w:firstLine="720"/>
        <w:rPr>
          <w:rFonts w:eastAsia="Times New Roman"/>
          <w:color w:val="000000" w:themeColor="text1"/>
        </w:rPr>
      </w:pPr>
      <w:r w:rsidRPr="00C0596A">
        <w:rPr>
          <w:rFonts w:eastAsia="Times New Roman"/>
          <w:color w:val="000000" w:themeColor="text1"/>
        </w:rPr>
        <w:lastRenderedPageBreak/>
        <w:t xml:space="preserve">We modeled the relationship between </w:t>
      </w:r>
      <w:r w:rsidR="00BE1FF7" w:rsidRPr="00C0596A">
        <w:rPr>
          <w:rFonts w:eastAsia="Times New Roman"/>
          <w:color w:val="000000" w:themeColor="text1"/>
        </w:rPr>
        <w:t xml:space="preserve">strength of </w:t>
      </w:r>
      <w:proofErr w:type="spellStart"/>
      <w:r w:rsidR="00BE1FF7" w:rsidRPr="00C0596A">
        <w:rPr>
          <w:rFonts w:eastAsia="Times New Roman"/>
          <w:color w:val="000000" w:themeColor="text1"/>
        </w:rPr>
        <w:t>coalitionary</w:t>
      </w:r>
      <w:proofErr w:type="spellEnd"/>
      <w:r w:rsidR="00BE1FF7" w:rsidRPr="00C0596A">
        <w:rPr>
          <w:rFonts w:eastAsia="Times New Roman"/>
          <w:color w:val="000000" w:themeColor="text1"/>
        </w:rPr>
        <w:t xml:space="preserve"> bonds and up-hierarchy aggressions</w:t>
      </w:r>
      <w:r w:rsidR="00CF7413" w:rsidRPr="00C0596A">
        <w:rPr>
          <w:rFonts w:eastAsia="Times New Roman"/>
          <w:color w:val="000000" w:themeColor="text1"/>
        </w:rPr>
        <w:t xml:space="preserve"> </w:t>
      </w:r>
      <w:r w:rsidR="00364397" w:rsidRPr="00C0596A">
        <w:rPr>
          <w:rFonts w:eastAsia="Times New Roman"/>
          <w:color w:val="000000" w:themeColor="text1"/>
        </w:rPr>
        <w:t>with a binomial GLMM</w:t>
      </w:r>
      <w:r w:rsidR="00BE1FF7" w:rsidRPr="00C0596A">
        <w:rPr>
          <w:rFonts w:eastAsia="Times New Roman"/>
          <w:color w:val="000000" w:themeColor="text1"/>
        </w:rPr>
        <w:t xml:space="preserve">. The dependent variable was the probability that a given coalition was directed up vs down the hierarchy, and the predictor was the strength of the </w:t>
      </w:r>
      <w:proofErr w:type="spellStart"/>
      <w:r w:rsidR="00BE1FF7" w:rsidRPr="00C0596A">
        <w:rPr>
          <w:rFonts w:eastAsia="Times New Roman"/>
          <w:color w:val="000000" w:themeColor="text1"/>
        </w:rPr>
        <w:t>coalitionary</w:t>
      </w:r>
      <w:proofErr w:type="spellEnd"/>
      <w:r w:rsidR="00BE1FF7" w:rsidRPr="00C0596A">
        <w:rPr>
          <w:rFonts w:eastAsia="Times New Roman"/>
          <w:color w:val="000000" w:themeColor="text1"/>
        </w:rPr>
        <w:t xml:space="preserve"> tie between </w:t>
      </w:r>
      <w:r w:rsidR="004009DA" w:rsidRPr="00C0596A">
        <w:rPr>
          <w:rFonts w:eastAsia="Times New Roman"/>
          <w:color w:val="000000" w:themeColor="text1"/>
        </w:rPr>
        <w:t xml:space="preserve">members of </w:t>
      </w:r>
      <w:r w:rsidR="00BE1FF7" w:rsidRPr="00C0596A">
        <w:rPr>
          <w:rFonts w:eastAsia="Times New Roman"/>
          <w:color w:val="000000" w:themeColor="text1"/>
        </w:rPr>
        <w:t xml:space="preserve">the allied dyad in the year of the observed interaction. </w:t>
      </w:r>
      <w:r w:rsidR="008E7EE0">
        <w:rPr>
          <w:rFonts w:eastAsia="Times New Roman"/>
          <w:color w:val="000000" w:themeColor="text1"/>
        </w:rPr>
        <w:t xml:space="preserve">Bond strength was measured as </w:t>
      </w:r>
      <w:r w:rsidR="00C96A23">
        <w:rPr>
          <w:rFonts w:eastAsia="Times New Roman"/>
          <w:color w:val="000000" w:themeColor="text1"/>
        </w:rPr>
        <w:t>the</w:t>
      </w:r>
      <w:r w:rsidR="00ED2EEE">
        <w:rPr>
          <w:rFonts w:eastAsia="Times New Roman"/>
          <w:color w:val="000000" w:themeColor="text1"/>
        </w:rPr>
        <w:t xml:space="preserve"> total number of </w:t>
      </w:r>
      <w:proofErr w:type="spellStart"/>
      <w:r w:rsidR="00ED2EEE">
        <w:rPr>
          <w:rFonts w:eastAsia="Times New Roman"/>
          <w:color w:val="000000" w:themeColor="text1"/>
        </w:rPr>
        <w:t>polyadic</w:t>
      </w:r>
      <w:proofErr w:type="spellEnd"/>
      <w:r w:rsidR="00ED2EEE">
        <w:rPr>
          <w:rFonts w:eastAsia="Times New Roman"/>
          <w:color w:val="000000" w:themeColor="text1"/>
        </w:rPr>
        <w:t xml:space="preserve"> agonistic interactions in which the </w:t>
      </w:r>
      <w:r w:rsidR="008448A2">
        <w:rPr>
          <w:rFonts w:eastAsia="Times New Roman"/>
          <w:color w:val="000000" w:themeColor="text1"/>
        </w:rPr>
        <w:t xml:space="preserve">members of the dyad were allied. </w:t>
      </w:r>
      <w:r w:rsidR="001D3941" w:rsidRPr="00C0596A">
        <w:rPr>
          <w:rFonts w:eastAsia="Times New Roman"/>
          <w:color w:val="000000" w:themeColor="text1"/>
        </w:rPr>
        <w:t xml:space="preserve">We included random effects for dyad, clan and year nested </w:t>
      </w:r>
      <w:r w:rsidR="00C35602" w:rsidRPr="00C0596A">
        <w:rPr>
          <w:rFonts w:eastAsia="Times New Roman"/>
          <w:color w:val="000000" w:themeColor="text1"/>
        </w:rPr>
        <w:t>with</w:t>
      </w:r>
      <w:r w:rsidR="001D3941" w:rsidRPr="00C0596A">
        <w:rPr>
          <w:rFonts w:eastAsia="Times New Roman"/>
          <w:color w:val="000000" w:themeColor="text1"/>
        </w:rPr>
        <w:t>in clan because of repeat</w:t>
      </w:r>
      <w:r w:rsidR="00C35602" w:rsidRPr="00C0596A">
        <w:rPr>
          <w:rFonts w:eastAsia="Times New Roman"/>
          <w:color w:val="000000" w:themeColor="text1"/>
        </w:rPr>
        <w:t>ed</w:t>
      </w:r>
      <w:r w:rsidR="001D3941" w:rsidRPr="00C0596A">
        <w:rPr>
          <w:rFonts w:eastAsia="Times New Roman"/>
          <w:color w:val="000000" w:themeColor="text1"/>
        </w:rPr>
        <w:t xml:space="preserve"> observations at each of those levels. </w:t>
      </w:r>
      <w:r w:rsidR="00B1034C" w:rsidRPr="00C0596A">
        <w:rPr>
          <w:rFonts w:eastAsia="Times New Roman"/>
          <w:color w:val="000000" w:themeColor="text1"/>
        </w:rPr>
        <w:t xml:space="preserve">To account for non-independence between observations of </w:t>
      </w:r>
      <w:r w:rsidR="000F0EB6" w:rsidRPr="00C0596A">
        <w:rPr>
          <w:rFonts w:eastAsia="Times New Roman"/>
          <w:color w:val="000000" w:themeColor="text1"/>
        </w:rPr>
        <w:t>up- and down-hierarchy coalit</w:t>
      </w:r>
      <w:r w:rsidR="00FB5197" w:rsidRPr="00C0596A">
        <w:rPr>
          <w:rFonts w:eastAsia="Times New Roman"/>
          <w:color w:val="000000" w:themeColor="text1"/>
        </w:rPr>
        <w:t>i</w:t>
      </w:r>
      <w:r w:rsidR="000F0EB6" w:rsidRPr="00C0596A">
        <w:rPr>
          <w:rFonts w:eastAsia="Times New Roman"/>
          <w:color w:val="000000" w:themeColor="text1"/>
        </w:rPr>
        <w:t>ons</w:t>
      </w:r>
      <w:r w:rsidR="00B1034C" w:rsidRPr="00C0596A">
        <w:rPr>
          <w:rFonts w:eastAsia="Times New Roman"/>
          <w:color w:val="000000" w:themeColor="text1"/>
        </w:rPr>
        <w:t xml:space="preserve">, </w:t>
      </w:r>
      <w:r w:rsidR="00254387" w:rsidRPr="00C0596A">
        <w:rPr>
          <w:rFonts w:eastAsia="Times New Roman"/>
          <w:color w:val="000000" w:themeColor="text1"/>
        </w:rPr>
        <w:t>w</w:t>
      </w:r>
      <w:r w:rsidR="00106BB8" w:rsidRPr="00C0596A">
        <w:rPr>
          <w:rFonts w:eastAsia="Times New Roman"/>
          <w:color w:val="000000" w:themeColor="text1"/>
        </w:rPr>
        <w:t xml:space="preserve">e conducted </w:t>
      </w:r>
      <w:r w:rsidR="00304D99">
        <w:rPr>
          <w:rFonts w:eastAsia="Times New Roman"/>
          <w:color w:val="000000" w:themeColor="text1"/>
        </w:rPr>
        <w:t>node-level</w:t>
      </w:r>
      <w:r w:rsidR="00106BB8" w:rsidRPr="00C0596A">
        <w:rPr>
          <w:rFonts w:eastAsia="Times New Roman"/>
          <w:color w:val="000000" w:themeColor="text1"/>
        </w:rPr>
        <w:t xml:space="preserve"> permutations</w:t>
      </w:r>
      <w:r w:rsidR="00304D99">
        <w:rPr>
          <w:rFonts w:eastAsia="Times New Roman"/>
          <w:color w:val="000000" w:themeColor="text1"/>
        </w:rPr>
        <w:t xml:space="preserve"> </w:t>
      </w:r>
      <w:r w:rsidR="001D7F13" w:rsidRPr="00C0596A">
        <w:rPr>
          <w:rFonts w:eastAsia="Times New Roman"/>
          <w:color w:val="000000" w:themeColor="text1"/>
        </w:rPr>
        <w:t xml:space="preserve">and ran the model with the permuted data. </w:t>
      </w:r>
      <w:r w:rsidR="008A47E3" w:rsidRPr="00C0596A">
        <w:rPr>
          <w:rFonts w:eastAsia="Times New Roman"/>
          <w:color w:val="000000" w:themeColor="text1"/>
        </w:rPr>
        <w:t xml:space="preserve">Following </w:t>
      </w:r>
      <w:r w:rsidR="00DB0662" w:rsidRPr="00C0596A">
        <w:rPr>
          <w:rFonts w:eastAsia="Times New Roman"/>
          <w:color w:val="000000" w:themeColor="text1"/>
        </w:rPr>
        <w:t>suggested guidelines</w:t>
      </w:r>
      <w:r w:rsidR="001372E4" w:rsidRPr="00C0596A">
        <w:rPr>
          <w:rFonts w:eastAsia="Times New Roman"/>
          <w:color w:val="000000" w:themeColor="text1"/>
        </w:rPr>
        <w:t xml:space="preserve"> </w:t>
      </w:r>
      <w:r w:rsidR="001372E4"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111/1365-2656.12418", "ISSN" : "00218790", "abstract" : "We provide a practical guide for using this framework to analyse animal social systems and test hypotheses. First, we discuss key considerations when defining nodes and edges, and when designing methods for collecting data. We discuss different approaches for inferring ...", "author" : [ { "dropping-particle" : "", "family" : "Farine", "given" : "Damien R", "non-dropping-particle" : "", "parse-names" : false, "suffix" : "" }, { "dropping-particle" : "", "family" : "Whitehead", "given" : "Hal", "non-dropping-particle" : "", "parse-names" : false, "suffix" : "" } ], "container-title" : "Journal of Animal Ecology", "editor" : [ { "dropping-particle" : "", "family" : "Altizer", "given" : "Sonia", "non-dropping-particle" : "", "parse-names" : false, "suffix" : "" } ], "id" : "ITEM-1", "issue" : "5", "issued" : { "date-parts" : [ [ "2015", "9", "1" ] ] }, "page" : "1144-1163", "title" : "Constructing, conducting and interpreting animal social network analysis", "type" : "article-journal", "volume" : "84" }, "uris" : [ "http://www.mendeley.com/documents/?uuid=92d8e499-9ee7-4a1c-bf55-2662f9e518d6" ] }, { "id" : "ITEM-2", "itemData" : { "DOI" : "10.1111/1365-2656.12764", "ISBN" : "0000000154871", "ISSN" : "00218790", "PMID" : "27935037", "abstract" : "1.There is increasing interest in using dynamic social networks in the study of animal sociality and its consequences. However, there is a general lack of guidance on the when and how such an approach will be valuable.2.The aim of this paper is to provide a guide on when to choose dynamic versus static social network analysis, and how to choose the appropriate temporal scale for the dynamic network.3.I first discuss the motivations for using dynamic animal social networks. I then provide guidance on how to choose between dynamic networks and the \u2018standard\u2019 approach of using static networks. I discuss this in the context of the temporal scale of changes observed, of their predictability, and of the data availability.4.Dynamic networks are important in a number of scenarios. First, if the network data are being compared to independent processes, such as the spread of information or disease or environmental changes, then dynamics networks will provide more accurate estimates of spreading rates. Second, if the network has predictable patterns of change, for example diel cycles or seasonal changes, then dynamic networks should be used to capture these changes. Third, dynamic networks are important for studies of spread through networks when the relationship between edge weight and transmission probability is non-linear. Finally, dynamic social networks are also useful in situations where interactions among individuals are dense, such as in studies of captive groups.5.The use of static versus dynamic network requires careful consideration, both from a research question perspective and from a data perspective, and this paper provides a guide on how to evaluate the relative importance of these.This article is protected by copyright. All rights reserved.", "author" : [ { "dropping-particle" : "", "family" : "Farine", "given" : "Damien R.", "non-dropping-particle" : "", "parse-names" : false, "suffix" : "" } ], "container-title" : "Journal of Animal Ecology", "id" : "ITEM-2", "issue" : "June", "issued" : { "date-parts" : [ [ "2017" ] ] }, "page" : "1-11", "title" : "When to choose dynamic versus static social network analysis", "type" : "article-journal" }, "uris" : [ "http://www.mendeley.com/documents/?uuid=13a90aed-0423-4b99-abf5-b6a1caecc4ee" ] }, { "id" : "ITEM-3", "itemData" : { "author" : [ { "dropping-particle" : "", "family" : "Whitehead", "given" : "Hal", "non-dropping-particle" : "", "parse-names" : false, "suffix" : "" } ], "id" : "ITEM-3", "issued" : { "date-parts" : [ [ "2008" ] ] }, "publisher" : "University of Chicago Press", "publisher-place" : "Chicago, Illinois", "title" : "Analyzing animal societies: quantitative methods for vertebrate social analysis", "type" : "book" }, "uris" : [ "http://www.mendeley.com/documents/?uuid=4c3d4700-8400-47ac-a87e-31cc4b2383dc" ] } ], "mendeley" : { "formattedCitation" : "&lt;sup&gt;66\u201368&lt;/sup&gt;", "plainTextFormattedCitation" : "66\u201368", "previouslyFormattedCitation" : "&lt;sup&gt;66\u201368&lt;/sup&gt;" }, "properties" : { "noteIndex" : 13 }, "schema" : "https://github.com/citation-style-language/schema/raw/master/csl-citation.json" }</w:instrText>
      </w:r>
      <w:r w:rsidR="001372E4"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66–68</w:t>
      </w:r>
      <w:r w:rsidR="001372E4" w:rsidRPr="00C0596A">
        <w:rPr>
          <w:rFonts w:eastAsia="Times New Roman"/>
          <w:color w:val="000000" w:themeColor="text1"/>
        </w:rPr>
        <w:fldChar w:fldCharType="end"/>
      </w:r>
      <w:r w:rsidR="008A47E3" w:rsidRPr="00C0596A">
        <w:rPr>
          <w:rFonts w:eastAsia="Times New Roman"/>
          <w:color w:val="000000" w:themeColor="text1"/>
        </w:rPr>
        <w:t xml:space="preserve">, we </w:t>
      </w:r>
      <w:r w:rsidR="007F7C63" w:rsidRPr="00C0596A">
        <w:rPr>
          <w:rFonts w:eastAsia="Times New Roman"/>
          <w:color w:val="000000" w:themeColor="text1"/>
        </w:rPr>
        <w:t xml:space="preserve">performed this permutation 1000 times and compared our observed effect to the distribution of effects from the permuted data to assess statistical significance. </w:t>
      </w:r>
    </w:p>
    <w:p w14:paraId="03AB85FD" w14:textId="42E0A43D" w:rsidR="00482652" w:rsidRPr="00C0596A" w:rsidRDefault="00B74575" w:rsidP="00350170">
      <w:pPr>
        <w:spacing w:line="480" w:lineRule="auto"/>
        <w:rPr>
          <w:rFonts w:eastAsia="Times New Roman"/>
          <w:color w:val="000000" w:themeColor="text1"/>
        </w:rPr>
      </w:pPr>
      <w:r w:rsidRPr="00C0596A">
        <w:rPr>
          <w:rFonts w:eastAsia="Times New Roman"/>
          <w:color w:val="000000" w:themeColor="text1"/>
        </w:rPr>
        <w:tab/>
      </w:r>
      <w:r w:rsidR="009B4A70" w:rsidRPr="00C0596A">
        <w:rPr>
          <w:rFonts w:eastAsia="Times New Roman"/>
          <w:color w:val="000000" w:themeColor="text1"/>
        </w:rPr>
        <w:t>We modeled the relationship between the</w:t>
      </w:r>
      <w:r w:rsidR="00835A2E" w:rsidRPr="00C0596A">
        <w:rPr>
          <w:rFonts w:eastAsia="Times New Roman"/>
          <w:color w:val="000000" w:themeColor="text1"/>
        </w:rPr>
        <w:t xml:space="preserve"> yearly</w:t>
      </w:r>
      <w:r w:rsidR="009B4A70" w:rsidRPr="00C0596A">
        <w:rPr>
          <w:rFonts w:eastAsia="Times New Roman"/>
          <w:color w:val="000000" w:themeColor="text1"/>
        </w:rPr>
        <w:t xml:space="preserve"> rank change </w:t>
      </w:r>
      <w:proofErr w:type="gramStart"/>
      <w:r w:rsidR="00835A2E" w:rsidRPr="00C0596A">
        <w:rPr>
          <w:rFonts w:eastAsia="Times New Roman"/>
          <w:color w:val="000000" w:themeColor="text1"/>
        </w:rPr>
        <w:t>ea</w:t>
      </w:r>
      <w:r w:rsidR="00CB792D">
        <w:rPr>
          <w:rFonts w:eastAsia="Times New Roman"/>
          <w:color w:val="000000" w:themeColor="text1"/>
        </w:rPr>
        <w:t>ch individual</w:t>
      </w:r>
      <w:proofErr w:type="gramEnd"/>
      <w:r w:rsidR="00CB792D">
        <w:rPr>
          <w:rFonts w:eastAsia="Times New Roman"/>
          <w:color w:val="000000" w:themeColor="text1"/>
        </w:rPr>
        <w:t xml:space="preserve"> underwent and its alliance strength </w:t>
      </w:r>
      <w:r w:rsidR="00835A2E" w:rsidRPr="00C0596A">
        <w:rPr>
          <w:rFonts w:eastAsia="Times New Roman"/>
          <w:color w:val="000000" w:themeColor="text1"/>
        </w:rPr>
        <w:t xml:space="preserve">using a linear mixed model with random effects for individual identity, clan, and year nested within clan. </w:t>
      </w:r>
      <w:r w:rsidR="00C3750D" w:rsidRPr="00C0596A">
        <w:rPr>
          <w:rFonts w:eastAsia="Times New Roman"/>
          <w:color w:val="000000" w:themeColor="text1"/>
        </w:rPr>
        <w:t xml:space="preserve">We measured </w:t>
      </w:r>
      <w:r w:rsidR="00260F26">
        <w:rPr>
          <w:rFonts w:eastAsia="Times New Roman"/>
          <w:color w:val="000000" w:themeColor="text1"/>
        </w:rPr>
        <w:t>alliance strength</w:t>
      </w:r>
      <w:r w:rsidR="00C3750D" w:rsidRPr="00C0596A">
        <w:rPr>
          <w:rFonts w:eastAsia="Times New Roman"/>
          <w:color w:val="000000" w:themeColor="text1"/>
        </w:rPr>
        <w:t xml:space="preserve"> as the sum of </w:t>
      </w:r>
      <w:proofErr w:type="spellStart"/>
      <w:r w:rsidR="00260F26">
        <w:rPr>
          <w:rFonts w:eastAsia="Times New Roman"/>
          <w:color w:val="000000" w:themeColor="text1"/>
        </w:rPr>
        <w:t>coalitionary</w:t>
      </w:r>
      <w:proofErr w:type="spellEnd"/>
      <w:r w:rsidR="00260F26">
        <w:rPr>
          <w:rFonts w:eastAsia="Times New Roman"/>
          <w:color w:val="000000" w:themeColor="text1"/>
        </w:rPr>
        <w:t xml:space="preserve"> </w:t>
      </w:r>
      <w:r w:rsidR="00C3750D" w:rsidRPr="00C0596A">
        <w:rPr>
          <w:rFonts w:eastAsia="Times New Roman"/>
          <w:color w:val="000000" w:themeColor="text1"/>
        </w:rPr>
        <w:t xml:space="preserve">ties with the </w:t>
      </w:r>
      <w:r w:rsidR="00EE3D95">
        <w:rPr>
          <w:rFonts w:eastAsia="Times New Roman"/>
          <w:color w:val="000000" w:themeColor="text1"/>
        </w:rPr>
        <w:t xml:space="preserve">three </w:t>
      </w:r>
      <w:r w:rsidR="000B05AF">
        <w:rPr>
          <w:rFonts w:eastAsia="Times New Roman"/>
          <w:color w:val="000000" w:themeColor="text1"/>
        </w:rPr>
        <w:t>group-mates with strongest ties, akin to what</w:t>
      </w:r>
      <w:r w:rsidR="00C3750D" w:rsidRPr="00C0596A">
        <w:rPr>
          <w:rFonts w:eastAsia="Times New Roman"/>
          <w:color w:val="000000" w:themeColor="text1"/>
        </w:rPr>
        <w:t xml:space="preserve"> has been done elsewhere </w:t>
      </w:r>
      <w:r w:rsidR="00536E07" w:rsidRPr="00C0596A">
        <w:rPr>
          <w:rFonts w:eastAsia="Times New Roman"/>
          <w:color w:val="000000" w:themeColor="text1"/>
        </w:rPr>
        <w:fldChar w:fldCharType="begin" w:fldLock="1"/>
      </w:r>
      <w:r w:rsidR="00B42ADF">
        <w:rPr>
          <w:rFonts w:eastAsia="Times New Roman"/>
          <w:color w:val="000000" w:themeColor="text1"/>
        </w:rPr>
        <w:instrText>ADDIN CSL_CITATION { "citationItems" : [ { "id" : "ITEM-1", "itemData" : { "DOI" : "10.1016/j.cub.2010.10.058", "ISBN" : "0960-9822", "ISSN" : "09609822", "PMID" : "21093261", "abstract" : "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 \u00a9 2010 Elsevier Ltd. All rights reserved.", "author" : [ { "dropping-particle" : "", "family" : "Sch\u00fclke", "given" : "Oliver", "non-dropping-particle" : "", "parse-names" : false, "suffix" : "" }, { "dropping-particle" : "", "family" : "Bhagavatula", "given" : "Jyotsna", "non-dropping-particle" : "", "parse-names" : false, "suffix" : "" }, { "dropping-particle" : "", "family" : "Vigilant", "given" : "Linda", "non-dropping-particle" : "", "parse-names" : false, "suffix" : "" }, { "dropping-particle" : "", "family" : "Ostner", "given" : "Julia", "non-dropping-particle" : "", "parse-names" : false, "suffix" : "" } ], "container-title" : "Current Biology", "id" : "ITEM-1", "issue" : "24", "issued" : { "date-parts" : [ [ "2010" ] ] }, "page" : "2207-2210", "title" : "Social bonds enhance reproductive success in male macaques", "type" : "article-journal", "volume" : "20" }, "uris" : [ "http://www.mendeley.com/documents/?uuid=68df9a82-8096-409b-9af4-03a69949c50b" ] }, { "id" : "ITEM-2", "itemData" : { "DOI" : "10.1016/j.cub.2010.05.067", "ISBN" : "0960-9822", "ISSN" : "09609822", "PMID" : "20598541", "abstract" : "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 \u00a9 2010 Elsevier Ltd All rights reserved.", "author" : [ { "dropping-particle" : "", "family" : "Silk", "given" : "Joan B.", "non-dropping-particle" : "", "parse-names" : false, "suffix" : "" }, { "dropping-particle" : "", "family" : "Beehner", "given" : "Jacinta C.", "non-dropping-particle" : "", "parse-names" : false, "suffix" : "" }, { "dropping-particle" : "", "family" : "Bergman", "given" : "Thore J.", "non-dropping-particle" : "", "parse-names" : false, "suffix" : "" }, { "dropping-particle" : "", "family" : "Crockford", "given" : "Catherine", "non-dropping-particle" : "", "parse-names" : false, "suffix" : "" }, { "dropping-particle" : "", "family" : "Engh", "given" : "Anne L.", "non-dropping-particle" : "", "parse-names" : false, "suffix" : "" }, { "dropping-particle" : "", "family" : "Moscovice", "given" : "Liza R.", "non-dropping-particle" : "", "parse-names" : false, "suffix" : "" }, { "dropping-particle" : "", "family" : "Wittig", "given" : "Roman M.", "non-dropping-particle" : "", "parse-names" : false, "suffix" : "" }, { "dropping-particle" : "", "family" : "Seyfarth", "given" : "Robert M.", "non-dropping-particle" : "", "parse-names" : false, "suffix" : "" }, { "dropping-particle" : "", "family" : "Cheney", "given" : "Dorothy L.", "non-dropping-particle" : "", "parse-names" : false, "suffix" : "" } ], "container-title" : "Current Biology", "id" : "ITEM-2", "issue" : "15", "issued" : { "date-parts" : [ [ "2010" ] ] }, "page" : "1359-1361", "publisher" : "Elsevier Ltd", "title" : "Strong and consistent social bonds enhance the longevity of female baboons", "type" : "article-journal", "volume" : "20" }, "uris" : [ "http://www.mendeley.com/documents/?uuid=37002760-c5a2-4d89-954d-3c8529773a4f" ] } ], "mendeley" : { "formattedCitation" : "&lt;sup&gt;51,69&lt;/sup&gt;", "plainTextFormattedCitation" : "51,69", "previouslyFormattedCitation" : "&lt;sup&gt;51,69&lt;/sup&gt;" }, "properties" : { "noteIndex" : 6 }, "schema" : "https://github.com/citation-style-language/schema/raw/master/csl-citation.json" }</w:instrText>
      </w:r>
      <w:r w:rsidR="00536E07" w:rsidRPr="00C0596A">
        <w:rPr>
          <w:rFonts w:eastAsia="Times New Roman"/>
          <w:color w:val="000000" w:themeColor="text1"/>
        </w:rPr>
        <w:fldChar w:fldCharType="separate"/>
      </w:r>
      <w:r w:rsidR="00B42ADF" w:rsidRPr="00B42ADF">
        <w:rPr>
          <w:rFonts w:eastAsia="Times New Roman"/>
          <w:noProof/>
          <w:color w:val="000000" w:themeColor="text1"/>
          <w:vertAlign w:val="superscript"/>
        </w:rPr>
        <w:t>51,69</w:t>
      </w:r>
      <w:r w:rsidR="00536E07" w:rsidRPr="00C0596A">
        <w:rPr>
          <w:rFonts w:eastAsia="Times New Roman"/>
          <w:color w:val="000000" w:themeColor="text1"/>
        </w:rPr>
        <w:fldChar w:fldCharType="end"/>
      </w:r>
      <w:r w:rsidR="00085148" w:rsidRPr="00C0596A">
        <w:rPr>
          <w:rFonts w:eastAsia="Times New Roman"/>
          <w:color w:val="000000" w:themeColor="text1"/>
        </w:rPr>
        <w:t xml:space="preserve">. </w:t>
      </w:r>
      <w:r w:rsidR="00190B00" w:rsidRPr="00C0596A">
        <w:rPr>
          <w:rFonts w:eastAsia="Times New Roman"/>
          <w:color w:val="000000" w:themeColor="text1"/>
        </w:rPr>
        <w:t xml:space="preserve">We </w:t>
      </w:r>
      <w:r w:rsidR="000A7E36" w:rsidRPr="00C0596A">
        <w:rPr>
          <w:rFonts w:eastAsia="Times New Roman"/>
          <w:color w:val="000000" w:themeColor="text1"/>
        </w:rPr>
        <w:t>included the</w:t>
      </w:r>
      <w:r w:rsidR="005B42CD" w:rsidRPr="00C0596A">
        <w:rPr>
          <w:rFonts w:eastAsia="Times New Roman"/>
          <w:color w:val="000000" w:themeColor="text1"/>
        </w:rPr>
        <w:t xml:space="preserve"> log of the</w:t>
      </w:r>
      <w:r w:rsidR="000A7E36" w:rsidRPr="00C0596A">
        <w:rPr>
          <w:rFonts w:eastAsia="Times New Roman"/>
          <w:color w:val="000000" w:themeColor="text1"/>
        </w:rPr>
        <w:t xml:space="preserve"> total number of observation</w:t>
      </w:r>
      <w:r w:rsidR="00F5105D" w:rsidRPr="00C0596A">
        <w:rPr>
          <w:rFonts w:eastAsia="Times New Roman"/>
          <w:color w:val="000000" w:themeColor="text1"/>
        </w:rPr>
        <w:t xml:space="preserve"> sess</w:t>
      </w:r>
      <w:r w:rsidR="009A55B2" w:rsidRPr="00C0596A">
        <w:rPr>
          <w:rFonts w:eastAsia="Times New Roman"/>
          <w:color w:val="000000" w:themeColor="text1"/>
        </w:rPr>
        <w:t>ions involving that individual</w:t>
      </w:r>
      <w:r w:rsidR="000A7E36" w:rsidRPr="00C0596A">
        <w:rPr>
          <w:rFonts w:eastAsia="Times New Roman"/>
          <w:color w:val="000000" w:themeColor="text1"/>
        </w:rPr>
        <w:t xml:space="preserve"> </w:t>
      </w:r>
      <w:r w:rsidR="00ED5D6B" w:rsidRPr="00C0596A">
        <w:rPr>
          <w:rFonts w:eastAsia="Times New Roman"/>
          <w:color w:val="000000" w:themeColor="text1"/>
        </w:rPr>
        <w:t xml:space="preserve">in </w:t>
      </w:r>
      <w:r w:rsidR="000A7E36" w:rsidRPr="00C0596A">
        <w:rPr>
          <w:rFonts w:eastAsia="Times New Roman"/>
          <w:color w:val="000000" w:themeColor="text1"/>
        </w:rPr>
        <w:t>that year as an</w:t>
      </w:r>
      <w:r w:rsidR="005B42CD" w:rsidRPr="00C0596A">
        <w:rPr>
          <w:rFonts w:eastAsia="Times New Roman"/>
          <w:color w:val="000000" w:themeColor="text1"/>
        </w:rPr>
        <w:t xml:space="preserve"> offset in the model</w:t>
      </w:r>
      <w:r w:rsidR="009A55B2" w:rsidRPr="00C0596A">
        <w:rPr>
          <w:rFonts w:eastAsia="Times New Roman"/>
          <w:color w:val="000000" w:themeColor="text1"/>
        </w:rPr>
        <w:t xml:space="preserve"> to account for differences in observation effort. We elected to control for observation at </w:t>
      </w:r>
      <w:r w:rsidR="005442C0" w:rsidRPr="00C0596A">
        <w:rPr>
          <w:rFonts w:eastAsia="Times New Roman"/>
          <w:color w:val="000000" w:themeColor="text1"/>
        </w:rPr>
        <w:t>the</w:t>
      </w:r>
      <w:r w:rsidR="009A55B2" w:rsidRPr="00C0596A">
        <w:rPr>
          <w:rFonts w:eastAsia="Times New Roman"/>
          <w:color w:val="000000" w:themeColor="text1"/>
        </w:rPr>
        <w:t xml:space="preserve"> individual level rather than </w:t>
      </w:r>
      <w:r w:rsidR="005442C0" w:rsidRPr="00C0596A">
        <w:rPr>
          <w:rFonts w:eastAsia="Times New Roman"/>
          <w:color w:val="000000" w:themeColor="text1"/>
        </w:rPr>
        <w:t>the</w:t>
      </w:r>
      <w:r w:rsidR="009A55B2" w:rsidRPr="00C0596A">
        <w:rPr>
          <w:rFonts w:eastAsia="Times New Roman"/>
          <w:color w:val="000000" w:themeColor="text1"/>
        </w:rPr>
        <w:t xml:space="preserve"> dyadic level because we wanted to control for </w:t>
      </w:r>
      <w:r w:rsidR="00181772" w:rsidRPr="00C0596A">
        <w:rPr>
          <w:rFonts w:eastAsia="Times New Roman"/>
          <w:color w:val="000000" w:themeColor="text1"/>
        </w:rPr>
        <w:t xml:space="preserve">variability in observation </w:t>
      </w:r>
      <w:r w:rsidR="00C35602" w:rsidRPr="00C0596A">
        <w:rPr>
          <w:rFonts w:eastAsia="Times New Roman"/>
          <w:color w:val="000000" w:themeColor="text1"/>
        </w:rPr>
        <w:t xml:space="preserve">of individuals </w:t>
      </w:r>
      <w:r w:rsidR="00181772" w:rsidRPr="00C0596A">
        <w:rPr>
          <w:rFonts w:eastAsia="Times New Roman"/>
          <w:color w:val="000000" w:themeColor="text1"/>
        </w:rPr>
        <w:t xml:space="preserve">rather than variability in their social relationships. Hyena society is characterized by </w:t>
      </w:r>
      <w:r w:rsidR="00ED5D6B" w:rsidRPr="00C0596A">
        <w:rPr>
          <w:rFonts w:eastAsia="Times New Roman"/>
          <w:color w:val="000000" w:themeColor="text1"/>
        </w:rPr>
        <w:t xml:space="preserve">a </w:t>
      </w:r>
      <w:r w:rsidR="00181772" w:rsidRPr="00C0596A">
        <w:rPr>
          <w:rFonts w:eastAsia="Times New Roman"/>
          <w:color w:val="000000" w:themeColor="text1"/>
        </w:rPr>
        <w:t xml:space="preserve">high degree of fission-fusion </w:t>
      </w:r>
      <w:r w:rsidR="00144ADF" w:rsidRPr="00C0596A">
        <w:rPr>
          <w:rFonts w:eastAsia="Times New Roman"/>
          <w:color w:val="000000" w:themeColor="text1"/>
        </w:rPr>
        <w:t xml:space="preserve">dynamics, and </w:t>
      </w:r>
      <w:r w:rsidR="00500BBE" w:rsidRPr="00C0596A">
        <w:rPr>
          <w:rFonts w:eastAsia="Times New Roman"/>
          <w:color w:val="000000" w:themeColor="text1"/>
        </w:rPr>
        <w:t xml:space="preserve">dyadic association rates reflect </w:t>
      </w:r>
      <w:r w:rsidR="004E527D" w:rsidRPr="00C0596A">
        <w:rPr>
          <w:rFonts w:eastAsia="Times New Roman"/>
          <w:color w:val="000000" w:themeColor="text1"/>
        </w:rPr>
        <w:t>their</w:t>
      </w:r>
      <w:r w:rsidR="00500BBE" w:rsidRPr="00C0596A">
        <w:rPr>
          <w:rFonts w:eastAsia="Times New Roman"/>
          <w:color w:val="000000" w:themeColor="text1"/>
        </w:rPr>
        <w:t xml:space="preserve"> social </w:t>
      </w:r>
      <w:r w:rsidR="004E527D" w:rsidRPr="00C0596A">
        <w:rPr>
          <w:rFonts w:eastAsia="Times New Roman"/>
          <w:color w:val="000000" w:themeColor="text1"/>
        </w:rPr>
        <w:t>preferences</w:t>
      </w:r>
      <w:r w:rsidR="00500BBE" w:rsidRPr="00C0596A">
        <w:rPr>
          <w:rFonts w:eastAsia="Times New Roman"/>
          <w:color w:val="000000" w:themeColor="text1"/>
        </w:rPr>
        <w:t xml:space="preserve"> </w:t>
      </w:r>
      <w:r w:rsidR="00500BBE" w:rsidRPr="00C0596A">
        <w:rPr>
          <w:rFonts w:eastAsia="Times New Roman"/>
          <w:color w:val="000000" w:themeColor="text1"/>
        </w:rPr>
        <w:fldChar w:fldCharType="begin" w:fldLock="1"/>
      </w:r>
      <w:r w:rsidR="00261D5E">
        <w:rPr>
          <w:rFonts w:eastAsia="Times New Roman"/>
          <w:color w:val="000000" w:themeColor="text1"/>
        </w:rPr>
        <w:instrText>ADDIN CSL_CITATION { "citationItems" : [ { "id" : "ITEM-1", "itemData" : { "DOI" : "10.1007/s00265-006-0305-y", "ISSN" : "0340-5443", "author" : [ { "dropping-particle" : "", "family" : "Smith", "given" : "Jennifer E.", "non-dropping-particle" : "", "parse-names" : false, "suffix" : "" }, { "dropping-particle" : "", "family" : "Memenis", "given" : "Sandra K.", "non-dropping-particle" : "", "parse-names" : false, "suffix" : "" }, { "dropping-particle" : "", "family" : "Holekamp", "given" : "Kay E.", "non-dropping-particle" : "", "parse-names" : false, "suffix" : "" } ], "container-title" : "Behavioral Ecology and Sociobiology", "id" : "ITEM-1", "issue" : "5", "issued" : { "date-parts" : [ [ "2006", "11", "29" ] ] }, "page" : "753-765", "publisher" : "Springer Berlin Heidelberg", "title" : "Rank-related partner choice in the fission\u2013fusion society of the spotted hyena (Crocuta crocuta)", "type" : "article-journal", "volume" : "61" }, "uris" : [ "http://www.mendeley.com/documents/?uuid=45d7f92c-acbf-478c-9888-2707334e3dd6" ] }, { "id" : "ITEM-2", "itemData" : { "author" : [ { "dropping-particle" : "", "family" : "Smith", "given" : "Jennifer E", "non-dropping-particle" : "", "parse-names" : false, "suffix" : "" }, { "dropping-particle" : "", "family" : "Kolowski", "given" : "Joseph M", "non-dropping-particle" : "", "parse-names" : false, "suffix" : "" }, { "dropping-particle" : "", "family" : "Graham", "given" : "Katharine E", "non-dropping-particle" : "", "parse-names" : false, "suffix" : "" }, { "dropping-particle" : "", "family" : "Dawes", "given" : "Stephanie E", "non-dropping-particle" : "", "parse-names" : false, "suffix" : "" }, { "dropping-particle" : "", "family" : "Holekamp", "given" : "Kay E", "non-dropping-particle" : "", "parse-names" : false, "suffix" : "" } ], "container-title" : "Animal Behaviour", "id" : "ITEM-2", "issue" : "3", "issued" : { "date-parts" : [ [ "2008" ] ] }, "page" : "619-636", "publisher" : "Elsevier Ltd", "title" : "Social and ecological determinants of fission\u2013fusion dynamics in the spotted hyaena", "type" : "article-journal", "volume" : "76" }, "uris" : [ "http://www.mendeley.com/documents/?uuid=0c56a661-3ed9-47d4-b317-93d3e7c7d9c3" ] } ], "mendeley" : { "formattedCitation" : "&lt;sup&gt;70,71&lt;/sup&gt;", "plainTextFormattedCitation" : "70,71", "previouslyFormattedCitation" : "&lt;sup&gt;70,71&lt;/sup&gt;" }, "properties" : { "noteIndex" : 7 }, "schema" : "https://github.com/citation-style-language/schema/raw/master/csl-citation.json" }</w:instrText>
      </w:r>
      <w:r w:rsidR="00500BBE" w:rsidRPr="00C0596A">
        <w:rPr>
          <w:rFonts w:eastAsia="Times New Roman"/>
          <w:color w:val="000000" w:themeColor="text1"/>
        </w:rPr>
        <w:fldChar w:fldCharType="separate"/>
      </w:r>
      <w:r w:rsidR="00261D5E" w:rsidRPr="00261D5E">
        <w:rPr>
          <w:rFonts w:eastAsia="Times New Roman"/>
          <w:noProof/>
          <w:color w:val="000000" w:themeColor="text1"/>
          <w:vertAlign w:val="superscript"/>
        </w:rPr>
        <w:t>70,71</w:t>
      </w:r>
      <w:r w:rsidR="00500BBE" w:rsidRPr="00C0596A">
        <w:rPr>
          <w:rFonts w:eastAsia="Times New Roman"/>
          <w:color w:val="000000" w:themeColor="text1"/>
        </w:rPr>
        <w:fldChar w:fldCharType="end"/>
      </w:r>
      <w:r w:rsidR="00500BBE" w:rsidRPr="00C0596A">
        <w:rPr>
          <w:rFonts w:eastAsia="Times New Roman"/>
          <w:color w:val="000000" w:themeColor="text1"/>
        </w:rPr>
        <w:t xml:space="preserve">. </w:t>
      </w:r>
      <w:r w:rsidR="00FA3EE8" w:rsidRPr="00C0596A">
        <w:rPr>
          <w:rFonts w:eastAsia="Times New Roman"/>
          <w:color w:val="000000" w:themeColor="text1"/>
        </w:rPr>
        <w:t>Observations of r</w:t>
      </w:r>
      <w:r w:rsidR="006C097A" w:rsidRPr="00C0596A">
        <w:rPr>
          <w:rFonts w:eastAsia="Times New Roman"/>
          <w:color w:val="000000" w:themeColor="text1"/>
        </w:rPr>
        <w:t>ank reversals are n</w:t>
      </w:r>
      <w:r w:rsidR="00ED5D6B" w:rsidRPr="00C0596A">
        <w:rPr>
          <w:rFonts w:eastAsia="Times New Roman"/>
          <w:color w:val="000000" w:themeColor="text1"/>
        </w:rPr>
        <w:t xml:space="preserve">ot </w:t>
      </w:r>
      <w:r w:rsidR="00AB2944" w:rsidRPr="00C0596A">
        <w:rPr>
          <w:rFonts w:eastAsia="Times New Roman"/>
          <w:color w:val="000000" w:themeColor="text1"/>
        </w:rPr>
        <w:t>independent</w:t>
      </w:r>
      <w:r w:rsidR="00FA3EE8" w:rsidRPr="00C0596A">
        <w:rPr>
          <w:rFonts w:eastAsia="Times New Roman"/>
          <w:color w:val="000000" w:themeColor="text1"/>
        </w:rPr>
        <w:t xml:space="preserve"> of </w:t>
      </w:r>
      <w:r w:rsidR="00ED5D6B" w:rsidRPr="00C0596A">
        <w:rPr>
          <w:rFonts w:eastAsia="Times New Roman"/>
          <w:color w:val="000000" w:themeColor="text1"/>
        </w:rPr>
        <w:t>one an</w:t>
      </w:r>
      <w:r w:rsidR="00FA3EE8" w:rsidRPr="00C0596A">
        <w:rPr>
          <w:rFonts w:eastAsia="Times New Roman"/>
          <w:color w:val="000000" w:themeColor="text1"/>
        </w:rPr>
        <w:t>other</w:t>
      </w:r>
      <w:r w:rsidR="00AB2944" w:rsidRPr="00C0596A">
        <w:rPr>
          <w:rFonts w:eastAsia="Times New Roman"/>
          <w:color w:val="000000" w:themeColor="text1"/>
        </w:rPr>
        <w:t xml:space="preserve">, so we again assessed </w:t>
      </w:r>
      <w:r w:rsidR="006C097A" w:rsidRPr="00C0596A">
        <w:rPr>
          <w:rFonts w:eastAsia="Times New Roman"/>
          <w:color w:val="000000" w:themeColor="text1"/>
        </w:rPr>
        <w:t xml:space="preserve">statistical significance by </w:t>
      </w:r>
      <w:r w:rsidR="00260F26">
        <w:rPr>
          <w:rFonts w:eastAsia="Times New Roman"/>
          <w:color w:val="000000" w:themeColor="text1"/>
        </w:rPr>
        <w:t>permuting</w:t>
      </w:r>
      <w:r w:rsidR="006C097A" w:rsidRPr="00C0596A">
        <w:rPr>
          <w:rFonts w:eastAsia="Times New Roman"/>
          <w:color w:val="000000" w:themeColor="text1"/>
        </w:rPr>
        <w:t xml:space="preserve"> the </w:t>
      </w:r>
      <w:r w:rsidR="00AB2944" w:rsidRPr="00C0596A">
        <w:rPr>
          <w:rFonts w:eastAsia="Times New Roman"/>
          <w:color w:val="000000" w:themeColor="text1"/>
        </w:rPr>
        <w:t xml:space="preserve">observations of number of positions moved due to rank reversals among individuals within clan </w:t>
      </w:r>
      <w:r w:rsidR="00AB2944" w:rsidRPr="00C0596A">
        <w:rPr>
          <w:rFonts w:eastAsia="Times New Roman"/>
          <w:color w:val="000000" w:themeColor="text1"/>
        </w:rPr>
        <w:lastRenderedPageBreak/>
        <w:t>and year. We compared the observed effect of</w:t>
      </w:r>
      <w:r w:rsidR="00260F26">
        <w:rPr>
          <w:rFonts w:eastAsia="Times New Roman"/>
          <w:color w:val="000000" w:themeColor="text1"/>
        </w:rPr>
        <w:t xml:space="preserve"> alliance</w:t>
      </w:r>
      <w:r w:rsidR="00AB2944" w:rsidRPr="00C0596A">
        <w:rPr>
          <w:rFonts w:eastAsia="Times New Roman"/>
          <w:color w:val="000000" w:themeColor="text1"/>
        </w:rPr>
        <w:t xml:space="preserve"> </w:t>
      </w:r>
      <w:r w:rsidR="00260F26">
        <w:rPr>
          <w:rFonts w:eastAsia="Times New Roman"/>
          <w:color w:val="000000" w:themeColor="text1"/>
        </w:rPr>
        <w:t xml:space="preserve">strength </w:t>
      </w:r>
      <w:r w:rsidR="001453CB" w:rsidRPr="00C0596A">
        <w:rPr>
          <w:rFonts w:eastAsia="Times New Roman"/>
          <w:color w:val="000000" w:themeColor="text1"/>
        </w:rPr>
        <w:t>on the amou</w:t>
      </w:r>
      <w:r w:rsidR="00260F26">
        <w:rPr>
          <w:rFonts w:eastAsia="Times New Roman"/>
          <w:color w:val="000000" w:themeColor="text1"/>
        </w:rPr>
        <w:t>nt and direction of rank change</w:t>
      </w:r>
      <w:r w:rsidR="001453CB" w:rsidRPr="00C0596A">
        <w:rPr>
          <w:rFonts w:eastAsia="Times New Roman"/>
          <w:color w:val="000000" w:themeColor="text1"/>
        </w:rPr>
        <w:t xml:space="preserve"> </w:t>
      </w:r>
      <w:r w:rsidR="008A6A80" w:rsidRPr="00C0596A">
        <w:rPr>
          <w:rFonts w:eastAsia="Times New Roman"/>
          <w:color w:val="000000" w:themeColor="text1"/>
        </w:rPr>
        <w:t>with the effects</w:t>
      </w:r>
      <w:r w:rsidR="001453CB" w:rsidRPr="00C0596A">
        <w:rPr>
          <w:rFonts w:eastAsia="Times New Roman"/>
          <w:color w:val="000000" w:themeColor="text1"/>
        </w:rPr>
        <w:t xml:space="preserve"> from </w:t>
      </w:r>
      <w:r w:rsidR="006F15FA" w:rsidRPr="00C0596A">
        <w:rPr>
          <w:rFonts w:eastAsia="Times New Roman"/>
          <w:color w:val="000000" w:themeColor="text1"/>
        </w:rPr>
        <w:t xml:space="preserve">1000 </w:t>
      </w:r>
      <w:r w:rsidR="001453CB" w:rsidRPr="00C0596A">
        <w:rPr>
          <w:rFonts w:eastAsia="Times New Roman"/>
          <w:color w:val="000000" w:themeColor="text1"/>
        </w:rPr>
        <w:t xml:space="preserve">models with permuted data. </w:t>
      </w:r>
    </w:p>
    <w:p w14:paraId="0A6D037C" w14:textId="77777777" w:rsidR="00795A83" w:rsidRPr="00C0596A" w:rsidRDefault="00795A83" w:rsidP="00350170">
      <w:pPr>
        <w:spacing w:line="480" w:lineRule="auto"/>
        <w:rPr>
          <w:rFonts w:eastAsia="Times New Roman"/>
          <w:color w:val="000000" w:themeColor="text1"/>
        </w:rPr>
      </w:pPr>
    </w:p>
    <w:p w14:paraId="132B55B6" w14:textId="5D5A4B68" w:rsidR="00795A83" w:rsidRPr="00C0596A" w:rsidRDefault="00795A83" w:rsidP="00DA5555">
      <w:pPr>
        <w:spacing w:line="480" w:lineRule="auto"/>
        <w:outlineLvl w:val="0"/>
        <w:rPr>
          <w:rFonts w:eastAsia="Times New Roman"/>
          <w:b/>
          <w:i/>
          <w:color w:val="000000" w:themeColor="text1"/>
        </w:rPr>
      </w:pPr>
      <w:r w:rsidRPr="00C0596A">
        <w:rPr>
          <w:rFonts w:eastAsia="Times New Roman"/>
          <w:b/>
          <w:i/>
          <w:color w:val="000000" w:themeColor="text1"/>
        </w:rPr>
        <w:t>Assessing fitness effects</w:t>
      </w:r>
    </w:p>
    <w:p w14:paraId="1920690B" w14:textId="6366C844" w:rsidR="00486E74" w:rsidRPr="00C0596A" w:rsidRDefault="00CD661C" w:rsidP="00350170">
      <w:pPr>
        <w:spacing w:line="480" w:lineRule="auto"/>
        <w:ind w:firstLine="720"/>
        <w:rPr>
          <w:rFonts w:eastAsia="Times New Roman"/>
          <w:color w:val="000000" w:themeColor="text1"/>
        </w:rPr>
      </w:pPr>
      <w:r w:rsidRPr="00C0596A">
        <w:rPr>
          <w:rFonts w:eastAsia="Times New Roman"/>
          <w:color w:val="000000" w:themeColor="text1"/>
        </w:rPr>
        <w:t>Because of the rarity of rank reversa</w:t>
      </w:r>
      <w:r w:rsidR="004239AF" w:rsidRPr="00C0596A">
        <w:rPr>
          <w:rFonts w:eastAsia="Times New Roman"/>
          <w:color w:val="000000" w:themeColor="text1"/>
        </w:rPr>
        <w:t xml:space="preserve">ls and the long lives of hyenas, we did not have the statistical power to directly measure the fitness consequences of the observed rank reversals. We estimated </w:t>
      </w:r>
      <w:r w:rsidR="00FA6AF2" w:rsidRPr="00C0596A">
        <w:rPr>
          <w:rFonts w:eastAsia="Times New Roman"/>
          <w:color w:val="000000" w:themeColor="text1"/>
        </w:rPr>
        <w:t>expected fitness</w:t>
      </w:r>
      <w:r w:rsidR="004239AF" w:rsidRPr="00C0596A">
        <w:rPr>
          <w:rFonts w:eastAsia="Times New Roman"/>
          <w:color w:val="000000" w:themeColor="text1"/>
        </w:rPr>
        <w:t xml:space="preserve"> effects using </w:t>
      </w:r>
      <w:r w:rsidR="00ED5D6B" w:rsidRPr="00C0596A">
        <w:rPr>
          <w:rFonts w:eastAsia="Times New Roman"/>
          <w:color w:val="000000" w:themeColor="text1"/>
        </w:rPr>
        <w:t>the</w:t>
      </w:r>
      <w:r w:rsidR="004239AF" w:rsidRPr="00C0596A">
        <w:rPr>
          <w:rFonts w:eastAsia="Times New Roman"/>
          <w:color w:val="000000" w:themeColor="text1"/>
        </w:rPr>
        <w:t xml:space="preserve"> lifetime reproductive success </w:t>
      </w:r>
      <w:r w:rsidR="00410498" w:rsidRPr="00C0596A">
        <w:rPr>
          <w:rFonts w:eastAsia="Times New Roman"/>
          <w:color w:val="000000" w:themeColor="text1"/>
        </w:rPr>
        <w:t>of 8</w:t>
      </w:r>
      <w:r w:rsidR="001831F1">
        <w:rPr>
          <w:rFonts w:eastAsia="Times New Roman"/>
          <w:color w:val="000000" w:themeColor="text1"/>
        </w:rPr>
        <w:t>8</w:t>
      </w:r>
      <w:r w:rsidR="00410498" w:rsidRPr="00C0596A">
        <w:rPr>
          <w:rFonts w:eastAsia="Times New Roman"/>
          <w:color w:val="000000" w:themeColor="text1"/>
        </w:rPr>
        <w:t xml:space="preserve"> adult females</w:t>
      </w:r>
      <w:r w:rsidR="00FC6266" w:rsidRPr="00C0596A">
        <w:rPr>
          <w:rFonts w:eastAsia="Times New Roman"/>
          <w:color w:val="000000" w:themeColor="text1"/>
        </w:rPr>
        <w:t xml:space="preserve"> </w:t>
      </w:r>
      <w:r w:rsidR="00FA6AF2" w:rsidRPr="00C0596A">
        <w:rPr>
          <w:rFonts w:eastAsia="Times New Roman"/>
          <w:color w:val="000000" w:themeColor="text1"/>
        </w:rPr>
        <w:t xml:space="preserve">for which we had complete lifetime reproductive data and who survived to at least four years </w:t>
      </w:r>
      <w:r w:rsidR="005E506E" w:rsidRPr="00C0596A">
        <w:rPr>
          <w:rFonts w:eastAsia="Times New Roman"/>
          <w:color w:val="000000" w:themeColor="text1"/>
        </w:rPr>
        <w:t>of age</w:t>
      </w:r>
      <w:r w:rsidR="00FA6AF2" w:rsidRPr="00C0596A">
        <w:rPr>
          <w:rFonts w:eastAsia="Times New Roman"/>
          <w:color w:val="000000" w:themeColor="text1"/>
        </w:rPr>
        <w:t>.</w:t>
      </w:r>
      <w:r w:rsidR="00253CA5" w:rsidRPr="00C0596A">
        <w:rPr>
          <w:rFonts w:eastAsia="Times New Roman"/>
          <w:color w:val="000000" w:themeColor="text1"/>
        </w:rPr>
        <w:t xml:space="preserve"> We </w:t>
      </w:r>
      <w:r w:rsidR="00E26285" w:rsidRPr="00C0596A">
        <w:rPr>
          <w:rFonts w:eastAsia="Times New Roman"/>
          <w:color w:val="000000" w:themeColor="text1"/>
        </w:rPr>
        <w:t>modeled the total number of offspring they produced as a function of the</w:t>
      </w:r>
      <w:r w:rsidR="00C35602" w:rsidRPr="00C0596A">
        <w:rPr>
          <w:rFonts w:eastAsia="Times New Roman"/>
          <w:color w:val="000000" w:themeColor="text1"/>
        </w:rPr>
        <w:t>ir</w:t>
      </w:r>
      <w:r w:rsidR="00E26285" w:rsidRPr="00C0596A">
        <w:rPr>
          <w:rFonts w:eastAsia="Times New Roman"/>
          <w:color w:val="000000" w:themeColor="text1"/>
        </w:rPr>
        <w:t xml:space="preserve"> mean rank over their lifetime. Rank was standardized to range from -1 (lowest in </w:t>
      </w:r>
      <w:r w:rsidR="00B63AF6" w:rsidRPr="00C0596A">
        <w:rPr>
          <w:rFonts w:eastAsia="Times New Roman"/>
          <w:color w:val="000000" w:themeColor="text1"/>
        </w:rPr>
        <w:t xml:space="preserve">group) to 1 (highest in group). </w:t>
      </w:r>
      <w:r w:rsidR="00E61997" w:rsidRPr="00C0596A">
        <w:rPr>
          <w:rFonts w:eastAsia="Times New Roman"/>
          <w:color w:val="000000" w:themeColor="text1"/>
        </w:rPr>
        <w:t xml:space="preserve">We modeled an exponential </w:t>
      </w:r>
      <w:r w:rsidR="00453FFB" w:rsidRPr="00C0596A">
        <w:rPr>
          <w:rFonts w:eastAsia="Times New Roman"/>
          <w:color w:val="000000" w:themeColor="text1"/>
        </w:rPr>
        <w:t xml:space="preserve">relationship between mean rank and lifetime reproductive success because model comparison with AIC revealed this model to be superior to models with a linear relationship (∆AIC = </w:t>
      </w:r>
      <w:r w:rsidR="009B0F9F" w:rsidRPr="00C0596A">
        <w:rPr>
          <w:rFonts w:eastAsia="Times New Roman"/>
          <w:color w:val="000000" w:themeColor="text1"/>
        </w:rPr>
        <w:t>4.</w:t>
      </w:r>
      <w:r w:rsidR="00EB2718">
        <w:rPr>
          <w:rFonts w:eastAsia="Times New Roman"/>
          <w:color w:val="000000" w:themeColor="text1"/>
        </w:rPr>
        <w:t>0</w:t>
      </w:r>
      <w:r w:rsidR="009B0F9F" w:rsidRPr="00C0596A">
        <w:rPr>
          <w:rFonts w:eastAsia="Times New Roman"/>
          <w:color w:val="000000" w:themeColor="text1"/>
        </w:rPr>
        <w:t>4</w:t>
      </w:r>
      <w:r w:rsidR="00453FFB" w:rsidRPr="00C0596A">
        <w:rPr>
          <w:rFonts w:eastAsia="Times New Roman"/>
          <w:color w:val="000000" w:themeColor="text1"/>
        </w:rPr>
        <w:t xml:space="preserve">) </w:t>
      </w:r>
      <w:r w:rsidR="00ED5D6B" w:rsidRPr="00C0596A">
        <w:rPr>
          <w:rFonts w:eastAsia="Times New Roman"/>
          <w:color w:val="000000" w:themeColor="text1"/>
        </w:rPr>
        <w:t>or</w:t>
      </w:r>
      <w:r w:rsidR="00453FFB" w:rsidRPr="00C0596A">
        <w:rPr>
          <w:rFonts w:eastAsia="Times New Roman"/>
          <w:color w:val="000000" w:themeColor="text1"/>
        </w:rPr>
        <w:t xml:space="preserve"> </w:t>
      </w:r>
      <w:r w:rsidR="00790A9B" w:rsidRPr="00C0596A">
        <w:rPr>
          <w:rFonts w:eastAsia="Times New Roman"/>
          <w:color w:val="000000" w:themeColor="text1"/>
        </w:rPr>
        <w:t>a quadratic</w:t>
      </w:r>
      <w:r w:rsidR="009B0F9F" w:rsidRPr="00C0596A">
        <w:rPr>
          <w:rFonts w:eastAsia="Times New Roman"/>
          <w:color w:val="000000" w:themeColor="text1"/>
        </w:rPr>
        <w:t xml:space="preserve"> relationship (∆AIC = 2.</w:t>
      </w:r>
      <w:r w:rsidR="00EB2718">
        <w:rPr>
          <w:rFonts w:eastAsia="Times New Roman"/>
          <w:color w:val="000000" w:themeColor="text1"/>
        </w:rPr>
        <w:t>80</w:t>
      </w:r>
      <w:r w:rsidR="00453FFB" w:rsidRPr="00C0596A">
        <w:rPr>
          <w:rFonts w:eastAsia="Times New Roman"/>
          <w:color w:val="000000" w:themeColor="text1"/>
        </w:rPr>
        <w:t>).</w:t>
      </w:r>
      <w:r w:rsidR="00CC7A61" w:rsidRPr="00C0596A">
        <w:rPr>
          <w:rFonts w:eastAsia="Times New Roman"/>
          <w:color w:val="000000" w:themeColor="text1"/>
        </w:rPr>
        <w:t xml:space="preserve"> </w:t>
      </w:r>
    </w:p>
    <w:p w14:paraId="5808DAE1" w14:textId="0502B463" w:rsidR="006A571C" w:rsidRDefault="00A16E84" w:rsidP="00350170">
      <w:pPr>
        <w:spacing w:line="480" w:lineRule="auto"/>
        <w:ind w:firstLine="720"/>
        <w:rPr>
          <w:rFonts w:eastAsia="Times New Roman"/>
          <w:color w:val="000000" w:themeColor="text1"/>
        </w:rPr>
      </w:pPr>
      <w:r w:rsidRPr="00C0596A">
        <w:rPr>
          <w:rFonts w:eastAsia="Times New Roman"/>
          <w:color w:val="000000" w:themeColor="text1"/>
        </w:rPr>
        <w:t xml:space="preserve">To </w:t>
      </w:r>
      <w:r w:rsidR="007F6463" w:rsidRPr="00C0596A">
        <w:rPr>
          <w:rFonts w:eastAsia="Times New Roman"/>
          <w:color w:val="000000" w:themeColor="text1"/>
        </w:rPr>
        <w:t xml:space="preserve">study the intergenerational consequences of rank reversals, we </w:t>
      </w:r>
      <w:r w:rsidR="00B64F07" w:rsidRPr="00C0596A">
        <w:rPr>
          <w:rFonts w:eastAsia="Times New Roman"/>
          <w:color w:val="000000" w:themeColor="text1"/>
        </w:rPr>
        <w:t xml:space="preserve">examined the relative change in ranks of descendants </w:t>
      </w:r>
      <w:r w:rsidR="005E506E" w:rsidRPr="00C0596A">
        <w:rPr>
          <w:rFonts w:eastAsia="Times New Roman"/>
          <w:color w:val="000000" w:themeColor="text1"/>
        </w:rPr>
        <w:t xml:space="preserve">of four females </w:t>
      </w:r>
      <w:r w:rsidR="00B64F07" w:rsidRPr="00C0596A">
        <w:rPr>
          <w:rFonts w:eastAsia="Times New Roman"/>
          <w:color w:val="000000" w:themeColor="text1"/>
        </w:rPr>
        <w:t>from adjacent matrilines</w:t>
      </w:r>
      <w:r w:rsidR="00C45519" w:rsidRPr="00C0596A">
        <w:rPr>
          <w:rFonts w:eastAsia="Times New Roman"/>
          <w:color w:val="000000" w:themeColor="text1"/>
        </w:rPr>
        <w:t xml:space="preserve"> over time. We</w:t>
      </w:r>
      <w:r w:rsidR="00052714" w:rsidRPr="00C0596A">
        <w:rPr>
          <w:rFonts w:eastAsia="Times New Roman"/>
          <w:color w:val="000000" w:themeColor="text1"/>
        </w:rPr>
        <w:t xml:space="preserve"> only considered </w:t>
      </w:r>
      <w:r w:rsidR="00152D92" w:rsidRPr="00C0596A">
        <w:rPr>
          <w:rFonts w:eastAsia="Times New Roman"/>
          <w:color w:val="000000" w:themeColor="text1"/>
        </w:rPr>
        <w:t xml:space="preserve">matrilines </w:t>
      </w:r>
      <w:r w:rsidR="00C35602" w:rsidRPr="00C0596A">
        <w:rPr>
          <w:rFonts w:eastAsia="Times New Roman"/>
          <w:color w:val="000000" w:themeColor="text1"/>
        </w:rPr>
        <w:t xml:space="preserve">in which </w:t>
      </w:r>
      <w:r w:rsidR="00152D92" w:rsidRPr="00C0596A">
        <w:rPr>
          <w:rFonts w:eastAsia="Times New Roman"/>
          <w:color w:val="000000" w:themeColor="text1"/>
        </w:rPr>
        <w:t xml:space="preserve">descendants </w:t>
      </w:r>
      <w:r w:rsidR="00C35602" w:rsidRPr="00C0596A">
        <w:rPr>
          <w:rFonts w:eastAsia="Times New Roman"/>
          <w:color w:val="000000" w:themeColor="text1"/>
        </w:rPr>
        <w:t xml:space="preserve">of original members in 1988 remained present </w:t>
      </w:r>
      <w:r w:rsidR="00152D92" w:rsidRPr="00C0596A">
        <w:rPr>
          <w:rFonts w:eastAsia="Times New Roman"/>
          <w:color w:val="000000" w:themeColor="text1"/>
        </w:rPr>
        <w:t xml:space="preserve">in the group at the end of our study period. </w:t>
      </w:r>
      <w:r w:rsidR="0040745F" w:rsidRPr="00C0596A">
        <w:rPr>
          <w:rFonts w:eastAsia="Times New Roman"/>
          <w:color w:val="000000" w:themeColor="text1"/>
        </w:rPr>
        <w:t>Descend</w:t>
      </w:r>
      <w:r w:rsidR="00152D92" w:rsidRPr="00C0596A">
        <w:rPr>
          <w:rFonts w:eastAsia="Times New Roman"/>
          <w:color w:val="000000" w:themeColor="text1"/>
        </w:rPr>
        <w:t xml:space="preserve">ants from all other matrilines </w:t>
      </w:r>
      <w:r w:rsidR="00C35602" w:rsidRPr="00C0596A">
        <w:rPr>
          <w:rFonts w:eastAsia="Times New Roman"/>
          <w:color w:val="000000" w:themeColor="text1"/>
        </w:rPr>
        <w:t xml:space="preserve">had </w:t>
      </w:r>
      <w:r w:rsidR="00052714" w:rsidRPr="00C0596A">
        <w:rPr>
          <w:rFonts w:eastAsia="Times New Roman"/>
          <w:color w:val="000000" w:themeColor="text1"/>
        </w:rPr>
        <w:t>either d</w:t>
      </w:r>
      <w:r w:rsidR="00C35602" w:rsidRPr="00C0596A">
        <w:rPr>
          <w:rFonts w:eastAsia="Times New Roman"/>
          <w:color w:val="000000" w:themeColor="text1"/>
        </w:rPr>
        <w:t>ie</w:t>
      </w:r>
      <w:r w:rsidR="00052714" w:rsidRPr="00C0596A">
        <w:rPr>
          <w:rFonts w:eastAsia="Times New Roman"/>
          <w:color w:val="000000" w:themeColor="text1"/>
        </w:rPr>
        <w:t xml:space="preserve">d or had </w:t>
      </w:r>
      <w:r w:rsidR="00601920">
        <w:rPr>
          <w:rFonts w:eastAsia="Times New Roman"/>
          <w:color w:val="000000" w:themeColor="text1"/>
        </w:rPr>
        <w:t>split off to form</w:t>
      </w:r>
      <w:r w:rsidR="00052714" w:rsidRPr="00C0596A">
        <w:rPr>
          <w:rFonts w:eastAsia="Times New Roman"/>
          <w:color w:val="000000" w:themeColor="text1"/>
        </w:rPr>
        <w:t xml:space="preserve"> a new group</w:t>
      </w:r>
      <w:r w:rsidR="00152D92" w:rsidRPr="00C0596A">
        <w:rPr>
          <w:rFonts w:eastAsia="Times New Roman"/>
          <w:color w:val="000000" w:themeColor="text1"/>
        </w:rPr>
        <w:t xml:space="preserve"> a decade after the start of the study. </w:t>
      </w:r>
      <w:r w:rsidR="0040745F" w:rsidRPr="00C0596A">
        <w:rPr>
          <w:rFonts w:eastAsia="Times New Roman"/>
          <w:color w:val="000000" w:themeColor="text1"/>
        </w:rPr>
        <w:t xml:space="preserve">We did not include the other three study groups because </w:t>
      </w:r>
      <w:r w:rsidR="00A757BE" w:rsidRPr="00C0596A">
        <w:rPr>
          <w:rFonts w:eastAsia="Times New Roman"/>
          <w:color w:val="000000" w:themeColor="text1"/>
        </w:rPr>
        <w:t>we did</w:t>
      </w:r>
      <w:r w:rsidR="0040745F" w:rsidRPr="00C0596A">
        <w:rPr>
          <w:rFonts w:eastAsia="Times New Roman"/>
          <w:color w:val="000000" w:themeColor="text1"/>
        </w:rPr>
        <w:t xml:space="preserve"> not know the </w:t>
      </w:r>
      <w:r w:rsidR="00B57986" w:rsidRPr="00C0596A">
        <w:rPr>
          <w:rFonts w:eastAsia="Times New Roman"/>
          <w:color w:val="000000" w:themeColor="text1"/>
        </w:rPr>
        <w:t>matrilineal</w:t>
      </w:r>
      <w:r w:rsidR="0040745F" w:rsidRPr="00C0596A">
        <w:rPr>
          <w:rFonts w:eastAsia="Times New Roman"/>
          <w:color w:val="000000" w:themeColor="text1"/>
        </w:rPr>
        <w:t xml:space="preserve"> </w:t>
      </w:r>
      <w:r w:rsidR="00601920">
        <w:rPr>
          <w:rFonts w:eastAsia="Times New Roman"/>
          <w:color w:val="000000" w:themeColor="text1"/>
        </w:rPr>
        <w:t xml:space="preserve">kin </w:t>
      </w:r>
      <w:r w:rsidR="0040745F" w:rsidRPr="00C0596A">
        <w:rPr>
          <w:rFonts w:eastAsia="Times New Roman"/>
          <w:color w:val="000000" w:themeColor="text1"/>
        </w:rPr>
        <w:t>relationship</w:t>
      </w:r>
      <w:r w:rsidR="00C35602" w:rsidRPr="00C0596A">
        <w:rPr>
          <w:rFonts w:eastAsia="Times New Roman"/>
          <w:color w:val="000000" w:themeColor="text1"/>
        </w:rPr>
        <w:t>s</w:t>
      </w:r>
      <w:r w:rsidR="0040745F" w:rsidRPr="00C0596A">
        <w:rPr>
          <w:rFonts w:eastAsia="Times New Roman"/>
          <w:color w:val="000000" w:themeColor="text1"/>
        </w:rPr>
        <w:t xml:space="preserve"> </w:t>
      </w:r>
      <w:r w:rsidR="00C35602" w:rsidRPr="00C0596A">
        <w:rPr>
          <w:rFonts w:eastAsia="Times New Roman"/>
          <w:color w:val="000000" w:themeColor="text1"/>
        </w:rPr>
        <w:t>among</w:t>
      </w:r>
      <w:r w:rsidR="0040745F" w:rsidRPr="00C0596A">
        <w:rPr>
          <w:rFonts w:eastAsia="Times New Roman"/>
          <w:color w:val="000000" w:themeColor="text1"/>
        </w:rPr>
        <w:t xml:space="preserve"> most females at the start of the study.</w:t>
      </w:r>
      <w:r w:rsidR="00965852" w:rsidRPr="00C0596A">
        <w:rPr>
          <w:rFonts w:eastAsia="Times New Roman"/>
          <w:color w:val="000000" w:themeColor="text1"/>
        </w:rPr>
        <w:t xml:space="preserve"> </w:t>
      </w:r>
      <w:r w:rsidR="00DC0B44" w:rsidRPr="00C0596A">
        <w:rPr>
          <w:rFonts w:eastAsia="Times New Roman"/>
          <w:color w:val="000000" w:themeColor="text1"/>
        </w:rPr>
        <w:t xml:space="preserve">We also excluded individuals who changed rank in the calculation of these average </w:t>
      </w:r>
      <w:r w:rsidR="00C35602" w:rsidRPr="00C0596A">
        <w:rPr>
          <w:rFonts w:eastAsia="Times New Roman"/>
          <w:color w:val="000000" w:themeColor="text1"/>
        </w:rPr>
        <w:t xml:space="preserve">rank </w:t>
      </w:r>
      <w:r w:rsidR="00DC0B44" w:rsidRPr="00C0596A">
        <w:rPr>
          <w:rFonts w:eastAsia="Times New Roman"/>
          <w:color w:val="000000" w:themeColor="text1"/>
        </w:rPr>
        <w:t xml:space="preserve">differences because we were interested in </w:t>
      </w:r>
      <w:r w:rsidR="00FA6019" w:rsidRPr="00C0596A">
        <w:rPr>
          <w:rFonts w:eastAsia="Times New Roman"/>
          <w:color w:val="000000" w:themeColor="text1"/>
        </w:rPr>
        <w:t>understanding</w:t>
      </w:r>
      <w:r w:rsidR="00CD6E84" w:rsidRPr="00C0596A">
        <w:rPr>
          <w:rFonts w:eastAsia="Times New Roman"/>
          <w:color w:val="000000" w:themeColor="text1"/>
        </w:rPr>
        <w:t xml:space="preserve"> </w:t>
      </w:r>
      <w:r w:rsidR="00DC0B44" w:rsidRPr="00C0596A">
        <w:rPr>
          <w:rFonts w:eastAsia="Times New Roman"/>
          <w:color w:val="000000" w:themeColor="text1"/>
        </w:rPr>
        <w:t>the</w:t>
      </w:r>
      <w:r w:rsidR="00FA6019" w:rsidRPr="00C0596A">
        <w:rPr>
          <w:rFonts w:eastAsia="Times New Roman"/>
          <w:color w:val="000000" w:themeColor="text1"/>
        </w:rPr>
        <w:t xml:space="preserve"> expected</w:t>
      </w:r>
      <w:r w:rsidR="00DC0B44" w:rsidRPr="00C0596A">
        <w:rPr>
          <w:rFonts w:eastAsia="Times New Roman"/>
          <w:color w:val="000000" w:themeColor="text1"/>
        </w:rPr>
        <w:t xml:space="preserve"> change in rank in the absence of rank reversals.</w:t>
      </w:r>
      <w:r w:rsidR="00E2545B" w:rsidRPr="00C0596A">
        <w:rPr>
          <w:rFonts w:eastAsia="Times New Roman"/>
          <w:color w:val="000000" w:themeColor="text1"/>
        </w:rPr>
        <w:t xml:space="preserve"> </w:t>
      </w:r>
    </w:p>
    <w:p w14:paraId="4BE9FE7E" w14:textId="397135C9" w:rsidR="00F66924" w:rsidRDefault="00F66924">
      <w:pPr>
        <w:rPr>
          <w:rFonts w:eastAsia="Times New Roman"/>
          <w:color w:val="000000" w:themeColor="text1"/>
        </w:rPr>
      </w:pPr>
      <w:r>
        <w:rPr>
          <w:rFonts w:eastAsia="Times New Roman"/>
          <w:color w:val="000000" w:themeColor="text1"/>
        </w:rPr>
        <w:br w:type="page"/>
      </w:r>
    </w:p>
    <w:p w14:paraId="4D9924AE" w14:textId="778DA4C8" w:rsidR="00F66924" w:rsidRPr="0063433A" w:rsidRDefault="00F66924" w:rsidP="00F66924">
      <w:pPr>
        <w:rPr>
          <w:rFonts w:eastAsia="Times New Roman"/>
          <w:b/>
          <w:color w:val="000000" w:themeColor="text1"/>
        </w:rPr>
      </w:pPr>
      <w:r w:rsidRPr="0063433A">
        <w:rPr>
          <w:rFonts w:eastAsia="Times New Roman"/>
          <w:b/>
          <w:color w:val="000000" w:themeColor="text1"/>
        </w:rPr>
        <w:lastRenderedPageBreak/>
        <w:t>Figures and Tables</w:t>
      </w:r>
    </w:p>
    <w:p w14:paraId="172F6D09" w14:textId="77777777" w:rsidR="00F66924" w:rsidRDefault="00F66924" w:rsidP="00F66924">
      <w:pPr>
        <w:rPr>
          <w:rFonts w:eastAsia="Times New Roman"/>
          <w:color w:val="000000" w:themeColor="text1"/>
        </w:rPr>
      </w:pPr>
    </w:p>
    <w:p w14:paraId="55A4B94E" w14:textId="4391CE81" w:rsidR="006A571C" w:rsidRDefault="006A571C" w:rsidP="00F66924">
      <w:pPr>
        <w:rPr>
          <w:rFonts w:eastAsia="Times New Roman"/>
          <w:color w:val="000000" w:themeColor="text1"/>
        </w:rPr>
      </w:pPr>
    </w:p>
    <w:p w14:paraId="08EDC5E1" w14:textId="1B510FC2" w:rsidR="00F66924" w:rsidRDefault="00607B4E" w:rsidP="00F66924">
      <w:pPr>
        <w:rPr>
          <w:rFonts w:eastAsia="Times New Roman"/>
          <w:color w:val="000000" w:themeColor="text1"/>
        </w:rPr>
      </w:pPr>
      <w:r>
        <w:rPr>
          <w:rFonts w:eastAsia="Times New Roman"/>
          <w:noProof/>
          <w:color w:val="000000" w:themeColor="text1"/>
        </w:rPr>
        <w:drawing>
          <wp:inline distT="0" distB="0" distL="0" distR="0" wp14:anchorId="0FD6398E" wp14:editId="286AB948">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 rank reversals.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5793FA" w14:textId="1C7455D1" w:rsidR="00F66924" w:rsidRDefault="00F66924" w:rsidP="00F66924">
      <w:r w:rsidRPr="0063433A">
        <w:rPr>
          <w:b/>
        </w:rPr>
        <w:t>Figure 1.</w:t>
      </w:r>
      <w:r>
        <w:t xml:space="preserve"> Yearly ranks of </w:t>
      </w:r>
      <w:proofErr w:type="gramStart"/>
      <w:r>
        <w:t>each individual</w:t>
      </w:r>
      <w:proofErr w:type="gramEnd"/>
      <w:r>
        <w:t xml:space="preserve"> in each of four study clans. Crossing lines indicate rank reversals. By convention, lower numbers indicate higher ranks.</w:t>
      </w:r>
    </w:p>
    <w:p w14:paraId="360CF457" w14:textId="77777777" w:rsidR="00F66924" w:rsidRPr="00F66924" w:rsidRDefault="00F66924" w:rsidP="00F66924"/>
    <w:p w14:paraId="778E5333" w14:textId="11A885B8" w:rsidR="00D912A6" w:rsidRPr="00C0596A" w:rsidRDefault="00D912A6" w:rsidP="00F66924">
      <w:pPr>
        <w:rPr>
          <w:rFonts w:eastAsia="Times New Roman"/>
          <w:color w:val="000000" w:themeColor="text1"/>
        </w:rPr>
      </w:pPr>
      <w:r w:rsidRPr="00C0596A">
        <w:rPr>
          <w:rFonts w:eastAsia="Times New Roman"/>
          <w:color w:val="000000" w:themeColor="text1"/>
        </w:rPr>
        <w:br w:type="page"/>
      </w:r>
    </w:p>
    <w:p w14:paraId="560C5111" w14:textId="6824EC2D" w:rsidR="001D485D" w:rsidRDefault="009B6AAD" w:rsidP="00F66924">
      <w:pPr>
        <w:rPr>
          <w:rFonts w:eastAsia="Times New Roman"/>
          <w:color w:val="000000" w:themeColor="text1"/>
        </w:rPr>
      </w:pPr>
      <w:r>
        <w:rPr>
          <w:rFonts w:eastAsia="Times New Roman"/>
          <w:noProof/>
          <w:color w:val="000000" w:themeColor="text1"/>
        </w:rPr>
        <w:lastRenderedPageBreak/>
        <w:drawing>
          <wp:inline distT="0" distB="0" distL="0" distR="0" wp14:anchorId="6B855C47" wp14:editId="0FD9C73C">
            <wp:extent cx="4661535" cy="4661535"/>
            <wp:effectExtent l="0" t="0" r="1206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 bond strength predicts coalition direction.pdf"/>
                    <pic:cNvPicPr/>
                  </pic:nvPicPr>
                  <pic:blipFill>
                    <a:blip r:embed="rId11">
                      <a:extLst>
                        <a:ext uri="{28A0092B-C50C-407E-A947-70E740481C1C}">
                          <a14:useLocalDpi xmlns:a14="http://schemas.microsoft.com/office/drawing/2010/main" val="0"/>
                        </a:ext>
                      </a:extLst>
                    </a:blip>
                    <a:stretch>
                      <a:fillRect/>
                    </a:stretch>
                  </pic:blipFill>
                  <pic:spPr>
                    <a:xfrm>
                      <a:off x="0" y="0"/>
                      <a:ext cx="4661535" cy="4661535"/>
                    </a:xfrm>
                    <a:prstGeom prst="rect">
                      <a:avLst/>
                    </a:prstGeom>
                  </pic:spPr>
                </pic:pic>
              </a:graphicData>
            </a:graphic>
          </wp:inline>
        </w:drawing>
      </w:r>
    </w:p>
    <w:p w14:paraId="46D1F969" w14:textId="77777777" w:rsidR="00F66924" w:rsidRDefault="00F66924" w:rsidP="00F66924">
      <w:pPr>
        <w:rPr>
          <w:rFonts w:eastAsia="Times New Roman"/>
          <w:color w:val="000000" w:themeColor="text1"/>
        </w:rPr>
      </w:pPr>
    </w:p>
    <w:p w14:paraId="27A6CB48" w14:textId="195E81A3" w:rsidR="00F66924" w:rsidRPr="00F66924" w:rsidRDefault="00F66924" w:rsidP="00F66924">
      <w:r w:rsidRPr="0063433A">
        <w:rPr>
          <w:b/>
        </w:rPr>
        <w:t>Figure 2.</w:t>
      </w:r>
      <w:r>
        <w:t xml:space="preserve"> The strength of bonds between coalition members predicts the probability that the coalition is directed up the hierarchy (often called ‘revolutionary’ coalitions). Histograms indicate the frequency of bond strengths for revolutionary (top) and down-hierarchy (bottom) coalitions, and bars in each category sum to 1. Rug plot lines below the histograms indicate the observed data.</w:t>
      </w:r>
    </w:p>
    <w:p w14:paraId="70862FE0" w14:textId="6A6F79FD" w:rsidR="0038040C" w:rsidRPr="00C0596A" w:rsidRDefault="0038040C" w:rsidP="00F66924">
      <w:pPr>
        <w:rPr>
          <w:rFonts w:eastAsia="Times New Roman"/>
          <w:color w:val="000000" w:themeColor="text1"/>
        </w:rPr>
      </w:pPr>
    </w:p>
    <w:p w14:paraId="301EE562" w14:textId="57F4D017" w:rsidR="001B56EC" w:rsidRPr="00C0596A" w:rsidRDefault="0038040C" w:rsidP="00F66924">
      <w:pPr>
        <w:rPr>
          <w:rFonts w:eastAsia="Times New Roman"/>
          <w:color w:val="000000" w:themeColor="text1"/>
        </w:rPr>
      </w:pPr>
      <w:r w:rsidRPr="00C0596A">
        <w:rPr>
          <w:rFonts w:eastAsia="Times New Roman"/>
          <w:color w:val="000000" w:themeColor="text1"/>
        </w:rPr>
        <w:br w:type="page"/>
      </w:r>
    </w:p>
    <w:p w14:paraId="3FDEC897" w14:textId="3A8BF05D" w:rsidR="00F66924" w:rsidRDefault="00534D8B" w:rsidP="00F66924">
      <w:pPr>
        <w:rPr>
          <w:rFonts w:eastAsia="Times New Roman"/>
          <w:color w:val="000000" w:themeColor="text1"/>
        </w:rPr>
      </w:pPr>
      <w:r>
        <w:rPr>
          <w:rFonts w:eastAsia="Times New Roman"/>
          <w:noProof/>
          <w:color w:val="000000" w:themeColor="text1"/>
        </w:rPr>
        <w:lastRenderedPageBreak/>
        <w:drawing>
          <wp:inline distT="0" distB="0" distL="0" distR="0" wp14:anchorId="2590E95E" wp14:editId="05C8EB41">
            <wp:extent cx="5943600" cy="44577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 rank change due to rank reversal.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F585D78" w14:textId="77777777" w:rsidR="00F66924" w:rsidRDefault="00F66924" w:rsidP="00F66924">
      <w:pPr>
        <w:rPr>
          <w:rFonts w:eastAsia="Times New Roman"/>
          <w:color w:val="000000" w:themeColor="text1"/>
        </w:rPr>
      </w:pPr>
    </w:p>
    <w:p w14:paraId="66E79A76" w14:textId="45F46501" w:rsidR="00866608" w:rsidRPr="00F66924" w:rsidRDefault="00F66924" w:rsidP="00F66924">
      <w:r w:rsidRPr="005D7019">
        <w:rPr>
          <w:b/>
        </w:rPr>
        <w:t>Figure 3.</w:t>
      </w:r>
      <w:r>
        <w:t xml:space="preserve"> Individuals engaging in more coalitions with their top allies are more likely to increase their rank. Inset depicts model parameter estimates (open </w:t>
      </w:r>
      <w:r w:rsidR="00FC1ED5">
        <w:t>circles</w:t>
      </w:r>
      <w:r>
        <w:t xml:space="preserve">) from the linear mixed model and expected parameter estimates under the null hypothesis (black bars) derived from permuted networks. An offset for the number of observation sessions in which </w:t>
      </w:r>
      <w:proofErr w:type="gramStart"/>
      <w:r>
        <w:t>each individual</w:t>
      </w:r>
      <w:proofErr w:type="gramEnd"/>
      <w:r>
        <w:t xml:space="preserve"> was observed in each year was included in the model to account for varying numbers of observations among individuals.</w:t>
      </w:r>
    </w:p>
    <w:p w14:paraId="2B54560C" w14:textId="4262DD28" w:rsidR="00B33AC1" w:rsidRPr="00C0596A" w:rsidRDefault="00B33AC1" w:rsidP="00F66924">
      <w:pPr>
        <w:rPr>
          <w:rFonts w:eastAsia="Times New Roman"/>
          <w:color w:val="000000" w:themeColor="text1"/>
        </w:rPr>
      </w:pPr>
    </w:p>
    <w:p w14:paraId="5978ED68" w14:textId="77777777" w:rsidR="00866608" w:rsidRPr="00C0596A" w:rsidRDefault="00866608" w:rsidP="00F66924">
      <w:pPr>
        <w:rPr>
          <w:rFonts w:eastAsia="Times New Roman"/>
          <w:color w:val="000000" w:themeColor="text1"/>
        </w:rPr>
      </w:pPr>
      <w:r w:rsidRPr="00C0596A">
        <w:rPr>
          <w:rFonts w:eastAsia="Times New Roman"/>
          <w:color w:val="000000" w:themeColor="text1"/>
        </w:rPr>
        <w:br w:type="page"/>
      </w:r>
    </w:p>
    <w:p w14:paraId="410D5B9B" w14:textId="7A897CD9" w:rsidR="00F66924" w:rsidRDefault="00E501D9" w:rsidP="00F66924">
      <w:pPr>
        <w:rPr>
          <w:rFonts w:eastAsia="Times New Roman"/>
          <w:color w:val="000000" w:themeColor="text1"/>
        </w:rPr>
      </w:pPr>
      <w:r>
        <w:rPr>
          <w:rFonts w:eastAsia="Times New Roman"/>
          <w:noProof/>
          <w:color w:val="000000" w:themeColor="text1"/>
        </w:rPr>
        <w:lastRenderedPageBreak/>
        <w:drawing>
          <wp:inline distT="0" distB="0" distL="0" distR="0" wp14:anchorId="07879708" wp14:editId="51AC930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predicted effects of rank chang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5CBFFE" w14:textId="77777777" w:rsidR="00F66924" w:rsidRDefault="00F66924" w:rsidP="00F66924">
      <w:pPr>
        <w:rPr>
          <w:rFonts w:eastAsia="Times New Roman"/>
          <w:color w:val="000000" w:themeColor="text1"/>
        </w:rPr>
      </w:pPr>
    </w:p>
    <w:p w14:paraId="2754548A" w14:textId="0F0D085B" w:rsidR="00F66924" w:rsidRDefault="00F66924" w:rsidP="00F66924">
      <w:r w:rsidRPr="00630371">
        <w:rPr>
          <w:b/>
        </w:rPr>
        <w:t>Figure 4.</w:t>
      </w:r>
      <w:r>
        <w:t xml:space="preserve"> Rank reversals are expected to have large fitness effects. (a) Data from 87 females for which we calculated lifetime reproductive success (LRS). Rank is a significant predictor of LRS. (b) The predicted fitness consequences of observed rank reversals, based on the model from (a). (c) </w:t>
      </w:r>
      <w:r w:rsidR="00FC1ED5">
        <w:t>Large expected fitness effects result from both r</w:t>
      </w:r>
      <w:r>
        <w:t xml:space="preserve">ank </w:t>
      </w:r>
      <w:r w:rsidR="00FC1ED5">
        <w:t xml:space="preserve">changes </w:t>
      </w:r>
      <w:r>
        <w:t>occurring in the upper tier of the hierarchy and rank changes of large magnitude resulting from many simultaneous rank reversals</w:t>
      </w:r>
      <w:r w:rsidR="00FC1ED5">
        <w:t>. However,</w:t>
      </w:r>
      <w:r>
        <w:t xml:space="preserve"> single rank reversals among low ranked individuals are predicted to have minimal </w:t>
      </w:r>
      <w:r w:rsidR="00FC1ED5">
        <w:t xml:space="preserve">fitness </w:t>
      </w:r>
      <w:r>
        <w:t>effect</w:t>
      </w:r>
      <w:r w:rsidR="00FC1ED5">
        <w:t>s</w:t>
      </w:r>
      <w:r>
        <w:t xml:space="preserve">. Larger points indicate larger absolute values of predicted effects on fitness. Predicted fitness effects are </w:t>
      </w:r>
      <w:r w:rsidR="00575DE1">
        <w:t>colored according to</w:t>
      </w:r>
      <w:r>
        <w:t xml:space="preserve"> the ratio of expected LRS in the new position relative to the expected LRS in the old position, with values &lt;1 indicating a decline in LRS and values &gt;1 indicating an increase in LRS. </w:t>
      </w:r>
    </w:p>
    <w:p w14:paraId="19EC365A" w14:textId="77777777" w:rsidR="00F66924" w:rsidRDefault="00F66924">
      <w:pPr>
        <w:rPr>
          <w:rFonts w:eastAsia="Times New Roman"/>
          <w:color w:val="000000" w:themeColor="text1"/>
        </w:rPr>
      </w:pPr>
      <w:r>
        <w:rPr>
          <w:rFonts w:eastAsia="Times New Roman"/>
          <w:color w:val="000000" w:themeColor="text1"/>
        </w:rPr>
        <w:br w:type="page"/>
      </w:r>
    </w:p>
    <w:p w14:paraId="794992A7" w14:textId="47360B93" w:rsidR="003A265F" w:rsidRDefault="003A265F" w:rsidP="00F66924">
      <w:pPr>
        <w:jc w:val="center"/>
        <w:rPr>
          <w:rFonts w:eastAsia="Times New Roman"/>
          <w:color w:val="000000" w:themeColor="text1"/>
        </w:rPr>
      </w:pPr>
    </w:p>
    <w:p w14:paraId="5AD0A14C" w14:textId="158D9A00" w:rsidR="00F66924" w:rsidRDefault="005A6DD7" w:rsidP="00F66924">
      <w:pPr>
        <w:rPr>
          <w:rFonts w:eastAsia="Times New Roman"/>
          <w:color w:val="000000" w:themeColor="text1"/>
        </w:rPr>
      </w:pPr>
      <w:r>
        <w:rPr>
          <w:rFonts w:eastAsia="Times New Roman"/>
          <w:noProof/>
          <w:color w:val="000000" w:themeColor="text1"/>
        </w:rPr>
        <w:drawing>
          <wp:inline distT="0" distB="0" distL="0" distR="0" wp14:anchorId="7459C0D2" wp14:editId="749400DC">
            <wp:extent cx="5943600" cy="72174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 - intergenerational effect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217410"/>
                    </a:xfrm>
                    <a:prstGeom prst="rect">
                      <a:avLst/>
                    </a:prstGeom>
                  </pic:spPr>
                </pic:pic>
              </a:graphicData>
            </a:graphic>
          </wp:inline>
        </w:drawing>
      </w:r>
    </w:p>
    <w:p w14:paraId="7A9985C7" w14:textId="0C9566FB" w:rsidR="003A265F" w:rsidRPr="00C0596A" w:rsidRDefault="00F66924">
      <w:pPr>
        <w:rPr>
          <w:rFonts w:eastAsia="Times New Roman"/>
          <w:b/>
          <w:color w:val="000000" w:themeColor="text1"/>
        </w:rPr>
      </w:pPr>
      <w:r w:rsidRPr="00876B6C">
        <w:rPr>
          <w:b/>
        </w:rPr>
        <w:t>Figure 5</w:t>
      </w:r>
      <w:r w:rsidRPr="005D7019">
        <w:rPr>
          <w:b/>
        </w:rPr>
        <w:t>.</w:t>
      </w:r>
      <w:r>
        <w:t xml:space="preserve"> </w:t>
      </w:r>
      <w:r w:rsidR="00FC1ED5">
        <w:t>R</w:t>
      </w:r>
      <w:r>
        <w:t>ank differences among females in adjacent matrilines are amplified over time</w:t>
      </w:r>
      <w:r w:rsidR="00FC1ED5">
        <w:t xml:space="preserve"> due to rank-related variation in reproduction and maternal rank inheritance</w:t>
      </w:r>
      <w:r>
        <w:t>. (</w:t>
      </w:r>
      <w:proofErr w:type="spellStart"/>
      <w:r>
        <w:t>a</w:t>
      </w:r>
      <w:proofErr w:type="spellEnd"/>
      <w:r>
        <w:t xml:space="preserve">) The ranks of descendants from four original females in four matrilines occupying adjacent rank positions from 1988 through 2014. Only these four matrilines were considered because the others either died out </w:t>
      </w:r>
      <w:r>
        <w:lastRenderedPageBreak/>
        <w:t xml:space="preserve">or departed during a clan fission to form a new group by 2000 (those females listed as ‘other’). (b) The difference in rank between descendants of adjacent matrilines increases over time due to the addition of newly-reproductive females to the clan’s dominance hierarchy. As a result, a rank change at any given time point </w:t>
      </w:r>
      <w:r w:rsidRPr="006E2C7E">
        <w:t xml:space="preserve">may </w:t>
      </w:r>
      <w:r>
        <w:t xml:space="preserve">become amplified into large rank differences. For example, a female overtook </w:t>
      </w:r>
      <w:r w:rsidR="005A6DD7">
        <w:t>3</w:t>
      </w:r>
      <w:r>
        <w:t xml:space="preserve"> other</w:t>
      </w:r>
      <w:r w:rsidR="00FC1ED5">
        <w:t xml:space="preserve"> females</w:t>
      </w:r>
      <w:r>
        <w:t xml:space="preserve"> in 200</w:t>
      </w:r>
      <w:r w:rsidR="00BB47B6">
        <w:t>7</w:t>
      </w:r>
      <w:r>
        <w:t xml:space="preserve"> (marked by diamonds in (a)), but this difference was amplified in subsequent years such that by 2014, </w:t>
      </w:r>
      <w:r w:rsidR="005A6DD7">
        <w:t>6</w:t>
      </w:r>
      <w:r>
        <w:t xml:space="preserve"> females ranked between her new position and where she would have been in the absence of the </w:t>
      </w:r>
      <w:r w:rsidR="00FC1ED5">
        <w:t xml:space="preserve">rank </w:t>
      </w:r>
      <w:r>
        <w:t xml:space="preserve">change.  </w:t>
      </w:r>
      <w:r w:rsidR="003A265F" w:rsidRPr="00C0596A">
        <w:rPr>
          <w:rFonts w:eastAsia="Times New Roman"/>
          <w:b/>
          <w:color w:val="000000" w:themeColor="text1"/>
        </w:rPr>
        <w:br w:type="page"/>
      </w:r>
    </w:p>
    <w:p w14:paraId="2DB12F69" w14:textId="005F4B5B" w:rsidR="0091175E" w:rsidRPr="00C0596A" w:rsidRDefault="00B223A7" w:rsidP="00DA5555">
      <w:pPr>
        <w:widowControl w:val="0"/>
        <w:autoSpaceDE w:val="0"/>
        <w:autoSpaceDN w:val="0"/>
        <w:adjustRightInd w:val="0"/>
        <w:spacing w:line="480" w:lineRule="auto"/>
        <w:ind w:left="480" w:hanging="480"/>
        <w:outlineLvl w:val="0"/>
        <w:rPr>
          <w:rFonts w:eastAsia="Times New Roman"/>
          <w:b/>
          <w:color w:val="000000" w:themeColor="text1"/>
        </w:rPr>
      </w:pPr>
      <w:r w:rsidRPr="00C0596A">
        <w:rPr>
          <w:rFonts w:eastAsia="Times New Roman"/>
          <w:b/>
          <w:color w:val="000000" w:themeColor="text1"/>
        </w:rPr>
        <w:lastRenderedPageBreak/>
        <w:t>References</w:t>
      </w:r>
    </w:p>
    <w:p w14:paraId="2F84BA6C" w14:textId="7F22E36F" w:rsidR="00A950FF" w:rsidRPr="00A950FF" w:rsidRDefault="0091175E" w:rsidP="00A950FF">
      <w:pPr>
        <w:widowControl w:val="0"/>
        <w:autoSpaceDE w:val="0"/>
        <w:autoSpaceDN w:val="0"/>
        <w:adjustRightInd w:val="0"/>
        <w:ind w:left="640" w:hanging="640"/>
        <w:rPr>
          <w:rFonts w:eastAsia="Times New Roman"/>
          <w:noProof/>
        </w:rPr>
      </w:pPr>
      <w:r w:rsidRPr="00C0596A">
        <w:rPr>
          <w:rFonts w:eastAsia="Times New Roman"/>
          <w:color w:val="000000" w:themeColor="text1"/>
        </w:rPr>
        <w:fldChar w:fldCharType="begin" w:fldLock="1"/>
      </w:r>
      <w:r w:rsidRPr="00C0596A">
        <w:rPr>
          <w:rFonts w:eastAsia="Times New Roman"/>
          <w:color w:val="000000" w:themeColor="text1"/>
        </w:rPr>
        <w:instrText xml:space="preserve">ADDIN Mendeley Bibliography CSL_BIBLIOGRAPHY </w:instrText>
      </w:r>
      <w:r w:rsidRPr="00C0596A">
        <w:rPr>
          <w:rFonts w:eastAsia="Times New Roman"/>
          <w:color w:val="000000" w:themeColor="text1"/>
        </w:rPr>
        <w:fldChar w:fldCharType="separate"/>
      </w:r>
      <w:r w:rsidR="00A950FF" w:rsidRPr="00A950FF">
        <w:rPr>
          <w:rFonts w:eastAsia="Times New Roman"/>
          <w:noProof/>
        </w:rPr>
        <w:t>1.</w:t>
      </w:r>
      <w:r w:rsidR="00A950FF" w:rsidRPr="00A950FF">
        <w:rPr>
          <w:rFonts w:eastAsia="Times New Roman"/>
          <w:noProof/>
        </w:rPr>
        <w:tab/>
        <w:t xml:space="preserve">Schjelderup-Ebbe, T. Contributions to the social psychology of the domestic chicken. </w:t>
      </w:r>
      <w:r w:rsidR="00A950FF" w:rsidRPr="00A950FF">
        <w:rPr>
          <w:rFonts w:eastAsia="Times New Roman"/>
          <w:i/>
          <w:iCs/>
          <w:noProof/>
        </w:rPr>
        <w:t>Repr. from Zeitschrift fuer Psychol.</w:t>
      </w:r>
      <w:r w:rsidR="00A950FF" w:rsidRPr="00A950FF">
        <w:rPr>
          <w:rFonts w:eastAsia="Times New Roman"/>
          <w:noProof/>
        </w:rPr>
        <w:t xml:space="preserve"> </w:t>
      </w:r>
      <w:r w:rsidR="00A950FF" w:rsidRPr="00A950FF">
        <w:rPr>
          <w:rFonts w:eastAsia="Times New Roman"/>
          <w:b/>
          <w:bCs/>
          <w:noProof/>
        </w:rPr>
        <w:t>88,</w:t>
      </w:r>
      <w:r w:rsidR="00A950FF" w:rsidRPr="00A950FF">
        <w:rPr>
          <w:rFonts w:eastAsia="Times New Roman"/>
          <w:noProof/>
        </w:rPr>
        <w:t xml:space="preserve"> 225–252 (1922).</w:t>
      </w:r>
    </w:p>
    <w:p w14:paraId="11F07EE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w:t>
      </w:r>
      <w:r w:rsidRPr="00A950FF">
        <w:rPr>
          <w:rFonts w:eastAsia="Times New Roman"/>
          <w:noProof/>
        </w:rPr>
        <w:tab/>
        <w:t xml:space="preserve">Sapolsky, R. M. The influence of social hierarchy on primate health. </w:t>
      </w:r>
      <w:r w:rsidRPr="00A950FF">
        <w:rPr>
          <w:rFonts w:eastAsia="Times New Roman"/>
          <w:i/>
          <w:iCs/>
          <w:noProof/>
        </w:rPr>
        <w:t>Science (80-. ).</w:t>
      </w:r>
      <w:r w:rsidRPr="00A950FF">
        <w:rPr>
          <w:rFonts w:eastAsia="Times New Roman"/>
          <w:noProof/>
        </w:rPr>
        <w:t xml:space="preserve"> </w:t>
      </w:r>
      <w:r w:rsidRPr="00A950FF">
        <w:rPr>
          <w:rFonts w:eastAsia="Times New Roman"/>
          <w:b/>
          <w:bCs/>
          <w:noProof/>
        </w:rPr>
        <w:t>308,</w:t>
      </w:r>
      <w:r w:rsidRPr="00A950FF">
        <w:rPr>
          <w:rFonts w:eastAsia="Times New Roman"/>
          <w:noProof/>
        </w:rPr>
        <w:t xml:space="preserve"> 648–652 (2005).</w:t>
      </w:r>
    </w:p>
    <w:p w14:paraId="52412A33"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w:t>
      </w:r>
      <w:r w:rsidRPr="00A950FF">
        <w:rPr>
          <w:rFonts w:eastAsia="Times New Roman"/>
          <w:noProof/>
        </w:rPr>
        <w:tab/>
        <w:t xml:space="preserve">Beaulieu, M., Mboumba, S., Willaume, E., Kappeler, P. M. &amp; Charpentier, M. J. E. The oxidative cost of unstable social dominance. </w:t>
      </w:r>
      <w:r w:rsidRPr="00A950FF">
        <w:rPr>
          <w:rFonts w:eastAsia="Times New Roman"/>
          <w:i/>
          <w:iCs/>
          <w:noProof/>
        </w:rPr>
        <w:t>J. Exp. Biol.</w:t>
      </w:r>
      <w:r w:rsidRPr="00A950FF">
        <w:rPr>
          <w:rFonts w:eastAsia="Times New Roman"/>
          <w:noProof/>
        </w:rPr>
        <w:t xml:space="preserve"> </w:t>
      </w:r>
      <w:r w:rsidRPr="00A950FF">
        <w:rPr>
          <w:rFonts w:eastAsia="Times New Roman"/>
          <w:b/>
          <w:bCs/>
          <w:noProof/>
        </w:rPr>
        <w:t>217,</w:t>
      </w:r>
      <w:r w:rsidRPr="00A950FF">
        <w:rPr>
          <w:rFonts w:eastAsia="Times New Roman"/>
          <w:noProof/>
        </w:rPr>
        <w:t xml:space="preserve"> 2629–2632 (2014).</w:t>
      </w:r>
    </w:p>
    <w:p w14:paraId="28FCCEE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w:t>
      </w:r>
      <w:r w:rsidRPr="00A950FF">
        <w:rPr>
          <w:rFonts w:eastAsia="Times New Roman"/>
          <w:noProof/>
        </w:rPr>
        <w:tab/>
        <w:t xml:space="preserve">Holekamp, K. E. &amp; Strauss, E. D. Aggression and dominance: an interdisciplinary overview. </w:t>
      </w:r>
      <w:r w:rsidRPr="00A950FF">
        <w:rPr>
          <w:rFonts w:eastAsia="Times New Roman"/>
          <w:i/>
          <w:iCs/>
          <w:noProof/>
        </w:rPr>
        <w:t>Curr. Opin. Behav. Sci.</w:t>
      </w:r>
      <w:r w:rsidRPr="00A950FF">
        <w:rPr>
          <w:rFonts w:eastAsia="Times New Roman"/>
          <w:noProof/>
        </w:rPr>
        <w:t xml:space="preserve"> (2016).</w:t>
      </w:r>
    </w:p>
    <w:p w14:paraId="059A4EBC"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w:t>
      </w:r>
      <w:r w:rsidRPr="00A950FF">
        <w:rPr>
          <w:rFonts w:eastAsia="Times New Roman"/>
          <w:noProof/>
        </w:rPr>
        <w:tab/>
        <w:t xml:space="preserve">Balasubramaniam, K. N. </w:t>
      </w:r>
      <w:r w:rsidRPr="00A950FF">
        <w:rPr>
          <w:rFonts w:eastAsia="Times New Roman"/>
          <w:i/>
          <w:iCs/>
          <w:noProof/>
        </w:rPr>
        <w:t>et al.</w:t>
      </w:r>
      <w:r w:rsidRPr="00A950FF">
        <w:rPr>
          <w:rFonts w:eastAsia="Times New Roman"/>
          <w:noProof/>
        </w:rPr>
        <w:t xml:space="preserve"> Hierarchical Steepness, Counter</w:t>
      </w:r>
      <w:r w:rsidRPr="00A950FF">
        <w:rPr>
          <w:rFonts w:ascii="Calibri" w:eastAsia="Calibri" w:hAnsi="Calibri" w:cs="Calibri"/>
          <w:noProof/>
        </w:rPr>
        <w:t>‐</w:t>
      </w:r>
      <w:r w:rsidRPr="00A950FF">
        <w:rPr>
          <w:rFonts w:eastAsia="Times New Roman"/>
          <w:noProof/>
        </w:rPr>
        <w:t xml:space="preserve">Aggression, and Macaque Social Style Scale. </w:t>
      </w:r>
      <w:r w:rsidRPr="00A950FF">
        <w:rPr>
          <w:rFonts w:eastAsia="Times New Roman"/>
          <w:i/>
          <w:iCs/>
          <w:noProof/>
        </w:rPr>
        <w:t>Am. J. Primatol.</w:t>
      </w:r>
      <w:r w:rsidRPr="00A950FF">
        <w:rPr>
          <w:rFonts w:eastAsia="Times New Roman"/>
          <w:noProof/>
        </w:rPr>
        <w:t xml:space="preserve"> </w:t>
      </w:r>
      <w:r w:rsidRPr="00A950FF">
        <w:rPr>
          <w:rFonts w:eastAsia="Times New Roman"/>
          <w:b/>
          <w:bCs/>
          <w:noProof/>
        </w:rPr>
        <w:t>74,</w:t>
      </w:r>
      <w:r w:rsidRPr="00A950FF">
        <w:rPr>
          <w:rFonts w:eastAsia="Times New Roman"/>
          <w:noProof/>
        </w:rPr>
        <w:t xml:space="preserve"> 915–925 (2012).</w:t>
      </w:r>
    </w:p>
    <w:p w14:paraId="0BCB3B78"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w:t>
      </w:r>
      <w:r w:rsidRPr="00A950FF">
        <w:rPr>
          <w:rFonts w:eastAsia="Times New Roman"/>
          <w:noProof/>
        </w:rPr>
        <w:tab/>
        <w:t xml:space="preserve">Broom, M., Koenig, A. &amp; Borries, C. Variation in dominance hierarchies among group-living animals: modeling stability and the likelihood of coalitions. </w:t>
      </w:r>
      <w:r w:rsidRPr="00A950FF">
        <w:rPr>
          <w:rFonts w:eastAsia="Times New Roman"/>
          <w:i/>
          <w:iCs/>
          <w:noProof/>
        </w:rPr>
        <w:t>Behav. Ecol.</w:t>
      </w:r>
      <w:r w:rsidRPr="00A950FF">
        <w:rPr>
          <w:rFonts w:eastAsia="Times New Roman"/>
          <w:noProof/>
        </w:rPr>
        <w:t xml:space="preserve"> </w:t>
      </w:r>
      <w:r w:rsidRPr="00A950FF">
        <w:rPr>
          <w:rFonts w:eastAsia="Times New Roman"/>
          <w:b/>
          <w:bCs/>
          <w:noProof/>
        </w:rPr>
        <w:t>20,</w:t>
      </w:r>
      <w:r w:rsidRPr="00A950FF">
        <w:rPr>
          <w:rFonts w:eastAsia="Times New Roman"/>
          <w:noProof/>
        </w:rPr>
        <w:t xml:space="preserve"> 844–855 (2009).</w:t>
      </w:r>
    </w:p>
    <w:p w14:paraId="0EB534C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7.</w:t>
      </w:r>
      <w:r w:rsidRPr="00A950FF">
        <w:rPr>
          <w:rFonts w:eastAsia="Times New Roman"/>
          <w:noProof/>
        </w:rPr>
        <w:tab/>
        <w:t xml:space="preserve">Pusey, A., Williams, J. &amp; Goodall, J. The influence of dominance rank on the reproductive success of female chimpanzees. </w:t>
      </w:r>
      <w:r w:rsidRPr="00A950FF">
        <w:rPr>
          <w:rFonts w:eastAsia="Times New Roman"/>
          <w:i/>
          <w:iCs/>
          <w:noProof/>
        </w:rPr>
        <w:t>Science (80-. ).</w:t>
      </w:r>
      <w:r w:rsidRPr="00A950FF">
        <w:rPr>
          <w:rFonts w:eastAsia="Times New Roman"/>
          <w:noProof/>
        </w:rPr>
        <w:t xml:space="preserve"> </w:t>
      </w:r>
      <w:r w:rsidRPr="00A950FF">
        <w:rPr>
          <w:rFonts w:eastAsia="Times New Roman"/>
          <w:b/>
          <w:bCs/>
          <w:noProof/>
        </w:rPr>
        <w:t>277,</w:t>
      </w:r>
      <w:r w:rsidRPr="00A950FF">
        <w:rPr>
          <w:rFonts w:eastAsia="Times New Roman"/>
          <w:noProof/>
        </w:rPr>
        <w:t xml:space="preserve"> 828–831 (1997).</w:t>
      </w:r>
    </w:p>
    <w:p w14:paraId="58B66306"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8.</w:t>
      </w:r>
      <w:r w:rsidRPr="00A950FF">
        <w:rPr>
          <w:rFonts w:eastAsia="Times New Roman"/>
          <w:noProof/>
        </w:rPr>
        <w:tab/>
        <w:t xml:space="preserve">Holekamp, K. E., Smale, L. &amp; Szykman, M. Rank and reproduction in the female spotted hyaena. </w:t>
      </w:r>
      <w:r w:rsidRPr="00A950FF">
        <w:rPr>
          <w:rFonts w:eastAsia="Times New Roman"/>
          <w:i/>
          <w:iCs/>
          <w:noProof/>
        </w:rPr>
        <w:t>J. Reprod. Fertil.</w:t>
      </w:r>
      <w:r w:rsidRPr="00A950FF">
        <w:rPr>
          <w:rFonts w:eastAsia="Times New Roman"/>
          <w:noProof/>
        </w:rPr>
        <w:t xml:space="preserve"> </w:t>
      </w:r>
      <w:r w:rsidRPr="00A950FF">
        <w:rPr>
          <w:rFonts w:eastAsia="Times New Roman"/>
          <w:b/>
          <w:bCs/>
          <w:noProof/>
        </w:rPr>
        <w:t>108,</w:t>
      </w:r>
      <w:r w:rsidRPr="00A950FF">
        <w:rPr>
          <w:rFonts w:eastAsia="Times New Roman"/>
          <w:noProof/>
        </w:rPr>
        <w:t xml:space="preserve"> 229–237 (1996).</w:t>
      </w:r>
    </w:p>
    <w:p w14:paraId="6801C7E0"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9.</w:t>
      </w:r>
      <w:r w:rsidRPr="00A950FF">
        <w:rPr>
          <w:rFonts w:eastAsia="Times New Roman"/>
          <w:noProof/>
        </w:rPr>
        <w:tab/>
        <w:t xml:space="preserve">Snyder-Mackler, N. </w:t>
      </w:r>
      <w:r w:rsidRPr="00A950FF">
        <w:rPr>
          <w:rFonts w:eastAsia="Times New Roman"/>
          <w:i/>
          <w:iCs/>
          <w:noProof/>
        </w:rPr>
        <w:t>et al.</w:t>
      </w:r>
      <w:r w:rsidRPr="00A950FF">
        <w:rPr>
          <w:rFonts w:eastAsia="Times New Roman"/>
          <w:noProof/>
        </w:rPr>
        <w:t xml:space="preserve"> Social status alters immune regulation and response to infection in macaques. </w:t>
      </w:r>
      <w:r w:rsidRPr="00A950FF">
        <w:rPr>
          <w:rFonts w:eastAsia="Times New Roman"/>
          <w:i/>
          <w:iCs/>
          <w:noProof/>
        </w:rPr>
        <w:t>Science (80-. ).</w:t>
      </w:r>
      <w:r w:rsidRPr="00A950FF">
        <w:rPr>
          <w:rFonts w:eastAsia="Times New Roman"/>
          <w:noProof/>
        </w:rPr>
        <w:t xml:space="preserve"> </w:t>
      </w:r>
      <w:r w:rsidRPr="00A950FF">
        <w:rPr>
          <w:rFonts w:eastAsia="Times New Roman"/>
          <w:b/>
          <w:bCs/>
          <w:noProof/>
        </w:rPr>
        <w:t>354,</w:t>
      </w:r>
      <w:r w:rsidRPr="00A950FF">
        <w:rPr>
          <w:rFonts w:eastAsia="Times New Roman"/>
          <w:noProof/>
        </w:rPr>
        <w:t xml:space="preserve"> 1041–1046 (2016).</w:t>
      </w:r>
    </w:p>
    <w:p w14:paraId="275DCF6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0.</w:t>
      </w:r>
      <w:r w:rsidRPr="00A950FF">
        <w:rPr>
          <w:rFonts w:eastAsia="Times New Roman"/>
          <w:noProof/>
        </w:rPr>
        <w:tab/>
        <w:t xml:space="preserve">Swanson, E. M., Dworkin, I. &amp; Holekamp, K. E. Lifetime selection on a hypoallometric size trait in the spotted hyena. </w:t>
      </w:r>
      <w:r w:rsidRPr="00A950FF">
        <w:rPr>
          <w:rFonts w:eastAsia="Times New Roman"/>
          <w:i/>
          <w:iCs/>
          <w:noProof/>
        </w:rPr>
        <w:t>Proc. R. Soc. B Biol. Sci.</w:t>
      </w:r>
      <w:r w:rsidRPr="00A950FF">
        <w:rPr>
          <w:rFonts w:eastAsia="Times New Roman"/>
          <w:noProof/>
        </w:rPr>
        <w:t xml:space="preserve"> </w:t>
      </w:r>
      <w:r w:rsidRPr="00A950FF">
        <w:rPr>
          <w:rFonts w:eastAsia="Times New Roman"/>
          <w:b/>
          <w:bCs/>
          <w:noProof/>
        </w:rPr>
        <w:t>278,</w:t>
      </w:r>
      <w:r w:rsidRPr="00A950FF">
        <w:rPr>
          <w:rFonts w:eastAsia="Times New Roman"/>
          <w:noProof/>
        </w:rPr>
        <w:t xml:space="preserve"> 3277–3285 (2011).</w:t>
      </w:r>
    </w:p>
    <w:p w14:paraId="54EA0233"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1.</w:t>
      </w:r>
      <w:r w:rsidRPr="00A950FF">
        <w:rPr>
          <w:rFonts w:eastAsia="Times New Roman"/>
          <w:noProof/>
        </w:rPr>
        <w:tab/>
        <w:t xml:space="preserve">East, M. L. </w:t>
      </w:r>
      <w:r w:rsidRPr="00A950FF">
        <w:rPr>
          <w:rFonts w:eastAsia="Times New Roman"/>
          <w:i/>
          <w:iCs/>
          <w:noProof/>
        </w:rPr>
        <w:t>et al.</w:t>
      </w:r>
      <w:r w:rsidRPr="00A950FF">
        <w:rPr>
          <w:rFonts w:eastAsia="Times New Roman"/>
          <w:noProof/>
        </w:rPr>
        <w:t xml:space="preserve"> Maternal effects on offspring social status in spotted hyenas. </w:t>
      </w:r>
      <w:r w:rsidRPr="00A950FF">
        <w:rPr>
          <w:rFonts w:eastAsia="Times New Roman"/>
          <w:i/>
          <w:iCs/>
          <w:noProof/>
        </w:rPr>
        <w:t>Behav. Ecol.</w:t>
      </w:r>
      <w:r w:rsidRPr="00A950FF">
        <w:rPr>
          <w:rFonts w:eastAsia="Times New Roman"/>
          <w:noProof/>
        </w:rPr>
        <w:t xml:space="preserve"> </w:t>
      </w:r>
      <w:r w:rsidRPr="00A950FF">
        <w:rPr>
          <w:rFonts w:eastAsia="Times New Roman"/>
          <w:b/>
          <w:bCs/>
          <w:noProof/>
        </w:rPr>
        <w:t>20,</w:t>
      </w:r>
      <w:r w:rsidRPr="00A950FF">
        <w:rPr>
          <w:rFonts w:eastAsia="Times New Roman"/>
          <w:noProof/>
        </w:rPr>
        <w:t xml:space="preserve"> 478–483 (2009).</w:t>
      </w:r>
    </w:p>
    <w:p w14:paraId="30633452"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2.</w:t>
      </w:r>
      <w:r w:rsidRPr="00A950FF">
        <w:rPr>
          <w:rFonts w:eastAsia="Times New Roman"/>
          <w:noProof/>
        </w:rPr>
        <w:tab/>
        <w:t xml:space="preserve">Clutton-Brock, T. H., Albon, S. D. &amp; Guinness, F. E. Maternal dominance, breeding success and birth sex ratios in red deer. </w:t>
      </w:r>
      <w:r w:rsidRPr="00A950FF">
        <w:rPr>
          <w:rFonts w:eastAsia="Times New Roman"/>
          <w:i/>
          <w:iCs/>
          <w:noProof/>
        </w:rPr>
        <w:t>Nature</w:t>
      </w:r>
      <w:r w:rsidRPr="00A950FF">
        <w:rPr>
          <w:rFonts w:eastAsia="Times New Roman"/>
          <w:noProof/>
        </w:rPr>
        <w:t xml:space="preserve"> </w:t>
      </w:r>
      <w:r w:rsidRPr="00A950FF">
        <w:rPr>
          <w:rFonts w:eastAsia="Times New Roman"/>
          <w:b/>
          <w:bCs/>
          <w:noProof/>
        </w:rPr>
        <w:t>308,</w:t>
      </w:r>
      <w:r w:rsidRPr="00A950FF">
        <w:rPr>
          <w:rFonts w:eastAsia="Times New Roman"/>
          <w:noProof/>
        </w:rPr>
        <w:t xml:space="preserve"> 358–360 (1984).</w:t>
      </w:r>
    </w:p>
    <w:p w14:paraId="68DB06C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3.</w:t>
      </w:r>
      <w:r w:rsidRPr="00A950FF">
        <w:rPr>
          <w:rFonts w:eastAsia="Times New Roman"/>
          <w:noProof/>
        </w:rPr>
        <w:tab/>
        <w:t xml:space="preserve">Ellis, L. Dominance and Reproductive Success Among Nonhuman Animals - a Cross-Species Comparison. </w:t>
      </w:r>
      <w:r w:rsidRPr="00A950FF">
        <w:rPr>
          <w:rFonts w:eastAsia="Times New Roman"/>
          <w:i/>
          <w:iCs/>
          <w:noProof/>
        </w:rPr>
        <w:t>Ethol. Sociobiol.</w:t>
      </w:r>
      <w:r w:rsidRPr="00A950FF">
        <w:rPr>
          <w:rFonts w:eastAsia="Times New Roman"/>
          <w:noProof/>
        </w:rPr>
        <w:t xml:space="preserve"> </w:t>
      </w:r>
      <w:r w:rsidRPr="00A950FF">
        <w:rPr>
          <w:rFonts w:eastAsia="Times New Roman"/>
          <w:b/>
          <w:bCs/>
          <w:noProof/>
        </w:rPr>
        <w:t>16,</w:t>
      </w:r>
      <w:r w:rsidRPr="00A950FF">
        <w:rPr>
          <w:rFonts w:eastAsia="Times New Roman"/>
          <w:noProof/>
        </w:rPr>
        <w:t xml:space="preserve"> 257–333 (1995).</w:t>
      </w:r>
    </w:p>
    <w:p w14:paraId="35A0DE95"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4.</w:t>
      </w:r>
      <w:r w:rsidRPr="00A950FF">
        <w:rPr>
          <w:rFonts w:eastAsia="Times New Roman"/>
          <w:noProof/>
        </w:rPr>
        <w:tab/>
        <w:t xml:space="preserve">de Vries, H. Finding a dominance order most consistent with a linear hierarchy: a new procedure and review. </w:t>
      </w:r>
      <w:r w:rsidRPr="00A950FF">
        <w:rPr>
          <w:rFonts w:eastAsia="Times New Roman"/>
          <w:i/>
          <w:iCs/>
          <w:noProof/>
        </w:rPr>
        <w:t>Anim. Behav.</w:t>
      </w:r>
      <w:r w:rsidRPr="00A950FF">
        <w:rPr>
          <w:rFonts w:eastAsia="Times New Roman"/>
          <w:noProof/>
        </w:rPr>
        <w:t xml:space="preserve"> 1–17 (1998).</w:t>
      </w:r>
    </w:p>
    <w:p w14:paraId="7787DA7C"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5.</w:t>
      </w:r>
      <w:r w:rsidRPr="00A950FF">
        <w:rPr>
          <w:rFonts w:eastAsia="Times New Roman"/>
          <w:noProof/>
        </w:rPr>
        <w:tab/>
        <w:t xml:space="preserve">Albers, P. C. H. &amp; de Vries, H. Elo-rating as a tool in the sequential estimation of dominance strengths. </w:t>
      </w:r>
      <w:r w:rsidRPr="00A950FF">
        <w:rPr>
          <w:rFonts w:eastAsia="Times New Roman"/>
          <w:i/>
          <w:iCs/>
          <w:noProof/>
        </w:rPr>
        <w:t>Animal</w:t>
      </w:r>
      <w:r w:rsidRPr="00A950FF">
        <w:rPr>
          <w:rFonts w:eastAsia="Times New Roman"/>
          <w:noProof/>
        </w:rPr>
        <w:t xml:space="preserve"> </w:t>
      </w:r>
      <w:r w:rsidRPr="00A950FF">
        <w:rPr>
          <w:rFonts w:eastAsia="Times New Roman"/>
          <w:b/>
          <w:bCs/>
          <w:noProof/>
        </w:rPr>
        <w:t>61,</w:t>
      </w:r>
      <w:r w:rsidRPr="00A950FF">
        <w:rPr>
          <w:rFonts w:eastAsia="Times New Roman"/>
          <w:noProof/>
        </w:rPr>
        <w:t xml:space="preserve"> 489–495 (2001).</w:t>
      </w:r>
    </w:p>
    <w:p w14:paraId="31D5B78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6.</w:t>
      </w:r>
      <w:r w:rsidRPr="00A950FF">
        <w:rPr>
          <w:rFonts w:eastAsia="Times New Roman"/>
          <w:noProof/>
        </w:rPr>
        <w:tab/>
        <w:t xml:space="preserve">Boyd, R. &amp; Silk, J. B. A method for assigning cardinal dominance ranks.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31,</w:t>
      </w:r>
      <w:r w:rsidRPr="00A950FF">
        <w:rPr>
          <w:rFonts w:eastAsia="Times New Roman"/>
          <w:noProof/>
        </w:rPr>
        <w:t xml:space="preserve"> 45–58 (1983).</w:t>
      </w:r>
    </w:p>
    <w:p w14:paraId="6EEE0F2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7.</w:t>
      </w:r>
      <w:r w:rsidRPr="00A950FF">
        <w:rPr>
          <w:rFonts w:eastAsia="Times New Roman"/>
          <w:noProof/>
        </w:rPr>
        <w:tab/>
        <w:t xml:space="preserve">Gammell, M. P., de Vries, H., Jennings, D. J., Carlin, C. M. &amp; Hayden, T. J. David’s score: a more appropriate dominance ranking method than Clutton-Brock et al.’s index.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66,</w:t>
      </w:r>
      <w:r w:rsidRPr="00A950FF">
        <w:rPr>
          <w:rFonts w:eastAsia="Times New Roman"/>
          <w:noProof/>
        </w:rPr>
        <w:t xml:space="preserve"> 601–605 (2003).</w:t>
      </w:r>
    </w:p>
    <w:p w14:paraId="3DC840F5"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8.</w:t>
      </w:r>
      <w:r w:rsidRPr="00A950FF">
        <w:rPr>
          <w:rFonts w:eastAsia="Times New Roman"/>
          <w:noProof/>
        </w:rPr>
        <w:tab/>
        <w:t xml:space="preserve">Dugatkin, L. A. &amp; Reeve, H. K. Winning, losing, and reaching out. </w:t>
      </w:r>
      <w:r w:rsidRPr="00A950FF">
        <w:rPr>
          <w:rFonts w:eastAsia="Times New Roman"/>
          <w:i/>
          <w:iCs/>
          <w:noProof/>
        </w:rPr>
        <w:t>Behav. Ecol.</w:t>
      </w:r>
      <w:r w:rsidRPr="00A950FF">
        <w:rPr>
          <w:rFonts w:eastAsia="Times New Roman"/>
          <w:noProof/>
        </w:rPr>
        <w:t xml:space="preserve"> </w:t>
      </w:r>
      <w:r w:rsidRPr="00A950FF">
        <w:rPr>
          <w:rFonts w:eastAsia="Times New Roman"/>
          <w:b/>
          <w:bCs/>
          <w:noProof/>
        </w:rPr>
        <w:t>25,</w:t>
      </w:r>
      <w:r w:rsidRPr="00A950FF">
        <w:rPr>
          <w:rFonts w:eastAsia="Times New Roman"/>
          <w:noProof/>
        </w:rPr>
        <w:t xml:space="preserve"> 675–679 (2014).</w:t>
      </w:r>
    </w:p>
    <w:p w14:paraId="4670BF29"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19.</w:t>
      </w:r>
      <w:r w:rsidRPr="00A950FF">
        <w:rPr>
          <w:rFonts w:eastAsia="Times New Roman"/>
          <w:noProof/>
        </w:rPr>
        <w:tab/>
        <w:t xml:space="preserve">Haley, M. P., Deutsch, C. J. &amp; Le Boeuf, B. J. Size, dominance and copulatory success in male northern elephant seals, Mirounga angustirostris.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48,</w:t>
      </w:r>
      <w:r w:rsidRPr="00A950FF">
        <w:rPr>
          <w:rFonts w:eastAsia="Times New Roman"/>
          <w:noProof/>
        </w:rPr>
        <w:t xml:space="preserve"> 1249–1260 (1994).</w:t>
      </w:r>
    </w:p>
    <w:p w14:paraId="6E625EA9"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0.</w:t>
      </w:r>
      <w:r w:rsidRPr="00A950FF">
        <w:rPr>
          <w:rFonts w:eastAsia="Times New Roman"/>
          <w:noProof/>
        </w:rPr>
        <w:tab/>
        <w:t xml:space="preserve">Ens, B. J. &amp; Goss-Custard, J. D. Piping as a display of dominance by wintering Oystercatchers Haematopus ostralegus. </w:t>
      </w:r>
      <w:r w:rsidRPr="00A950FF">
        <w:rPr>
          <w:rFonts w:eastAsia="Times New Roman"/>
          <w:i/>
          <w:iCs/>
          <w:noProof/>
        </w:rPr>
        <w:t>Ibis (Lond. 1859).</w:t>
      </w:r>
      <w:r w:rsidRPr="00A950FF">
        <w:rPr>
          <w:rFonts w:eastAsia="Times New Roman"/>
          <w:noProof/>
        </w:rPr>
        <w:t xml:space="preserve"> </w:t>
      </w:r>
      <w:r w:rsidRPr="00A950FF">
        <w:rPr>
          <w:rFonts w:eastAsia="Times New Roman"/>
          <w:b/>
          <w:bCs/>
          <w:noProof/>
        </w:rPr>
        <w:t>128,</w:t>
      </w:r>
      <w:r w:rsidRPr="00A950FF">
        <w:rPr>
          <w:rFonts w:eastAsia="Times New Roman"/>
          <w:noProof/>
        </w:rPr>
        <w:t xml:space="preserve"> 382–391 (1986).</w:t>
      </w:r>
    </w:p>
    <w:p w14:paraId="4ED66045"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1.</w:t>
      </w:r>
      <w:r w:rsidRPr="00A950FF">
        <w:rPr>
          <w:rFonts w:eastAsia="Times New Roman"/>
          <w:noProof/>
        </w:rPr>
        <w:tab/>
        <w:t xml:space="preserve">Tibbetts, E. A. &amp; Dale, J. A socially enforced signal of quality in a paper wasp. </w:t>
      </w:r>
      <w:r w:rsidRPr="00A950FF">
        <w:rPr>
          <w:rFonts w:eastAsia="Times New Roman"/>
          <w:i/>
          <w:iCs/>
          <w:noProof/>
        </w:rPr>
        <w:t>Nature</w:t>
      </w:r>
      <w:r w:rsidRPr="00A950FF">
        <w:rPr>
          <w:rFonts w:eastAsia="Times New Roman"/>
          <w:noProof/>
        </w:rPr>
        <w:t xml:space="preserve"> </w:t>
      </w:r>
      <w:r w:rsidRPr="00A950FF">
        <w:rPr>
          <w:rFonts w:eastAsia="Times New Roman"/>
          <w:b/>
          <w:bCs/>
          <w:noProof/>
        </w:rPr>
        <w:lastRenderedPageBreak/>
        <w:t>432,</w:t>
      </w:r>
      <w:r w:rsidRPr="00A950FF">
        <w:rPr>
          <w:rFonts w:eastAsia="Times New Roman"/>
          <w:noProof/>
        </w:rPr>
        <w:t xml:space="preserve"> 218–222 (2004).</w:t>
      </w:r>
    </w:p>
    <w:p w14:paraId="1138200B"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2.</w:t>
      </w:r>
      <w:r w:rsidRPr="00A950FF">
        <w:rPr>
          <w:rFonts w:eastAsia="Times New Roman"/>
          <w:noProof/>
        </w:rPr>
        <w:tab/>
        <w:t xml:space="preserve">Bro Jørgensen, J. &amp; Beeston, J. Multimodal signalling in an antelope: fluctuating facemasks and knee-clicks reveal the social status of eland bulls.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102,</w:t>
      </w:r>
      <w:r w:rsidRPr="00A950FF">
        <w:rPr>
          <w:rFonts w:eastAsia="Times New Roman"/>
          <w:noProof/>
        </w:rPr>
        <w:t xml:space="preserve"> 231–239 (2015).</w:t>
      </w:r>
    </w:p>
    <w:p w14:paraId="31320BD5"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3.</w:t>
      </w:r>
      <w:r w:rsidRPr="00A950FF">
        <w:rPr>
          <w:rFonts w:eastAsia="Times New Roman"/>
          <w:noProof/>
        </w:rPr>
        <w:tab/>
        <w:t>Muck, C. &amp; Goymann, W. Throat patch size and darkness covaries with testosterone in females of a sex-role reversed species. 1312–1319 (2018). doi:10.1093/beheco/arr133</w:t>
      </w:r>
    </w:p>
    <w:p w14:paraId="67FCA8F1"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4.</w:t>
      </w:r>
      <w:r w:rsidRPr="00A950FF">
        <w:rPr>
          <w:rFonts w:eastAsia="Times New Roman"/>
          <w:noProof/>
        </w:rPr>
        <w:tab/>
        <w:t xml:space="preserve">West, P. M. Sexual Selection, Temperature, and the Lion’s Mane. </w:t>
      </w:r>
      <w:r w:rsidRPr="00A950FF">
        <w:rPr>
          <w:rFonts w:eastAsia="Times New Roman"/>
          <w:i/>
          <w:iCs/>
          <w:noProof/>
        </w:rPr>
        <w:t>Science (80-. ).</w:t>
      </w:r>
      <w:r w:rsidRPr="00A950FF">
        <w:rPr>
          <w:rFonts w:eastAsia="Times New Roman"/>
          <w:noProof/>
        </w:rPr>
        <w:t xml:space="preserve"> </w:t>
      </w:r>
      <w:r w:rsidRPr="00A950FF">
        <w:rPr>
          <w:rFonts w:eastAsia="Times New Roman"/>
          <w:b/>
          <w:bCs/>
          <w:noProof/>
        </w:rPr>
        <w:t>297,</w:t>
      </w:r>
      <w:r w:rsidRPr="00A950FF">
        <w:rPr>
          <w:rFonts w:eastAsia="Times New Roman"/>
          <w:noProof/>
        </w:rPr>
        <w:t xml:space="preserve"> 1339–1343 (2002).</w:t>
      </w:r>
    </w:p>
    <w:p w14:paraId="62EA191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5.</w:t>
      </w:r>
      <w:r w:rsidRPr="00A950FF">
        <w:rPr>
          <w:rFonts w:eastAsia="Times New Roman"/>
          <w:noProof/>
        </w:rPr>
        <w:tab/>
        <w:t>East, M. L. &amp; Hofer, H. Male spotted hyenas (</w:t>
      </w:r>
      <w:r w:rsidRPr="00A950FF">
        <w:rPr>
          <w:rFonts w:eastAsia="Times New Roman"/>
          <w:i/>
          <w:iCs/>
          <w:noProof/>
        </w:rPr>
        <w:t>Crocuta crocuta</w:t>
      </w:r>
      <w:r w:rsidRPr="00A950FF">
        <w:rPr>
          <w:rFonts w:eastAsia="Times New Roman"/>
          <w:noProof/>
        </w:rPr>
        <w:t xml:space="preserve">) queue for status in social groups dominated by females. </w:t>
      </w:r>
      <w:r w:rsidRPr="00A950FF">
        <w:rPr>
          <w:rFonts w:eastAsia="Times New Roman"/>
          <w:i/>
          <w:iCs/>
          <w:noProof/>
        </w:rPr>
        <w:t>Behav. Ecol.</w:t>
      </w:r>
      <w:r w:rsidRPr="00A950FF">
        <w:rPr>
          <w:rFonts w:eastAsia="Times New Roman"/>
          <w:noProof/>
        </w:rPr>
        <w:t xml:space="preserve"> </w:t>
      </w:r>
      <w:r w:rsidRPr="00A950FF">
        <w:rPr>
          <w:rFonts w:eastAsia="Times New Roman"/>
          <w:b/>
          <w:bCs/>
          <w:noProof/>
        </w:rPr>
        <w:t>12,</w:t>
      </w:r>
      <w:r w:rsidRPr="00A950FF">
        <w:rPr>
          <w:rFonts w:eastAsia="Times New Roman"/>
          <w:noProof/>
        </w:rPr>
        <w:t xml:space="preserve"> 558–68 (1993).</w:t>
      </w:r>
    </w:p>
    <w:p w14:paraId="49D164A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6.</w:t>
      </w:r>
      <w:r w:rsidRPr="00A950FF">
        <w:rPr>
          <w:rFonts w:eastAsia="Times New Roman"/>
          <w:noProof/>
        </w:rPr>
        <w:tab/>
        <w:t xml:space="preserve">Archie, E. A., Morrison, T. A., Foley, C. A. H., Moss, C. J. &amp; Alberts, S. C. Dominance rank relationships among wild female African elephants,&lt; i&gt; Loxodonta africana&lt;/i&gt;.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71,</w:t>
      </w:r>
      <w:r w:rsidRPr="00A950FF">
        <w:rPr>
          <w:rFonts w:eastAsia="Times New Roman"/>
          <w:noProof/>
        </w:rPr>
        <w:t xml:space="preserve"> 117–127 (2006).</w:t>
      </w:r>
    </w:p>
    <w:p w14:paraId="010EC6E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7.</w:t>
      </w:r>
      <w:r w:rsidRPr="00A950FF">
        <w:rPr>
          <w:rFonts w:eastAsia="Times New Roman"/>
          <w:noProof/>
        </w:rPr>
        <w:tab/>
        <w:t xml:space="preserve">Wittemyer, G. &amp; Getz, W. M. Hierarchical dominance structure and social organization in African elephants,&lt; i&gt; Loxodonta africana&lt;/i&gt;.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73,</w:t>
      </w:r>
      <w:r w:rsidRPr="00A950FF">
        <w:rPr>
          <w:rFonts w:eastAsia="Times New Roman"/>
          <w:noProof/>
        </w:rPr>
        <w:t xml:space="preserve"> 671–681 (2007).</w:t>
      </w:r>
    </w:p>
    <w:p w14:paraId="2EF0CE1A"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8.</w:t>
      </w:r>
      <w:r w:rsidRPr="00A950FF">
        <w:rPr>
          <w:rFonts w:eastAsia="Times New Roman"/>
          <w:noProof/>
        </w:rPr>
        <w:tab/>
        <w:t xml:space="preserve">Kawamura, S. The matriarchal social order in the Minoo-B group. </w:t>
      </w:r>
      <w:r w:rsidRPr="00A950FF">
        <w:rPr>
          <w:rFonts w:eastAsia="Times New Roman"/>
          <w:i/>
          <w:iCs/>
          <w:noProof/>
        </w:rPr>
        <w:t>Primates</w:t>
      </w:r>
      <w:r w:rsidRPr="00A950FF">
        <w:rPr>
          <w:rFonts w:eastAsia="Times New Roman"/>
          <w:noProof/>
        </w:rPr>
        <w:t xml:space="preserve"> </w:t>
      </w:r>
      <w:r w:rsidRPr="00A950FF">
        <w:rPr>
          <w:rFonts w:eastAsia="Times New Roman"/>
          <w:b/>
          <w:bCs/>
          <w:noProof/>
        </w:rPr>
        <w:t>1,</w:t>
      </w:r>
      <w:r w:rsidRPr="00A950FF">
        <w:rPr>
          <w:rFonts w:eastAsia="Times New Roman"/>
          <w:noProof/>
        </w:rPr>
        <w:t xml:space="preserve"> 149–156 (1958).</w:t>
      </w:r>
    </w:p>
    <w:p w14:paraId="671F9AE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29.</w:t>
      </w:r>
      <w:r w:rsidRPr="00A950FF">
        <w:rPr>
          <w:rFonts w:eastAsia="Times New Roman"/>
          <w:noProof/>
        </w:rPr>
        <w:tab/>
        <w:t xml:space="preserve">Street, S. E., Cross, C. P. &amp; Brown, G. R. Exaggerated sexual swellings in female nonhuman primates are reliable signals of female fertility and body condition.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112,</w:t>
      </w:r>
      <w:r w:rsidRPr="00A950FF">
        <w:rPr>
          <w:rFonts w:eastAsia="Times New Roman"/>
          <w:noProof/>
        </w:rPr>
        <w:t xml:space="preserve"> 203–212 (2016).</w:t>
      </w:r>
    </w:p>
    <w:p w14:paraId="428684FE"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0.</w:t>
      </w:r>
      <w:r w:rsidRPr="00A950FF">
        <w:rPr>
          <w:rFonts w:eastAsia="Times New Roman"/>
          <w:noProof/>
        </w:rPr>
        <w:tab/>
        <w:t xml:space="preserve">Holekamp, K. E. &amp; Smale, L. Dominance acquisition during mammalian social development: the ‘inheritance’ of maternal rank. </w:t>
      </w:r>
      <w:r w:rsidRPr="00A950FF">
        <w:rPr>
          <w:rFonts w:eastAsia="Times New Roman"/>
          <w:i/>
          <w:iCs/>
          <w:noProof/>
        </w:rPr>
        <w:t>Am. Zool.</w:t>
      </w:r>
      <w:r w:rsidRPr="00A950FF">
        <w:rPr>
          <w:rFonts w:eastAsia="Times New Roman"/>
          <w:noProof/>
        </w:rPr>
        <w:t xml:space="preserve"> </w:t>
      </w:r>
      <w:r w:rsidRPr="00A950FF">
        <w:rPr>
          <w:rFonts w:eastAsia="Times New Roman"/>
          <w:b/>
          <w:bCs/>
          <w:noProof/>
        </w:rPr>
        <w:t>31,</w:t>
      </w:r>
      <w:r w:rsidRPr="00A950FF">
        <w:rPr>
          <w:rFonts w:eastAsia="Times New Roman"/>
          <w:noProof/>
        </w:rPr>
        <w:t xml:space="preserve"> 306–317 (1991).</w:t>
      </w:r>
    </w:p>
    <w:p w14:paraId="3DA8EA2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1.</w:t>
      </w:r>
      <w:r w:rsidRPr="00A950FF">
        <w:rPr>
          <w:rFonts w:eastAsia="Times New Roman"/>
          <w:noProof/>
        </w:rPr>
        <w:tab/>
        <w:t xml:space="preserve">Horrocks, J. &amp; Hunte, W. Maternal rank and offspring rank in vervet monkeys: an appraisal of the mechanisms of rank acquisition.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31,</w:t>
      </w:r>
      <w:r w:rsidRPr="00A950FF">
        <w:rPr>
          <w:rFonts w:eastAsia="Times New Roman"/>
          <w:noProof/>
        </w:rPr>
        <w:t xml:space="preserve"> 772–782 (1983).</w:t>
      </w:r>
    </w:p>
    <w:p w14:paraId="142C9B63"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2.</w:t>
      </w:r>
      <w:r w:rsidRPr="00A950FF">
        <w:rPr>
          <w:rFonts w:eastAsia="Times New Roman"/>
          <w:noProof/>
        </w:rPr>
        <w:tab/>
        <w:t xml:space="preserve">Engh, A. L., Esch, K., Smale, L. &amp; Holekamp, K. E. Mechanisms of maternal rank ‘inheritance’in the spotted hyaena,&lt; i&gt; Crocuta crocuta&lt;/i&gt;.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60,</w:t>
      </w:r>
      <w:r w:rsidRPr="00A950FF">
        <w:rPr>
          <w:rFonts w:eastAsia="Times New Roman"/>
          <w:noProof/>
        </w:rPr>
        <w:t xml:space="preserve"> 323–332 (2000).</w:t>
      </w:r>
    </w:p>
    <w:p w14:paraId="0E51F30B"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3.</w:t>
      </w:r>
      <w:r w:rsidRPr="00A950FF">
        <w:rPr>
          <w:rFonts w:eastAsia="Times New Roman"/>
          <w:noProof/>
        </w:rPr>
        <w:tab/>
        <w:t xml:space="preserve">Lea, A. J., Learn, N. H., Theus, M. J., Altmann, J. &amp; Alberts, S. C. Complex sources of variance in female dominance rank in a nepotistic society.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94,</w:t>
      </w:r>
      <w:r w:rsidRPr="00A950FF">
        <w:rPr>
          <w:rFonts w:eastAsia="Times New Roman"/>
          <w:noProof/>
        </w:rPr>
        <w:t xml:space="preserve"> 87–99 (2014).</w:t>
      </w:r>
    </w:p>
    <w:p w14:paraId="78E5AACF"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4.</w:t>
      </w:r>
      <w:r w:rsidRPr="00A950FF">
        <w:rPr>
          <w:rFonts w:eastAsia="Times New Roman"/>
          <w:noProof/>
        </w:rPr>
        <w:tab/>
        <w:t xml:space="preserve">Chikazawa, D., Gordon, T. P., Bean, C. A. &amp; Bernstein, I. S. Mother-daughter dominance reversals in rhesus monkeys (Macaca mulatta). </w:t>
      </w:r>
      <w:r w:rsidRPr="00A950FF">
        <w:rPr>
          <w:rFonts w:eastAsia="Times New Roman"/>
          <w:i/>
          <w:iCs/>
          <w:noProof/>
        </w:rPr>
        <w:t>Primates</w:t>
      </w:r>
      <w:r w:rsidRPr="00A950FF">
        <w:rPr>
          <w:rFonts w:eastAsia="Times New Roman"/>
          <w:noProof/>
        </w:rPr>
        <w:t xml:space="preserve"> </w:t>
      </w:r>
      <w:r w:rsidRPr="00A950FF">
        <w:rPr>
          <w:rFonts w:eastAsia="Times New Roman"/>
          <w:b/>
          <w:bCs/>
          <w:noProof/>
        </w:rPr>
        <w:t>20,</w:t>
      </w:r>
      <w:r w:rsidRPr="00A950FF">
        <w:rPr>
          <w:rFonts w:eastAsia="Times New Roman"/>
          <w:noProof/>
        </w:rPr>
        <w:t xml:space="preserve"> 301–305 (1979).</w:t>
      </w:r>
    </w:p>
    <w:p w14:paraId="1DD6C1C9"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5.</w:t>
      </w:r>
      <w:r w:rsidRPr="00A950FF">
        <w:rPr>
          <w:rFonts w:eastAsia="Times New Roman"/>
          <w:noProof/>
        </w:rPr>
        <w:tab/>
        <w:t xml:space="preserve">Chapais, B. An experimental analysis of a mother-daughter rank reversal in Japanese macaques (Macaca fuscata). </w:t>
      </w:r>
      <w:r w:rsidRPr="00A950FF">
        <w:rPr>
          <w:rFonts w:eastAsia="Times New Roman"/>
          <w:i/>
          <w:iCs/>
          <w:noProof/>
        </w:rPr>
        <w:t>Primates</w:t>
      </w:r>
      <w:r w:rsidRPr="00A950FF">
        <w:rPr>
          <w:rFonts w:eastAsia="Times New Roman"/>
          <w:noProof/>
        </w:rPr>
        <w:t xml:space="preserve"> </w:t>
      </w:r>
      <w:r w:rsidRPr="00A950FF">
        <w:rPr>
          <w:rFonts w:eastAsia="Times New Roman"/>
          <w:b/>
          <w:bCs/>
          <w:noProof/>
        </w:rPr>
        <w:t>26,</w:t>
      </w:r>
      <w:r w:rsidRPr="00A950FF">
        <w:rPr>
          <w:rFonts w:eastAsia="Times New Roman"/>
          <w:noProof/>
        </w:rPr>
        <w:t xml:space="preserve"> 407–423 (1985).</w:t>
      </w:r>
    </w:p>
    <w:p w14:paraId="52D4F5CA"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6.</w:t>
      </w:r>
      <w:r w:rsidRPr="00A950FF">
        <w:rPr>
          <w:rFonts w:eastAsia="Times New Roman"/>
          <w:noProof/>
        </w:rPr>
        <w:tab/>
        <w:t xml:space="preserve">Gouzoules, H. A description of genealogical rank changes in a troop of Japanese monkeys (Macaca fuscata). </w:t>
      </w:r>
      <w:r w:rsidRPr="00A950FF">
        <w:rPr>
          <w:rFonts w:eastAsia="Times New Roman"/>
          <w:i/>
          <w:iCs/>
          <w:noProof/>
        </w:rPr>
        <w:t>Primates</w:t>
      </w:r>
      <w:r w:rsidRPr="00A950FF">
        <w:rPr>
          <w:rFonts w:eastAsia="Times New Roman"/>
          <w:noProof/>
        </w:rPr>
        <w:t xml:space="preserve"> </w:t>
      </w:r>
      <w:r w:rsidRPr="00A950FF">
        <w:rPr>
          <w:rFonts w:eastAsia="Times New Roman"/>
          <w:b/>
          <w:bCs/>
          <w:noProof/>
        </w:rPr>
        <w:t>21,</w:t>
      </w:r>
      <w:r w:rsidRPr="00A950FF">
        <w:rPr>
          <w:rFonts w:eastAsia="Times New Roman"/>
          <w:noProof/>
        </w:rPr>
        <w:t xml:space="preserve"> 262–267 (1980).</w:t>
      </w:r>
    </w:p>
    <w:p w14:paraId="4EE621F2"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7.</w:t>
      </w:r>
      <w:r w:rsidRPr="00A950FF">
        <w:rPr>
          <w:rFonts w:eastAsia="Times New Roman"/>
          <w:noProof/>
        </w:rPr>
        <w:tab/>
        <w:t xml:space="preserve">Oates-O’Brien, R. S., Farver, T. B., Anderson-Vicino, K. C., McCowan, B. &amp; Lerche, N. W. Predictors of matrilineal overthrows in large captive breeding groups of rhesus macaques (Macaca mulatta). </w:t>
      </w:r>
      <w:r w:rsidRPr="00A950FF">
        <w:rPr>
          <w:rFonts w:eastAsia="Times New Roman"/>
          <w:i/>
          <w:iCs/>
          <w:noProof/>
        </w:rPr>
        <w:t>J. Am. Assoc. Lab. Anim. Sci.</w:t>
      </w:r>
      <w:r w:rsidRPr="00A950FF">
        <w:rPr>
          <w:rFonts w:eastAsia="Times New Roman"/>
          <w:noProof/>
        </w:rPr>
        <w:t xml:space="preserve"> </w:t>
      </w:r>
      <w:r w:rsidRPr="00A950FF">
        <w:rPr>
          <w:rFonts w:eastAsia="Times New Roman"/>
          <w:b/>
          <w:bCs/>
          <w:noProof/>
        </w:rPr>
        <w:t>49,</w:t>
      </w:r>
      <w:r w:rsidRPr="00A950FF">
        <w:rPr>
          <w:rFonts w:eastAsia="Times New Roman"/>
          <w:noProof/>
        </w:rPr>
        <w:t xml:space="preserve"> 196–201 (2010).</w:t>
      </w:r>
    </w:p>
    <w:p w14:paraId="6DB1196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8.</w:t>
      </w:r>
      <w:r w:rsidRPr="00A950FF">
        <w:rPr>
          <w:rFonts w:eastAsia="Times New Roman"/>
          <w:noProof/>
        </w:rPr>
        <w:tab/>
        <w:t xml:space="preserve">Chapais, B., Girard, M. &amp; Primi, G. Non-kin alliances, and the stability of matrilineal dominance relations in Japanese macaques.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41,</w:t>
      </w:r>
      <w:r w:rsidRPr="00A950FF">
        <w:rPr>
          <w:rFonts w:eastAsia="Times New Roman"/>
          <w:noProof/>
        </w:rPr>
        <w:t xml:space="preserve"> 481–491 (1991).</w:t>
      </w:r>
    </w:p>
    <w:p w14:paraId="3E28721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39.</w:t>
      </w:r>
      <w:r w:rsidRPr="00A950FF">
        <w:rPr>
          <w:rFonts w:eastAsia="Times New Roman"/>
          <w:noProof/>
        </w:rPr>
        <w:tab/>
        <w:t xml:space="preserve">Anderson, E. J., Weladji, R. B. &amp; Paré, P. Changes in the dominance hierarchy of captive female Japanese macaques as a consequence of merging two previously established groups. </w:t>
      </w:r>
      <w:r w:rsidRPr="00A950FF">
        <w:rPr>
          <w:rFonts w:eastAsia="Times New Roman"/>
          <w:i/>
          <w:iCs/>
          <w:noProof/>
        </w:rPr>
        <w:t>Zoo Biol.</w:t>
      </w:r>
      <w:r w:rsidRPr="00A950FF">
        <w:rPr>
          <w:rFonts w:eastAsia="Times New Roman"/>
          <w:noProof/>
        </w:rPr>
        <w:t xml:space="preserve"> </w:t>
      </w:r>
      <w:r w:rsidRPr="00A950FF">
        <w:rPr>
          <w:rFonts w:eastAsia="Times New Roman"/>
          <w:b/>
          <w:bCs/>
          <w:noProof/>
        </w:rPr>
        <w:t>35,</w:t>
      </w:r>
      <w:r w:rsidRPr="00A950FF">
        <w:rPr>
          <w:rFonts w:eastAsia="Times New Roman"/>
          <w:noProof/>
        </w:rPr>
        <w:t xml:space="preserve"> 505–512 (2016).</w:t>
      </w:r>
    </w:p>
    <w:p w14:paraId="30AE9961"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0.</w:t>
      </w:r>
      <w:r w:rsidRPr="00A950FF">
        <w:rPr>
          <w:rFonts w:eastAsia="Times New Roman"/>
          <w:noProof/>
        </w:rPr>
        <w:tab/>
        <w:t xml:space="preserve">Ehardt, C. L. &amp; Bernstein, I. S. Matrilineal overthrows in rhesus monkey groups. </w:t>
      </w:r>
      <w:r w:rsidRPr="00A950FF">
        <w:rPr>
          <w:rFonts w:eastAsia="Times New Roman"/>
          <w:i/>
          <w:iCs/>
          <w:noProof/>
        </w:rPr>
        <w:t>Int. J. Primatol.</w:t>
      </w:r>
      <w:r w:rsidRPr="00A950FF">
        <w:rPr>
          <w:rFonts w:eastAsia="Times New Roman"/>
          <w:noProof/>
        </w:rPr>
        <w:t xml:space="preserve"> </w:t>
      </w:r>
      <w:r w:rsidRPr="00A950FF">
        <w:rPr>
          <w:rFonts w:eastAsia="Times New Roman"/>
          <w:b/>
          <w:bCs/>
          <w:noProof/>
        </w:rPr>
        <w:t>7,</w:t>
      </w:r>
      <w:r w:rsidRPr="00A950FF">
        <w:rPr>
          <w:rFonts w:eastAsia="Times New Roman"/>
          <w:noProof/>
        </w:rPr>
        <w:t xml:space="preserve"> 157–181 (1986).</w:t>
      </w:r>
    </w:p>
    <w:p w14:paraId="353EE5B9"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1.</w:t>
      </w:r>
      <w:r w:rsidRPr="00A950FF">
        <w:rPr>
          <w:rFonts w:eastAsia="Times New Roman"/>
          <w:noProof/>
        </w:rPr>
        <w:tab/>
        <w:t xml:space="preserve">Dettmer, A. M., Woodward, R. A. &amp; Suomi, S. J. Reproductive Consequences of a </w:t>
      </w:r>
      <w:r w:rsidRPr="00A950FF">
        <w:rPr>
          <w:rFonts w:eastAsia="Times New Roman"/>
          <w:noProof/>
        </w:rPr>
        <w:lastRenderedPageBreak/>
        <w:t xml:space="preserve">Matrilineal Overthrow in Rhesus Monkeys. </w:t>
      </w:r>
      <w:r w:rsidRPr="00A950FF">
        <w:rPr>
          <w:rFonts w:eastAsia="Times New Roman"/>
          <w:b/>
          <w:bCs/>
          <w:noProof/>
        </w:rPr>
        <w:t>352,</w:t>
      </w:r>
      <w:r w:rsidRPr="00A950FF">
        <w:rPr>
          <w:rFonts w:eastAsia="Times New Roman"/>
          <w:noProof/>
        </w:rPr>
        <w:t xml:space="preserve"> 346–352 (2015).</w:t>
      </w:r>
    </w:p>
    <w:p w14:paraId="48FFA89F"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2.</w:t>
      </w:r>
      <w:r w:rsidRPr="00A950FF">
        <w:rPr>
          <w:rFonts w:eastAsia="Times New Roman"/>
          <w:noProof/>
        </w:rPr>
        <w:tab/>
        <w:t xml:space="preserve">Samuels, A., Silk, J. B. &amp; Altmann, J. Continuity and change in dominance relations among female baboons.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35,</w:t>
      </w:r>
      <w:r w:rsidRPr="00A950FF">
        <w:rPr>
          <w:rFonts w:eastAsia="Times New Roman"/>
          <w:noProof/>
        </w:rPr>
        <w:t xml:space="preserve"> 785–793 (1987).</w:t>
      </w:r>
    </w:p>
    <w:p w14:paraId="12F4C15E"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3.</w:t>
      </w:r>
      <w:r w:rsidRPr="00A950FF">
        <w:rPr>
          <w:rFonts w:eastAsia="Times New Roman"/>
          <w:noProof/>
        </w:rPr>
        <w:tab/>
        <w:t xml:space="preserve">Balasubramaniam, K. N. </w:t>
      </w:r>
      <w:r w:rsidRPr="00A950FF">
        <w:rPr>
          <w:rFonts w:eastAsia="Times New Roman"/>
          <w:i/>
          <w:iCs/>
          <w:noProof/>
        </w:rPr>
        <w:t>et al.</w:t>
      </w:r>
      <w:r w:rsidRPr="00A950FF">
        <w:rPr>
          <w:rFonts w:eastAsia="Times New Roman"/>
          <w:noProof/>
        </w:rPr>
        <w:t xml:space="preserve"> Consistency of dominance rank order: a comparison of David’s Scores with I&amp;SI and Bayesian methods in macaques. </w:t>
      </w:r>
      <w:r w:rsidRPr="00A950FF">
        <w:rPr>
          <w:rFonts w:eastAsia="Times New Roman"/>
          <w:i/>
          <w:iCs/>
          <w:noProof/>
        </w:rPr>
        <w:t>Am. J. Primatol.</w:t>
      </w:r>
      <w:r w:rsidRPr="00A950FF">
        <w:rPr>
          <w:rFonts w:eastAsia="Times New Roman"/>
          <w:noProof/>
        </w:rPr>
        <w:t xml:space="preserve"> </w:t>
      </w:r>
      <w:r w:rsidRPr="00A950FF">
        <w:rPr>
          <w:rFonts w:eastAsia="Times New Roman"/>
          <w:b/>
          <w:bCs/>
          <w:noProof/>
        </w:rPr>
        <w:t>75,</w:t>
      </w:r>
      <w:r w:rsidRPr="00A950FF">
        <w:rPr>
          <w:rFonts w:eastAsia="Times New Roman"/>
          <w:noProof/>
        </w:rPr>
        <w:t xml:space="preserve"> 959–971 (2013).</w:t>
      </w:r>
    </w:p>
    <w:p w14:paraId="52AAF250"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4.</w:t>
      </w:r>
      <w:r w:rsidRPr="00A950FF">
        <w:rPr>
          <w:rFonts w:eastAsia="Times New Roman"/>
          <w:noProof/>
        </w:rPr>
        <w:tab/>
        <w:t xml:space="preserve">Combes, S. L. &amp; Altmann, J. Status change during adulthood: life-history by-product or kin selection based on reproductive value? </w:t>
      </w:r>
      <w:r w:rsidRPr="00A950FF">
        <w:rPr>
          <w:rFonts w:eastAsia="Times New Roman"/>
          <w:i/>
          <w:iCs/>
          <w:noProof/>
        </w:rPr>
        <w:t>Proc. R. Soc. B Biol. Sci.</w:t>
      </w:r>
      <w:r w:rsidRPr="00A950FF">
        <w:rPr>
          <w:rFonts w:eastAsia="Times New Roman"/>
          <w:noProof/>
        </w:rPr>
        <w:t xml:space="preserve"> </w:t>
      </w:r>
      <w:r w:rsidRPr="00A950FF">
        <w:rPr>
          <w:rFonts w:eastAsia="Times New Roman"/>
          <w:b/>
          <w:bCs/>
          <w:noProof/>
        </w:rPr>
        <w:t>268,</w:t>
      </w:r>
      <w:r w:rsidRPr="00A950FF">
        <w:rPr>
          <w:rFonts w:eastAsia="Times New Roman"/>
          <w:noProof/>
        </w:rPr>
        <w:t xml:space="preserve"> 1367–1373 (2001).</w:t>
      </w:r>
    </w:p>
    <w:p w14:paraId="031EC5A0"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5.</w:t>
      </w:r>
      <w:r w:rsidRPr="00A950FF">
        <w:rPr>
          <w:rFonts w:eastAsia="Times New Roman"/>
          <w:noProof/>
        </w:rPr>
        <w:tab/>
        <w:t xml:space="preserve">Higham, J. &amp; Maestripieri, D. Revolutionary coalitions in male rhesus macaques. </w:t>
      </w:r>
      <w:r w:rsidRPr="00A950FF">
        <w:rPr>
          <w:rFonts w:eastAsia="Times New Roman"/>
          <w:i/>
          <w:iCs/>
          <w:noProof/>
        </w:rPr>
        <w:t>Behaviour</w:t>
      </w:r>
      <w:r w:rsidRPr="00A950FF">
        <w:rPr>
          <w:rFonts w:eastAsia="Times New Roman"/>
          <w:noProof/>
        </w:rPr>
        <w:t xml:space="preserve"> </w:t>
      </w:r>
      <w:r w:rsidRPr="00A950FF">
        <w:rPr>
          <w:rFonts w:eastAsia="Times New Roman"/>
          <w:b/>
          <w:bCs/>
          <w:noProof/>
        </w:rPr>
        <w:t>147,</w:t>
      </w:r>
      <w:r w:rsidRPr="00A950FF">
        <w:rPr>
          <w:rFonts w:eastAsia="Times New Roman"/>
          <w:noProof/>
        </w:rPr>
        <w:t xml:space="preserve"> 1889–1908 (2010).</w:t>
      </w:r>
    </w:p>
    <w:p w14:paraId="4E904771"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6.</w:t>
      </w:r>
      <w:r w:rsidRPr="00A950FF">
        <w:rPr>
          <w:rFonts w:eastAsia="Times New Roman"/>
          <w:noProof/>
        </w:rPr>
        <w:tab/>
        <w:t xml:space="preserve">Berghänel, A., Ostner, J. &amp; Schülke, O. Coalitions destabilize dyadic dominance relationships in male Barbary macaques (&lt;I&gt;Macaca sylvanus&lt;/I&gt;). </w:t>
      </w:r>
      <w:r w:rsidRPr="00A950FF">
        <w:rPr>
          <w:rFonts w:eastAsia="Times New Roman"/>
          <w:i/>
          <w:iCs/>
          <w:noProof/>
        </w:rPr>
        <w:t>Behaviour</w:t>
      </w:r>
      <w:r w:rsidRPr="00A950FF">
        <w:rPr>
          <w:rFonts w:eastAsia="Times New Roman"/>
          <w:noProof/>
        </w:rPr>
        <w:t xml:space="preserve"> </w:t>
      </w:r>
      <w:r w:rsidRPr="00A950FF">
        <w:rPr>
          <w:rFonts w:eastAsia="Times New Roman"/>
          <w:b/>
          <w:bCs/>
          <w:noProof/>
        </w:rPr>
        <w:t>148,</w:t>
      </w:r>
      <w:r w:rsidRPr="00A950FF">
        <w:rPr>
          <w:rFonts w:eastAsia="Times New Roman"/>
          <w:noProof/>
        </w:rPr>
        <w:t xml:space="preserve"> 1256–1274 (2011).</w:t>
      </w:r>
    </w:p>
    <w:p w14:paraId="10119C5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7.</w:t>
      </w:r>
      <w:r w:rsidRPr="00A950FF">
        <w:rPr>
          <w:rFonts w:eastAsia="Times New Roman"/>
          <w:noProof/>
        </w:rPr>
        <w:tab/>
        <w:t xml:space="preserve">Chapais, B. &amp; St-Pierre, C.-E. G. Kinship Bonds Are Not Necessary for Maintaining Matrilineal Rank in Captive Japanese Macaques. </w:t>
      </w:r>
      <w:r w:rsidRPr="00A950FF">
        <w:rPr>
          <w:rFonts w:eastAsia="Times New Roman"/>
          <w:i/>
          <w:iCs/>
          <w:noProof/>
        </w:rPr>
        <w:t>Int. J. Primatol.</w:t>
      </w:r>
      <w:r w:rsidRPr="00A950FF">
        <w:rPr>
          <w:rFonts w:eastAsia="Times New Roman"/>
          <w:noProof/>
        </w:rPr>
        <w:t xml:space="preserve"> </w:t>
      </w:r>
      <w:r w:rsidRPr="00A950FF">
        <w:rPr>
          <w:rFonts w:eastAsia="Times New Roman"/>
          <w:b/>
          <w:bCs/>
          <w:noProof/>
        </w:rPr>
        <w:t>18,</w:t>
      </w:r>
      <w:r w:rsidRPr="00A950FF">
        <w:rPr>
          <w:rFonts w:eastAsia="Times New Roman"/>
          <w:noProof/>
        </w:rPr>
        <w:t xml:space="preserve"> 375–385 (1997).</w:t>
      </w:r>
    </w:p>
    <w:p w14:paraId="0EA84BE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8.</w:t>
      </w:r>
      <w:r w:rsidRPr="00A950FF">
        <w:rPr>
          <w:rFonts w:eastAsia="Times New Roman"/>
          <w:noProof/>
        </w:rPr>
        <w:tab/>
        <w:t xml:space="preserve">Kutsukake, N. &amp; Hasegawa, T. Dominance turnover between an alpha and a beta male and dynamics of social relationships in Japanese macaques. </w:t>
      </w:r>
      <w:r w:rsidRPr="00A950FF">
        <w:rPr>
          <w:rFonts w:eastAsia="Times New Roman"/>
          <w:i/>
          <w:iCs/>
          <w:noProof/>
        </w:rPr>
        <w:t>Int. J. Primatol.</w:t>
      </w:r>
      <w:r w:rsidRPr="00A950FF">
        <w:rPr>
          <w:rFonts w:eastAsia="Times New Roman"/>
          <w:noProof/>
        </w:rPr>
        <w:t xml:space="preserve"> </w:t>
      </w:r>
      <w:r w:rsidRPr="00A950FF">
        <w:rPr>
          <w:rFonts w:eastAsia="Times New Roman"/>
          <w:b/>
          <w:bCs/>
          <w:noProof/>
        </w:rPr>
        <w:t>26,</w:t>
      </w:r>
      <w:r w:rsidRPr="00A950FF">
        <w:rPr>
          <w:rFonts w:eastAsia="Times New Roman"/>
          <w:noProof/>
        </w:rPr>
        <w:t xml:space="preserve"> 775–800 (2005).</w:t>
      </w:r>
    </w:p>
    <w:p w14:paraId="697434D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49.</w:t>
      </w:r>
      <w:r w:rsidRPr="00A950FF">
        <w:rPr>
          <w:rFonts w:eastAsia="Times New Roman"/>
          <w:noProof/>
        </w:rPr>
        <w:tab/>
        <w:t xml:space="preserve">Hofer, H. &amp; East, M. L. Behavioral processes and costs of co-existence in female spotted hyenas: a life history perspective. </w:t>
      </w:r>
      <w:r w:rsidRPr="00A950FF">
        <w:rPr>
          <w:rFonts w:eastAsia="Times New Roman"/>
          <w:i/>
          <w:iCs/>
          <w:noProof/>
        </w:rPr>
        <w:t>Evol. Ecol.</w:t>
      </w:r>
      <w:r w:rsidRPr="00A950FF">
        <w:rPr>
          <w:rFonts w:eastAsia="Times New Roman"/>
          <w:noProof/>
        </w:rPr>
        <w:t xml:space="preserve"> </w:t>
      </w:r>
      <w:r w:rsidRPr="00A950FF">
        <w:rPr>
          <w:rFonts w:eastAsia="Times New Roman"/>
          <w:b/>
          <w:bCs/>
          <w:noProof/>
        </w:rPr>
        <w:t>17,</w:t>
      </w:r>
      <w:r w:rsidRPr="00A950FF">
        <w:rPr>
          <w:rFonts w:eastAsia="Times New Roman"/>
          <w:noProof/>
        </w:rPr>
        <w:t xml:space="preserve"> 315–331 (2003).</w:t>
      </w:r>
    </w:p>
    <w:p w14:paraId="2A1BA26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0.</w:t>
      </w:r>
      <w:r w:rsidRPr="00A950FF">
        <w:rPr>
          <w:rFonts w:eastAsia="Times New Roman"/>
          <w:noProof/>
        </w:rPr>
        <w:tab/>
        <w:t xml:space="preserve">Holekamp, K. E., Ogutu, J. O., Dublin, H. T., Frank, L. G. &amp; Smale, L. Fission of a spotted hyena clan: consequences of prolonged female absenteeism and causes of female emigration. </w:t>
      </w:r>
      <w:r w:rsidRPr="00A950FF">
        <w:rPr>
          <w:rFonts w:eastAsia="Times New Roman"/>
          <w:i/>
          <w:iCs/>
          <w:noProof/>
        </w:rPr>
        <w:t>Ethology</w:t>
      </w:r>
      <w:r w:rsidRPr="00A950FF">
        <w:rPr>
          <w:rFonts w:eastAsia="Times New Roman"/>
          <w:noProof/>
        </w:rPr>
        <w:t xml:space="preserve"> </w:t>
      </w:r>
      <w:r w:rsidRPr="00A950FF">
        <w:rPr>
          <w:rFonts w:eastAsia="Times New Roman"/>
          <w:b/>
          <w:bCs/>
          <w:noProof/>
        </w:rPr>
        <w:t>93,</w:t>
      </w:r>
      <w:r w:rsidRPr="00A950FF">
        <w:rPr>
          <w:rFonts w:eastAsia="Times New Roman"/>
          <w:noProof/>
        </w:rPr>
        <w:t xml:space="preserve"> 285–299 (1993).</w:t>
      </w:r>
    </w:p>
    <w:p w14:paraId="013206CA"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1.</w:t>
      </w:r>
      <w:r w:rsidRPr="00A950FF">
        <w:rPr>
          <w:rFonts w:eastAsia="Times New Roman"/>
          <w:noProof/>
        </w:rPr>
        <w:tab/>
        <w:t xml:space="preserve">Schülke, O., Bhagavatula, J., Vigilant, L. &amp; Ostner, J. Social bonds enhance reproductive success in male macaques. </w:t>
      </w:r>
      <w:r w:rsidRPr="00A950FF">
        <w:rPr>
          <w:rFonts w:eastAsia="Times New Roman"/>
          <w:i/>
          <w:iCs/>
          <w:noProof/>
        </w:rPr>
        <w:t>Curr. Biol.</w:t>
      </w:r>
      <w:r w:rsidRPr="00A950FF">
        <w:rPr>
          <w:rFonts w:eastAsia="Times New Roman"/>
          <w:noProof/>
        </w:rPr>
        <w:t xml:space="preserve"> </w:t>
      </w:r>
      <w:r w:rsidRPr="00A950FF">
        <w:rPr>
          <w:rFonts w:eastAsia="Times New Roman"/>
          <w:b/>
          <w:bCs/>
          <w:noProof/>
        </w:rPr>
        <w:t>20,</w:t>
      </w:r>
      <w:r w:rsidRPr="00A950FF">
        <w:rPr>
          <w:rFonts w:eastAsia="Times New Roman"/>
          <w:noProof/>
        </w:rPr>
        <w:t xml:space="preserve"> 2207–2210 (2010).</w:t>
      </w:r>
    </w:p>
    <w:p w14:paraId="773B1DCA"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2.</w:t>
      </w:r>
      <w:r w:rsidRPr="00A950FF">
        <w:rPr>
          <w:rFonts w:eastAsia="Times New Roman"/>
          <w:noProof/>
        </w:rPr>
        <w:tab/>
        <w:t xml:space="preserve">Bissonnette, A. </w:t>
      </w:r>
      <w:r w:rsidRPr="00A950FF">
        <w:rPr>
          <w:rFonts w:eastAsia="Times New Roman"/>
          <w:i/>
          <w:iCs/>
          <w:noProof/>
        </w:rPr>
        <w:t>et al.</w:t>
      </w:r>
      <w:r w:rsidRPr="00A950FF">
        <w:rPr>
          <w:rFonts w:eastAsia="Times New Roman"/>
          <w:noProof/>
        </w:rPr>
        <w:t xml:space="preserve"> Coalitions in theory and reality: a review of pertinent variables and processes. </w:t>
      </w:r>
      <w:r w:rsidRPr="00A950FF">
        <w:rPr>
          <w:rFonts w:eastAsia="Times New Roman"/>
          <w:i/>
          <w:iCs/>
          <w:noProof/>
        </w:rPr>
        <w:t>Behaviour</w:t>
      </w:r>
      <w:r w:rsidRPr="00A950FF">
        <w:rPr>
          <w:rFonts w:eastAsia="Times New Roman"/>
          <w:noProof/>
        </w:rPr>
        <w:t xml:space="preserve"> </w:t>
      </w:r>
      <w:r w:rsidRPr="00A950FF">
        <w:rPr>
          <w:rFonts w:eastAsia="Times New Roman"/>
          <w:b/>
          <w:bCs/>
          <w:noProof/>
        </w:rPr>
        <w:t>152,</w:t>
      </w:r>
      <w:r w:rsidRPr="00A950FF">
        <w:rPr>
          <w:rFonts w:eastAsia="Times New Roman"/>
          <w:noProof/>
        </w:rPr>
        <w:t xml:space="preserve"> 1–56 (2015).</w:t>
      </w:r>
    </w:p>
    <w:p w14:paraId="31F2C73F"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3.</w:t>
      </w:r>
      <w:r w:rsidRPr="00A950FF">
        <w:rPr>
          <w:rFonts w:eastAsia="Times New Roman"/>
          <w:noProof/>
        </w:rPr>
        <w:tab/>
        <w:t xml:space="preserve">Frank, L. G. Social organization of the spotted hyaena&lt; i&gt; Crocuta crocuta&lt;/i&gt;. II. Dominance and reproduction.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34,</w:t>
      </w:r>
      <w:r w:rsidRPr="00A950FF">
        <w:rPr>
          <w:rFonts w:eastAsia="Times New Roman"/>
          <w:noProof/>
        </w:rPr>
        <w:t xml:space="preserve"> 1510–1527 (1986).</w:t>
      </w:r>
    </w:p>
    <w:p w14:paraId="49D27A74"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4.</w:t>
      </w:r>
      <w:r w:rsidRPr="00A950FF">
        <w:rPr>
          <w:rFonts w:eastAsia="Times New Roman"/>
          <w:noProof/>
        </w:rPr>
        <w:tab/>
        <w:t xml:space="preserve">Engh, A. L., Esch, K., Smale, L. &amp; Holekamp, K. E. Mechanisms of maternal rank ‘inheritance’ in the spotted hyaena, Crocuta crocuta.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60,</w:t>
      </w:r>
      <w:r w:rsidRPr="00A950FF">
        <w:rPr>
          <w:rFonts w:eastAsia="Times New Roman"/>
          <w:noProof/>
        </w:rPr>
        <w:t xml:space="preserve"> 323–332 (2000).</w:t>
      </w:r>
    </w:p>
    <w:p w14:paraId="2AB08152"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5.</w:t>
      </w:r>
      <w:r w:rsidRPr="00A950FF">
        <w:rPr>
          <w:rFonts w:eastAsia="Times New Roman"/>
          <w:noProof/>
        </w:rPr>
        <w:tab/>
        <w:t xml:space="preserve">Strauss, E. D. &amp; Holekamp, K. E. (in review). Identifying stable and dynamic rank relationships in longitudinal dominance hierarchies. </w:t>
      </w:r>
      <w:r w:rsidRPr="00A950FF">
        <w:rPr>
          <w:rFonts w:eastAsia="Times New Roman"/>
          <w:i/>
          <w:iCs/>
          <w:noProof/>
        </w:rPr>
        <w:t>J. Anim. Ecol.</w:t>
      </w:r>
    </w:p>
    <w:p w14:paraId="505DDDB6"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6.</w:t>
      </w:r>
      <w:r w:rsidRPr="00A950FF">
        <w:rPr>
          <w:rFonts w:eastAsia="Times New Roman"/>
          <w:noProof/>
        </w:rPr>
        <w:tab/>
        <w:t xml:space="preserve">Van Schaik, C. &amp; Van Noordwijk, M. CAREER MOVES: TRANSFER AND RANK CHALLENGE DECISIONS BY MALE LONG-TAILED MACAQUES. </w:t>
      </w:r>
      <w:r w:rsidRPr="00A950FF">
        <w:rPr>
          <w:rFonts w:eastAsia="Times New Roman"/>
          <w:i/>
          <w:iCs/>
          <w:noProof/>
        </w:rPr>
        <w:t>Behaviour</w:t>
      </w:r>
      <w:r w:rsidRPr="00A950FF">
        <w:rPr>
          <w:rFonts w:eastAsia="Times New Roman"/>
          <w:noProof/>
        </w:rPr>
        <w:t xml:space="preserve"> </w:t>
      </w:r>
      <w:r w:rsidRPr="00A950FF">
        <w:rPr>
          <w:rFonts w:eastAsia="Times New Roman"/>
          <w:b/>
          <w:bCs/>
          <w:noProof/>
        </w:rPr>
        <w:t>138,</w:t>
      </w:r>
      <w:r w:rsidRPr="00A950FF">
        <w:rPr>
          <w:rFonts w:eastAsia="Times New Roman"/>
          <w:noProof/>
        </w:rPr>
        <w:t xml:space="preserve"> 359–395 (2001).</w:t>
      </w:r>
    </w:p>
    <w:p w14:paraId="3C0F6E6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7.</w:t>
      </w:r>
      <w:r w:rsidRPr="00A950FF">
        <w:rPr>
          <w:rFonts w:eastAsia="Times New Roman"/>
          <w:noProof/>
        </w:rPr>
        <w:tab/>
        <w:t xml:space="preserve">Sapolsky, R. M. Social Status and Health in Humans and Other Animals. </w:t>
      </w:r>
      <w:r w:rsidRPr="00A950FF">
        <w:rPr>
          <w:rFonts w:eastAsia="Times New Roman"/>
          <w:i/>
          <w:iCs/>
          <w:noProof/>
        </w:rPr>
        <w:t>Annu. Rev. Anthropol.</w:t>
      </w:r>
      <w:r w:rsidRPr="00A950FF">
        <w:rPr>
          <w:rFonts w:eastAsia="Times New Roman"/>
          <w:noProof/>
        </w:rPr>
        <w:t xml:space="preserve"> </w:t>
      </w:r>
      <w:r w:rsidRPr="00A950FF">
        <w:rPr>
          <w:rFonts w:eastAsia="Times New Roman"/>
          <w:b/>
          <w:bCs/>
          <w:noProof/>
        </w:rPr>
        <w:t>33,</w:t>
      </w:r>
      <w:r w:rsidRPr="00A950FF">
        <w:rPr>
          <w:rFonts w:eastAsia="Times New Roman"/>
          <w:noProof/>
        </w:rPr>
        <w:t xml:space="preserve"> 393–418 (2004).</w:t>
      </w:r>
    </w:p>
    <w:p w14:paraId="370C273C"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8.</w:t>
      </w:r>
      <w:r w:rsidRPr="00A950FF">
        <w:rPr>
          <w:rFonts w:eastAsia="Times New Roman"/>
          <w:noProof/>
        </w:rPr>
        <w:tab/>
        <w:t xml:space="preserve">Smith, J. E. </w:t>
      </w:r>
      <w:r w:rsidRPr="00A950FF">
        <w:rPr>
          <w:rFonts w:eastAsia="Times New Roman"/>
          <w:i/>
          <w:iCs/>
          <w:noProof/>
        </w:rPr>
        <w:t>et al.</w:t>
      </w:r>
      <w:r w:rsidRPr="00A950FF">
        <w:rPr>
          <w:rFonts w:eastAsia="Times New Roman"/>
          <w:noProof/>
        </w:rPr>
        <w:t xml:space="preserve"> Evolutionary forces favoring intragroup coalitions among spotted hyenas and other animals. </w:t>
      </w:r>
      <w:r w:rsidRPr="00A950FF">
        <w:rPr>
          <w:rFonts w:eastAsia="Times New Roman"/>
          <w:i/>
          <w:iCs/>
          <w:noProof/>
        </w:rPr>
        <w:t>Behav. Ecol.</w:t>
      </w:r>
      <w:r w:rsidRPr="00A950FF">
        <w:rPr>
          <w:rFonts w:eastAsia="Times New Roman"/>
          <w:noProof/>
        </w:rPr>
        <w:t xml:space="preserve"> </w:t>
      </w:r>
      <w:r w:rsidRPr="00A950FF">
        <w:rPr>
          <w:rFonts w:eastAsia="Times New Roman"/>
          <w:b/>
          <w:bCs/>
          <w:noProof/>
        </w:rPr>
        <w:t>21,</w:t>
      </w:r>
      <w:r w:rsidRPr="00A950FF">
        <w:rPr>
          <w:rFonts w:eastAsia="Times New Roman"/>
          <w:noProof/>
        </w:rPr>
        <w:t xml:space="preserve"> 284–303 (2010).</w:t>
      </w:r>
    </w:p>
    <w:p w14:paraId="684A0841"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59.</w:t>
      </w:r>
      <w:r w:rsidRPr="00A950FF">
        <w:rPr>
          <w:rFonts w:eastAsia="Times New Roman"/>
          <w:noProof/>
        </w:rPr>
        <w:tab/>
        <w:t xml:space="preserve">Holekamp, K. E., Smith, J. E., Strelioff, C. C., Van Horn, R. C. &amp; Watts, H. E. Society, demography and genetic structure in the spotted hyena. </w:t>
      </w:r>
      <w:r w:rsidRPr="00A950FF">
        <w:rPr>
          <w:rFonts w:eastAsia="Times New Roman"/>
          <w:i/>
          <w:iCs/>
          <w:noProof/>
        </w:rPr>
        <w:t>Mol. Ecol.</w:t>
      </w:r>
      <w:r w:rsidRPr="00A950FF">
        <w:rPr>
          <w:rFonts w:eastAsia="Times New Roman"/>
          <w:noProof/>
        </w:rPr>
        <w:t xml:space="preserve"> </w:t>
      </w:r>
      <w:r w:rsidRPr="00A950FF">
        <w:rPr>
          <w:rFonts w:eastAsia="Times New Roman"/>
          <w:b/>
          <w:bCs/>
          <w:noProof/>
        </w:rPr>
        <w:t>21,</w:t>
      </w:r>
      <w:r w:rsidRPr="00A950FF">
        <w:rPr>
          <w:rFonts w:eastAsia="Times New Roman"/>
          <w:noProof/>
        </w:rPr>
        <w:t xml:space="preserve"> 613–632 (2012).</w:t>
      </w:r>
    </w:p>
    <w:p w14:paraId="7B2B8F2F"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0.</w:t>
      </w:r>
      <w:r w:rsidRPr="00A950FF">
        <w:rPr>
          <w:rFonts w:eastAsia="Times New Roman"/>
          <w:noProof/>
        </w:rPr>
        <w:tab/>
        <w:t xml:space="preserve">Frank, L. G. &amp; Glickman, S. E. Giving birth through a penile clitoris: parturition and dystocia in the spotted hyaena ( Crocuta crocuta ). </w:t>
      </w:r>
      <w:r w:rsidRPr="00A950FF">
        <w:rPr>
          <w:rFonts w:eastAsia="Times New Roman"/>
          <w:i/>
          <w:iCs/>
          <w:noProof/>
        </w:rPr>
        <w:t>J. Zool.</w:t>
      </w:r>
      <w:r w:rsidRPr="00A950FF">
        <w:rPr>
          <w:rFonts w:eastAsia="Times New Roman"/>
          <w:noProof/>
        </w:rPr>
        <w:t xml:space="preserve"> </w:t>
      </w:r>
      <w:r w:rsidRPr="00A950FF">
        <w:rPr>
          <w:rFonts w:eastAsia="Times New Roman"/>
          <w:b/>
          <w:bCs/>
          <w:noProof/>
        </w:rPr>
        <w:t>234,</w:t>
      </w:r>
      <w:r w:rsidRPr="00A950FF">
        <w:rPr>
          <w:rFonts w:eastAsia="Times New Roman"/>
          <w:noProof/>
        </w:rPr>
        <w:t xml:space="preserve"> 659–665 (1994).</w:t>
      </w:r>
    </w:p>
    <w:p w14:paraId="5120FBA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1.</w:t>
      </w:r>
      <w:r w:rsidRPr="00A950FF">
        <w:rPr>
          <w:rFonts w:eastAsia="Times New Roman"/>
          <w:noProof/>
        </w:rPr>
        <w:tab/>
        <w:t xml:space="preserve">Holekamp, K. E. &amp; Smale, L. Dispersal status influences hormones and behavior in the </w:t>
      </w:r>
      <w:r w:rsidRPr="00A950FF">
        <w:rPr>
          <w:rFonts w:eastAsia="Times New Roman"/>
          <w:noProof/>
        </w:rPr>
        <w:lastRenderedPageBreak/>
        <w:t xml:space="preserve">male spotted hyena. </w:t>
      </w:r>
      <w:r w:rsidRPr="00A950FF">
        <w:rPr>
          <w:rFonts w:eastAsia="Times New Roman"/>
          <w:i/>
          <w:iCs/>
          <w:noProof/>
        </w:rPr>
        <w:t>Horm. Behav.</w:t>
      </w:r>
      <w:r w:rsidRPr="00A950FF">
        <w:rPr>
          <w:rFonts w:eastAsia="Times New Roman"/>
          <w:noProof/>
        </w:rPr>
        <w:t xml:space="preserve"> </w:t>
      </w:r>
      <w:r w:rsidRPr="00A950FF">
        <w:rPr>
          <w:rFonts w:eastAsia="Times New Roman"/>
          <w:b/>
          <w:bCs/>
          <w:noProof/>
        </w:rPr>
        <w:t>33,</w:t>
      </w:r>
      <w:r w:rsidRPr="00A950FF">
        <w:rPr>
          <w:rFonts w:eastAsia="Times New Roman"/>
          <w:noProof/>
        </w:rPr>
        <w:t xml:space="preserve"> 205–216 (1998).</w:t>
      </w:r>
    </w:p>
    <w:p w14:paraId="79631FFD"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2.</w:t>
      </w:r>
      <w:r w:rsidRPr="00A950FF">
        <w:rPr>
          <w:rFonts w:eastAsia="Times New Roman"/>
          <w:noProof/>
        </w:rPr>
        <w:tab/>
        <w:t xml:space="preserve">Altmann, J. Observational study of behavior: sampling methods. </w:t>
      </w:r>
      <w:r w:rsidRPr="00A950FF">
        <w:rPr>
          <w:rFonts w:eastAsia="Times New Roman"/>
          <w:i/>
          <w:iCs/>
          <w:noProof/>
        </w:rPr>
        <w:t>Behaviour</w:t>
      </w:r>
      <w:r w:rsidRPr="00A950FF">
        <w:rPr>
          <w:rFonts w:eastAsia="Times New Roman"/>
          <w:noProof/>
        </w:rPr>
        <w:t xml:space="preserve"> </w:t>
      </w:r>
      <w:r w:rsidRPr="00A950FF">
        <w:rPr>
          <w:rFonts w:eastAsia="Times New Roman"/>
          <w:b/>
          <w:bCs/>
          <w:noProof/>
        </w:rPr>
        <w:t>49,</w:t>
      </w:r>
      <w:r w:rsidRPr="00A950FF">
        <w:rPr>
          <w:rFonts w:eastAsia="Times New Roman"/>
          <w:noProof/>
        </w:rPr>
        <w:t xml:space="preserve"> 227–266 (1974).</w:t>
      </w:r>
    </w:p>
    <w:p w14:paraId="6ACF2372"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3.</w:t>
      </w:r>
      <w:r w:rsidRPr="00A950FF">
        <w:rPr>
          <w:rFonts w:eastAsia="Times New Roman"/>
          <w:noProof/>
        </w:rPr>
        <w:tab/>
        <w:t xml:space="preserve">Rowell, T. E. The concept of social dominance. </w:t>
      </w:r>
      <w:r w:rsidRPr="00A950FF">
        <w:rPr>
          <w:rFonts w:eastAsia="Times New Roman"/>
          <w:i/>
          <w:iCs/>
          <w:noProof/>
        </w:rPr>
        <w:t>Behav. Biol.</w:t>
      </w:r>
      <w:r w:rsidRPr="00A950FF">
        <w:rPr>
          <w:rFonts w:eastAsia="Times New Roman"/>
          <w:noProof/>
        </w:rPr>
        <w:t xml:space="preserve"> </w:t>
      </w:r>
      <w:r w:rsidRPr="00A950FF">
        <w:rPr>
          <w:rFonts w:eastAsia="Times New Roman"/>
          <w:b/>
          <w:bCs/>
          <w:noProof/>
        </w:rPr>
        <w:t>11,</w:t>
      </w:r>
      <w:r w:rsidRPr="00A950FF">
        <w:rPr>
          <w:rFonts w:eastAsia="Times New Roman"/>
          <w:noProof/>
        </w:rPr>
        <w:t xml:space="preserve"> 131–154 (1974).</w:t>
      </w:r>
    </w:p>
    <w:p w14:paraId="278FB40B"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4.</w:t>
      </w:r>
      <w:r w:rsidRPr="00A950FF">
        <w:rPr>
          <w:rFonts w:eastAsia="Times New Roman"/>
          <w:noProof/>
        </w:rPr>
        <w:tab/>
        <w:t xml:space="preserve">Schmid, V. S. &amp; de Vries, H. Finding a dominance order most consistent with a linear hierarchy: an improved algorithm for the I&amp;SI method.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83,</w:t>
      </w:r>
      <w:r w:rsidRPr="00A950FF">
        <w:rPr>
          <w:rFonts w:eastAsia="Times New Roman"/>
          <w:noProof/>
        </w:rPr>
        <w:t xml:space="preserve"> 1097–1105 (2013).</w:t>
      </w:r>
    </w:p>
    <w:p w14:paraId="4EFAC590"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5.</w:t>
      </w:r>
      <w:r w:rsidRPr="00A950FF">
        <w:rPr>
          <w:rFonts w:eastAsia="Times New Roman"/>
          <w:noProof/>
        </w:rPr>
        <w:tab/>
        <w:t xml:space="preserve">Martin, P. &amp; Bateson, P. </w:t>
      </w:r>
      <w:r w:rsidRPr="00A950FF">
        <w:rPr>
          <w:rFonts w:eastAsia="Times New Roman"/>
          <w:i/>
          <w:iCs/>
          <w:noProof/>
        </w:rPr>
        <w:t>Measuring behaviour: an introductory guide</w:t>
      </w:r>
      <w:r w:rsidRPr="00A950FF">
        <w:rPr>
          <w:rFonts w:eastAsia="Times New Roman"/>
          <w:noProof/>
        </w:rPr>
        <w:t>. (Cambridge University Press, 1993).</w:t>
      </w:r>
    </w:p>
    <w:p w14:paraId="057A0EAA"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6.</w:t>
      </w:r>
      <w:r w:rsidRPr="00A950FF">
        <w:rPr>
          <w:rFonts w:eastAsia="Times New Roman"/>
          <w:noProof/>
        </w:rPr>
        <w:tab/>
        <w:t xml:space="preserve">Farine, D. R. &amp; Whitehead, H. Constructing, conducting and interpreting animal social network analysis. </w:t>
      </w:r>
      <w:r w:rsidRPr="00A950FF">
        <w:rPr>
          <w:rFonts w:eastAsia="Times New Roman"/>
          <w:i/>
          <w:iCs/>
          <w:noProof/>
        </w:rPr>
        <w:t>J. Anim. Ecol.</w:t>
      </w:r>
      <w:r w:rsidRPr="00A950FF">
        <w:rPr>
          <w:rFonts w:eastAsia="Times New Roman"/>
          <w:noProof/>
        </w:rPr>
        <w:t xml:space="preserve"> </w:t>
      </w:r>
      <w:r w:rsidRPr="00A950FF">
        <w:rPr>
          <w:rFonts w:eastAsia="Times New Roman"/>
          <w:b/>
          <w:bCs/>
          <w:noProof/>
        </w:rPr>
        <w:t>84,</w:t>
      </w:r>
      <w:r w:rsidRPr="00A950FF">
        <w:rPr>
          <w:rFonts w:eastAsia="Times New Roman"/>
          <w:noProof/>
        </w:rPr>
        <w:t xml:space="preserve"> 1144–1163 (2015).</w:t>
      </w:r>
    </w:p>
    <w:p w14:paraId="36915212"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7.</w:t>
      </w:r>
      <w:r w:rsidRPr="00A950FF">
        <w:rPr>
          <w:rFonts w:eastAsia="Times New Roman"/>
          <w:noProof/>
        </w:rPr>
        <w:tab/>
        <w:t xml:space="preserve">Farine, D. R. When to choose dynamic versus static social network analysis. </w:t>
      </w:r>
      <w:r w:rsidRPr="00A950FF">
        <w:rPr>
          <w:rFonts w:eastAsia="Times New Roman"/>
          <w:i/>
          <w:iCs/>
          <w:noProof/>
        </w:rPr>
        <w:t>J. Anim. Ecol.</w:t>
      </w:r>
      <w:r w:rsidRPr="00A950FF">
        <w:rPr>
          <w:rFonts w:eastAsia="Times New Roman"/>
          <w:noProof/>
        </w:rPr>
        <w:t xml:space="preserve"> 1–11 (2017). doi:10.1111/1365-2656.12764</w:t>
      </w:r>
    </w:p>
    <w:p w14:paraId="00064CDE"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8.</w:t>
      </w:r>
      <w:r w:rsidRPr="00A950FF">
        <w:rPr>
          <w:rFonts w:eastAsia="Times New Roman"/>
          <w:noProof/>
        </w:rPr>
        <w:tab/>
        <w:t xml:space="preserve">Whitehead, H. </w:t>
      </w:r>
      <w:r w:rsidRPr="00A950FF">
        <w:rPr>
          <w:rFonts w:eastAsia="Times New Roman"/>
          <w:i/>
          <w:iCs/>
          <w:noProof/>
        </w:rPr>
        <w:t>Analyzing animal societies: quantitative methods for vertebrate social analysis</w:t>
      </w:r>
      <w:r w:rsidRPr="00A950FF">
        <w:rPr>
          <w:rFonts w:eastAsia="Times New Roman"/>
          <w:noProof/>
        </w:rPr>
        <w:t>. (University of Chicago Press, 2008).</w:t>
      </w:r>
    </w:p>
    <w:p w14:paraId="0CBF8957"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69.</w:t>
      </w:r>
      <w:r w:rsidRPr="00A950FF">
        <w:rPr>
          <w:rFonts w:eastAsia="Times New Roman"/>
          <w:noProof/>
        </w:rPr>
        <w:tab/>
        <w:t xml:space="preserve">Silk, J. B. </w:t>
      </w:r>
      <w:r w:rsidRPr="00A950FF">
        <w:rPr>
          <w:rFonts w:eastAsia="Times New Roman"/>
          <w:i/>
          <w:iCs/>
          <w:noProof/>
        </w:rPr>
        <w:t>et al.</w:t>
      </w:r>
      <w:r w:rsidRPr="00A950FF">
        <w:rPr>
          <w:rFonts w:eastAsia="Times New Roman"/>
          <w:noProof/>
        </w:rPr>
        <w:t xml:space="preserve"> Strong and consistent social bonds enhance the longevity of female baboons. </w:t>
      </w:r>
      <w:r w:rsidRPr="00A950FF">
        <w:rPr>
          <w:rFonts w:eastAsia="Times New Roman"/>
          <w:i/>
          <w:iCs/>
          <w:noProof/>
        </w:rPr>
        <w:t>Curr. Biol.</w:t>
      </w:r>
      <w:r w:rsidRPr="00A950FF">
        <w:rPr>
          <w:rFonts w:eastAsia="Times New Roman"/>
          <w:noProof/>
        </w:rPr>
        <w:t xml:space="preserve"> </w:t>
      </w:r>
      <w:r w:rsidRPr="00A950FF">
        <w:rPr>
          <w:rFonts w:eastAsia="Times New Roman"/>
          <w:b/>
          <w:bCs/>
          <w:noProof/>
        </w:rPr>
        <w:t>20,</w:t>
      </w:r>
      <w:r w:rsidRPr="00A950FF">
        <w:rPr>
          <w:rFonts w:eastAsia="Times New Roman"/>
          <w:noProof/>
        </w:rPr>
        <w:t xml:space="preserve"> 1359–1361 (2010).</w:t>
      </w:r>
    </w:p>
    <w:p w14:paraId="2B0473EC" w14:textId="77777777" w:rsidR="00A950FF" w:rsidRPr="00A950FF" w:rsidRDefault="00A950FF" w:rsidP="00A950FF">
      <w:pPr>
        <w:widowControl w:val="0"/>
        <w:autoSpaceDE w:val="0"/>
        <w:autoSpaceDN w:val="0"/>
        <w:adjustRightInd w:val="0"/>
        <w:ind w:left="640" w:hanging="640"/>
        <w:rPr>
          <w:rFonts w:eastAsia="Times New Roman"/>
          <w:noProof/>
        </w:rPr>
      </w:pPr>
      <w:r w:rsidRPr="00A950FF">
        <w:rPr>
          <w:rFonts w:eastAsia="Times New Roman"/>
          <w:noProof/>
        </w:rPr>
        <w:t>70.</w:t>
      </w:r>
      <w:r w:rsidRPr="00A950FF">
        <w:rPr>
          <w:rFonts w:eastAsia="Times New Roman"/>
          <w:noProof/>
        </w:rPr>
        <w:tab/>
        <w:t xml:space="preserve">Smith, J. E., Memenis, S. K. &amp; Holekamp, K. E. Rank-related partner choice in the fission–fusion society of the spotted hyena (Crocuta crocuta). </w:t>
      </w:r>
      <w:r w:rsidRPr="00A950FF">
        <w:rPr>
          <w:rFonts w:eastAsia="Times New Roman"/>
          <w:i/>
          <w:iCs/>
          <w:noProof/>
        </w:rPr>
        <w:t>Behav. Ecol. Sociobiol.</w:t>
      </w:r>
      <w:r w:rsidRPr="00A950FF">
        <w:rPr>
          <w:rFonts w:eastAsia="Times New Roman"/>
          <w:noProof/>
        </w:rPr>
        <w:t xml:space="preserve"> </w:t>
      </w:r>
      <w:r w:rsidRPr="00A950FF">
        <w:rPr>
          <w:rFonts w:eastAsia="Times New Roman"/>
          <w:b/>
          <w:bCs/>
          <w:noProof/>
        </w:rPr>
        <w:t>61,</w:t>
      </w:r>
      <w:r w:rsidRPr="00A950FF">
        <w:rPr>
          <w:rFonts w:eastAsia="Times New Roman"/>
          <w:noProof/>
        </w:rPr>
        <w:t xml:space="preserve"> 753–765 (2006).</w:t>
      </w:r>
    </w:p>
    <w:p w14:paraId="64DFF766" w14:textId="77777777" w:rsidR="00A950FF" w:rsidRPr="00A950FF" w:rsidRDefault="00A950FF" w:rsidP="00A950FF">
      <w:pPr>
        <w:widowControl w:val="0"/>
        <w:autoSpaceDE w:val="0"/>
        <w:autoSpaceDN w:val="0"/>
        <w:adjustRightInd w:val="0"/>
        <w:ind w:left="640" w:hanging="640"/>
        <w:rPr>
          <w:noProof/>
        </w:rPr>
      </w:pPr>
      <w:r w:rsidRPr="00A950FF">
        <w:rPr>
          <w:rFonts w:eastAsia="Times New Roman"/>
          <w:noProof/>
        </w:rPr>
        <w:t>71.</w:t>
      </w:r>
      <w:r w:rsidRPr="00A950FF">
        <w:rPr>
          <w:rFonts w:eastAsia="Times New Roman"/>
          <w:noProof/>
        </w:rPr>
        <w:tab/>
        <w:t xml:space="preserve">Smith, J. E., Kolowski, J. M., Graham, K. E., Dawes, S. E. &amp; Holekamp, K. E. Social and ecological determinants of fission–fusion dynamics in the spotted hyaena. </w:t>
      </w:r>
      <w:r w:rsidRPr="00A950FF">
        <w:rPr>
          <w:rFonts w:eastAsia="Times New Roman"/>
          <w:i/>
          <w:iCs/>
          <w:noProof/>
        </w:rPr>
        <w:t>Anim. Behav.</w:t>
      </w:r>
      <w:r w:rsidRPr="00A950FF">
        <w:rPr>
          <w:rFonts w:eastAsia="Times New Roman"/>
          <w:noProof/>
        </w:rPr>
        <w:t xml:space="preserve"> </w:t>
      </w:r>
      <w:r w:rsidRPr="00A950FF">
        <w:rPr>
          <w:rFonts w:eastAsia="Times New Roman"/>
          <w:b/>
          <w:bCs/>
          <w:noProof/>
        </w:rPr>
        <w:t>76,</w:t>
      </w:r>
      <w:r w:rsidRPr="00A950FF">
        <w:rPr>
          <w:rFonts w:eastAsia="Times New Roman"/>
          <w:noProof/>
        </w:rPr>
        <w:t xml:space="preserve"> 619–636 (2008).</w:t>
      </w:r>
    </w:p>
    <w:p w14:paraId="5CB5DD9B" w14:textId="086CE2F1" w:rsidR="005F5181" w:rsidRPr="00C0596A" w:rsidRDefault="0091175E" w:rsidP="00A950FF">
      <w:pPr>
        <w:widowControl w:val="0"/>
        <w:autoSpaceDE w:val="0"/>
        <w:autoSpaceDN w:val="0"/>
        <w:adjustRightInd w:val="0"/>
        <w:ind w:left="640" w:hanging="640"/>
        <w:rPr>
          <w:rFonts w:eastAsia="Times New Roman"/>
          <w:color w:val="000000" w:themeColor="text1"/>
        </w:rPr>
      </w:pPr>
      <w:r w:rsidRPr="00C0596A">
        <w:rPr>
          <w:rFonts w:eastAsia="Times New Roman"/>
          <w:color w:val="000000" w:themeColor="text1"/>
        </w:rPr>
        <w:fldChar w:fldCharType="end"/>
      </w:r>
    </w:p>
    <w:sectPr w:rsidR="005F5181" w:rsidRPr="00C0596A" w:rsidSect="00BF04E2">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43C07C" w16cid:durableId="1E9E2123"/>
  <w16cid:commentId w16cid:paraId="356D6C61" w16cid:durableId="1E9E2172"/>
  <w16cid:commentId w16cid:paraId="12B6DABB" w16cid:durableId="1E9BFC36"/>
  <w16cid:commentId w16cid:paraId="00D24D03" w16cid:durableId="1E9E27B4"/>
  <w16cid:commentId w16cid:paraId="1371F4E0" w16cid:durableId="1E9E2809"/>
  <w16cid:commentId w16cid:paraId="654D8303" w16cid:durableId="1E9E28BC"/>
  <w16cid:commentId w16cid:paraId="117B404C" w16cid:durableId="1E9E2B4F"/>
  <w16cid:commentId w16cid:paraId="12A94911" w16cid:durableId="1E9E2C14"/>
  <w16cid:commentId w16cid:paraId="244A8E83" w16cid:durableId="1E9E2E9C"/>
  <w16cid:commentId w16cid:paraId="08C1AE1A" w16cid:durableId="1E9E2F11"/>
  <w16cid:commentId w16cid:paraId="4A0F4CC0" w16cid:durableId="1E9E3D6E"/>
  <w16cid:commentId w16cid:paraId="73056A82" w16cid:durableId="1E9D570E"/>
  <w16cid:commentId w16cid:paraId="6A18D95E" w16cid:durableId="1E9E3ED5"/>
  <w16cid:commentId w16cid:paraId="12CAB14B" w16cid:durableId="1E9E3F24"/>
  <w16cid:commentId w16cid:paraId="60EF0F0B" w16cid:durableId="1E9E3F60"/>
  <w16cid:commentId w16cid:paraId="316AC48D" w16cid:durableId="1E9E3F89"/>
  <w16cid:commentId w16cid:paraId="1D4403BA" w16cid:durableId="1E9E3FFC"/>
  <w16cid:commentId w16cid:paraId="7BBD0348" w16cid:durableId="1E9E4072"/>
  <w16cid:commentId w16cid:paraId="49E83A42" w16cid:durableId="1E9E442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CBC27" w14:textId="77777777" w:rsidR="009903B8" w:rsidRDefault="009903B8" w:rsidP="0096539B">
      <w:r>
        <w:separator/>
      </w:r>
    </w:p>
  </w:endnote>
  <w:endnote w:type="continuationSeparator" w:id="0">
    <w:p w14:paraId="6B1C4876" w14:textId="77777777" w:rsidR="009903B8" w:rsidRDefault="009903B8" w:rsidP="00965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30021" w14:textId="77777777" w:rsidR="00EE56D0" w:rsidRDefault="00EE56D0" w:rsidP="008A7F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98C383" w14:textId="77777777" w:rsidR="00EE56D0" w:rsidRDefault="00EE56D0" w:rsidP="008A7F3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EC3076" w14:textId="77777777" w:rsidR="00EE56D0" w:rsidRDefault="00EE56D0" w:rsidP="008A7F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697E">
      <w:rPr>
        <w:rStyle w:val="PageNumber"/>
        <w:noProof/>
      </w:rPr>
      <w:t>1</w:t>
    </w:r>
    <w:r>
      <w:rPr>
        <w:rStyle w:val="PageNumber"/>
      </w:rPr>
      <w:fldChar w:fldCharType="end"/>
    </w:r>
  </w:p>
  <w:p w14:paraId="230C103C" w14:textId="77777777" w:rsidR="00EE56D0" w:rsidRDefault="00EE56D0" w:rsidP="008A7F3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35C04A" w14:textId="77777777" w:rsidR="009903B8" w:rsidRDefault="009903B8" w:rsidP="0096539B">
      <w:r>
        <w:separator/>
      </w:r>
    </w:p>
  </w:footnote>
  <w:footnote w:type="continuationSeparator" w:id="0">
    <w:p w14:paraId="113FCEE9" w14:textId="77777777" w:rsidR="009903B8" w:rsidRDefault="009903B8" w:rsidP="009653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4A41"/>
    <w:rsid w:val="00001337"/>
    <w:rsid w:val="00001345"/>
    <w:rsid w:val="00003B4E"/>
    <w:rsid w:val="00004EF9"/>
    <w:rsid w:val="00010113"/>
    <w:rsid w:val="000103E8"/>
    <w:rsid w:val="00012E92"/>
    <w:rsid w:val="00015626"/>
    <w:rsid w:val="000156A2"/>
    <w:rsid w:val="000220E3"/>
    <w:rsid w:val="00022A2E"/>
    <w:rsid w:val="00024680"/>
    <w:rsid w:val="00024AF8"/>
    <w:rsid w:val="00024E76"/>
    <w:rsid w:val="0002571F"/>
    <w:rsid w:val="00030D6B"/>
    <w:rsid w:val="00031122"/>
    <w:rsid w:val="00031194"/>
    <w:rsid w:val="000335AA"/>
    <w:rsid w:val="000344FE"/>
    <w:rsid w:val="000364A9"/>
    <w:rsid w:val="00037CF2"/>
    <w:rsid w:val="00040E47"/>
    <w:rsid w:val="000418EC"/>
    <w:rsid w:val="00041CCE"/>
    <w:rsid w:val="00044D71"/>
    <w:rsid w:val="00045219"/>
    <w:rsid w:val="00046A9B"/>
    <w:rsid w:val="00046EA5"/>
    <w:rsid w:val="00046FBC"/>
    <w:rsid w:val="00050248"/>
    <w:rsid w:val="00052714"/>
    <w:rsid w:val="00055E3F"/>
    <w:rsid w:val="00056124"/>
    <w:rsid w:val="000600A7"/>
    <w:rsid w:val="00067180"/>
    <w:rsid w:val="000726B6"/>
    <w:rsid w:val="00075024"/>
    <w:rsid w:val="00077FE0"/>
    <w:rsid w:val="00085148"/>
    <w:rsid w:val="000A04C2"/>
    <w:rsid w:val="000A0C12"/>
    <w:rsid w:val="000A0DBC"/>
    <w:rsid w:val="000A43F2"/>
    <w:rsid w:val="000A486B"/>
    <w:rsid w:val="000A6713"/>
    <w:rsid w:val="000A7E36"/>
    <w:rsid w:val="000B0455"/>
    <w:rsid w:val="000B05AF"/>
    <w:rsid w:val="000B2EA2"/>
    <w:rsid w:val="000B6B6E"/>
    <w:rsid w:val="000C18EB"/>
    <w:rsid w:val="000C5575"/>
    <w:rsid w:val="000C5947"/>
    <w:rsid w:val="000C5DB5"/>
    <w:rsid w:val="000C678E"/>
    <w:rsid w:val="000C7E8B"/>
    <w:rsid w:val="000D486B"/>
    <w:rsid w:val="000D5164"/>
    <w:rsid w:val="000D5581"/>
    <w:rsid w:val="000E281F"/>
    <w:rsid w:val="000E5527"/>
    <w:rsid w:val="000E6B3B"/>
    <w:rsid w:val="000F0EB6"/>
    <w:rsid w:val="000F16F1"/>
    <w:rsid w:val="000F28F3"/>
    <w:rsid w:val="000F61D7"/>
    <w:rsid w:val="000F76E7"/>
    <w:rsid w:val="001008D2"/>
    <w:rsid w:val="00101495"/>
    <w:rsid w:val="001015C5"/>
    <w:rsid w:val="00102723"/>
    <w:rsid w:val="00103534"/>
    <w:rsid w:val="00104739"/>
    <w:rsid w:val="0010628C"/>
    <w:rsid w:val="00106582"/>
    <w:rsid w:val="00106A46"/>
    <w:rsid w:val="00106BB8"/>
    <w:rsid w:val="00110C65"/>
    <w:rsid w:val="00110F15"/>
    <w:rsid w:val="00111DE5"/>
    <w:rsid w:val="00116F95"/>
    <w:rsid w:val="001176E6"/>
    <w:rsid w:val="00122A97"/>
    <w:rsid w:val="00123C97"/>
    <w:rsid w:val="00124A21"/>
    <w:rsid w:val="00126449"/>
    <w:rsid w:val="00131CBB"/>
    <w:rsid w:val="00131F4A"/>
    <w:rsid w:val="001337AF"/>
    <w:rsid w:val="00135054"/>
    <w:rsid w:val="00136353"/>
    <w:rsid w:val="001370F9"/>
    <w:rsid w:val="001372E4"/>
    <w:rsid w:val="00137FD8"/>
    <w:rsid w:val="001407B3"/>
    <w:rsid w:val="00144ADF"/>
    <w:rsid w:val="001453CB"/>
    <w:rsid w:val="00145AB8"/>
    <w:rsid w:val="00146AF2"/>
    <w:rsid w:val="0015088D"/>
    <w:rsid w:val="00150ECF"/>
    <w:rsid w:val="00151E3D"/>
    <w:rsid w:val="00152D92"/>
    <w:rsid w:val="001542B8"/>
    <w:rsid w:val="00156A1D"/>
    <w:rsid w:val="00157209"/>
    <w:rsid w:val="00160488"/>
    <w:rsid w:val="00161D65"/>
    <w:rsid w:val="0016218B"/>
    <w:rsid w:val="00165E40"/>
    <w:rsid w:val="0016652F"/>
    <w:rsid w:val="00167628"/>
    <w:rsid w:val="00172718"/>
    <w:rsid w:val="00173517"/>
    <w:rsid w:val="00174C7D"/>
    <w:rsid w:val="00174FF0"/>
    <w:rsid w:val="00175A5E"/>
    <w:rsid w:val="001761EB"/>
    <w:rsid w:val="00176A67"/>
    <w:rsid w:val="00176E59"/>
    <w:rsid w:val="00177505"/>
    <w:rsid w:val="00181772"/>
    <w:rsid w:val="001831F1"/>
    <w:rsid w:val="001833E0"/>
    <w:rsid w:val="00183E5D"/>
    <w:rsid w:val="001861B7"/>
    <w:rsid w:val="00190B00"/>
    <w:rsid w:val="001913F4"/>
    <w:rsid w:val="0019202B"/>
    <w:rsid w:val="00192D7F"/>
    <w:rsid w:val="00194E24"/>
    <w:rsid w:val="001952A9"/>
    <w:rsid w:val="001A0C03"/>
    <w:rsid w:val="001A50CA"/>
    <w:rsid w:val="001A6117"/>
    <w:rsid w:val="001A750B"/>
    <w:rsid w:val="001A7B90"/>
    <w:rsid w:val="001B08FB"/>
    <w:rsid w:val="001B110E"/>
    <w:rsid w:val="001B2F3A"/>
    <w:rsid w:val="001B4540"/>
    <w:rsid w:val="001B4871"/>
    <w:rsid w:val="001B56A5"/>
    <w:rsid w:val="001B56EC"/>
    <w:rsid w:val="001B5E85"/>
    <w:rsid w:val="001C3904"/>
    <w:rsid w:val="001C4E6D"/>
    <w:rsid w:val="001C505F"/>
    <w:rsid w:val="001C58F1"/>
    <w:rsid w:val="001C7415"/>
    <w:rsid w:val="001D1819"/>
    <w:rsid w:val="001D3941"/>
    <w:rsid w:val="001D40DF"/>
    <w:rsid w:val="001D485D"/>
    <w:rsid w:val="001D52E6"/>
    <w:rsid w:val="001D5749"/>
    <w:rsid w:val="001D6E93"/>
    <w:rsid w:val="001D7145"/>
    <w:rsid w:val="001D76D6"/>
    <w:rsid w:val="001D7F13"/>
    <w:rsid w:val="001E126C"/>
    <w:rsid w:val="001E1954"/>
    <w:rsid w:val="001E4D51"/>
    <w:rsid w:val="001E5AE1"/>
    <w:rsid w:val="001F12AB"/>
    <w:rsid w:val="001F374F"/>
    <w:rsid w:val="001F3E5F"/>
    <w:rsid w:val="001F56B7"/>
    <w:rsid w:val="0020148E"/>
    <w:rsid w:val="00201A4B"/>
    <w:rsid w:val="00201EE7"/>
    <w:rsid w:val="00201F2C"/>
    <w:rsid w:val="00202001"/>
    <w:rsid w:val="00202A99"/>
    <w:rsid w:val="00202D69"/>
    <w:rsid w:val="00203E65"/>
    <w:rsid w:val="0020430C"/>
    <w:rsid w:val="00205C9B"/>
    <w:rsid w:val="00205D49"/>
    <w:rsid w:val="00212DB9"/>
    <w:rsid w:val="00214825"/>
    <w:rsid w:val="00225947"/>
    <w:rsid w:val="0022752A"/>
    <w:rsid w:val="00227B17"/>
    <w:rsid w:val="002365A9"/>
    <w:rsid w:val="00240D02"/>
    <w:rsid w:val="002415C0"/>
    <w:rsid w:val="002419ED"/>
    <w:rsid w:val="00241D53"/>
    <w:rsid w:val="00242FAE"/>
    <w:rsid w:val="00250364"/>
    <w:rsid w:val="0025348F"/>
    <w:rsid w:val="00253CA5"/>
    <w:rsid w:val="00254387"/>
    <w:rsid w:val="00254E1B"/>
    <w:rsid w:val="00256A96"/>
    <w:rsid w:val="00260552"/>
    <w:rsid w:val="00260F26"/>
    <w:rsid w:val="00261D5E"/>
    <w:rsid w:val="00261E19"/>
    <w:rsid w:val="00261FE5"/>
    <w:rsid w:val="00263A31"/>
    <w:rsid w:val="00265778"/>
    <w:rsid w:val="00266530"/>
    <w:rsid w:val="00272126"/>
    <w:rsid w:val="0027374C"/>
    <w:rsid w:val="00273845"/>
    <w:rsid w:val="00274444"/>
    <w:rsid w:val="00276AE5"/>
    <w:rsid w:val="00281336"/>
    <w:rsid w:val="00281EC8"/>
    <w:rsid w:val="00282474"/>
    <w:rsid w:val="00287BB2"/>
    <w:rsid w:val="002909BD"/>
    <w:rsid w:val="00292263"/>
    <w:rsid w:val="0029348D"/>
    <w:rsid w:val="002963D8"/>
    <w:rsid w:val="002A41FB"/>
    <w:rsid w:val="002A726E"/>
    <w:rsid w:val="002A7750"/>
    <w:rsid w:val="002A78EF"/>
    <w:rsid w:val="002B07B8"/>
    <w:rsid w:val="002B1B42"/>
    <w:rsid w:val="002B333E"/>
    <w:rsid w:val="002B424E"/>
    <w:rsid w:val="002B5696"/>
    <w:rsid w:val="002C39B5"/>
    <w:rsid w:val="002D3467"/>
    <w:rsid w:val="002D442D"/>
    <w:rsid w:val="002D5093"/>
    <w:rsid w:val="002D760C"/>
    <w:rsid w:val="002E64CA"/>
    <w:rsid w:val="002E7A0F"/>
    <w:rsid w:val="002F2730"/>
    <w:rsid w:val="002F439A"/>
    <w:rsid w:val="002F443E"/>
    <w:rsid w:val="002F5650"/>
    <w:rsid w:val="00301AC3"/>
    <w:rsid w:val="00302BDA"/>
    <w:rsid w:val="00303984"/>
    <w:rsid w:val="00304D99"/>
    <w:rsid w:val="00307E9C"/>
    <w:rsid w:val="00312712"/>
    <w:rsid w:val="00312CEA"/>
    <w:rsid w:val="00315ED4"/>
    <w:rsid w:val="0032013E"/>
    <w:rsid w:val="003235D0"/>
    <w:rsid w:val="00323E59"/>
    <w:rsid w:val="0033015B"/>
    <w:rsid w:val="00330377"/>
    <w:rsid w:val="00330C50"/>
    <w:rsid w:val="003345CD"/>
    <w:rsid w:val="0033673F"/>
    <w:rsid w:val="00344C8B"/>
    <w:rsid w:val="00347393"/>
    <w:rsid w:val="00350170"/>
    <w:rsid w:val="0035139D"/>
    <w:rsid w:val="00351E56"/>
    <w:rsid w:val="00352A43"/>
    <w:rsid w:val="00354C1E"/>
    <w:rsid w:val="00356149"/>
    <w:rsid w:val="0035685A"/>
    <w:rsid w:val="00360D9D"/>
    <w:rsid w:val="00362704"/>
    <w:rsid w:val="0036395B"/>
    <w:rsid w:val="00364397"/>
    <w:rsid w:val="003662B0"/>
    <w:rsid w:val="00366434"/>
    <w:rsid w:val="003722D9"/>
    <w:rsid w:val="00372CDE"/>
    <w:rsid w:val="003760D8"/>
    <w:rsid w:val="0038040C"/>
    <w:rsid w:val="0038068E"/>
    <w:rsid w:val="003828BF"/>
    <w:rsid w:val="00384305"/>
    <w:rsid w:val="00386F56"/>
    <w:rsid w:val="00390497"/>
    <w:rsid w:val="00393923"/>
    <w:rsid w:val="00395ECA"/>
    <w:rsid w:val="0039689C"/>
    <w:rsid w:val="003A0547"/>
    <w:rsid w:val="003A0C34"/>
    <w:rsid w:val="003A0F1F"/>
    <w:rsid w:val="003A20CA"/>
    <w:rsid w:val="003A265F"/>
    <w:rsid w:val="003A287A"/>
    <w:rsid w:val="003A5807"/>
    <w:rsid w:val="003A5B17"/>
    <w:rsid w:val="003A5EAF"/>
    <w:rsid w:val="003B11CA"/>
    <w:rsid w:val="003B1F2B"/>
    <w:rsid w:val="003B2FFB"/>
    <w:rsid w:val="003B3972"/>
    <w:rsid w:val="003B4A6A"/>
    <w:rsid w:val="003B4D01"/>
    <w:rsid w:val="003B4DB1"/>
    <w:rsid w:val="003B4F53"/>
    <w:rsid w:val="003B5011"/>
    <w:rsid w:val="003B663D"/>
    <w:rsid w:val="003B7586"/>
    <w:rsid w:val="003C0893"/>
    <w:rsid w:val="003C2D25"/>
    <w:rsid w:val="003C373A"/>
    <w:rsid w:val="003C416C"/>
    <w:rsid w:val="003C4D78"/>
    <w:rsid w:val="003C7318"/>
    <w:rsid w:val="003C74A7"/>
    <w:rsid w:val="003C7EDC"/>
    <w:rsid w:val="003D5226"/>
    <w:rsid w:val="003D5FF4"/>
    <w:rsid w:val="003E25F4"/>
    <w:rsid w:val="003E4EEF"/>
    <w:rsid w:val="003E64F4"/>
    <w:rsid w:val="003E7D98"/>
    <w:rsid w:val="003F0610"/>
    <w:rsid w:val="003F1691"/>
    <w:rsid w:val="003F1FA0"/>
    <w:rsid w:val="003F20A7"/>
    <w:rsid w:val="003F2565"/>
    <w:rsid w:val="003F276D"/>
    <w:rsid w:val="003F3711"/>
    <w:rsid w:val="003F5547"/>
    <w:rsid w:val="003F7A4D"/>
    <w:rsid w:val="004007DB"/>
    <w:rsid w:val="004009DA"/>
    <w:rsid w:val="00400BD5"/>
    <w:rsid w:val="00400D72"/>
    <w:rsid w:val="00401DA3"/>
    <w:rsid w:val="004026BF"/>
    <w:rsid w:val="00403DF0"/>
    <w:rsid w:val="0040454E"/>
    <w:rsid w:val="004055A3"/>
    <w:rsid w:val="004058CF"/>
    <w:rsid w:val="004065BE"/>
    <w:rsid w:val="0040745F"/>
    <w:rsid w:val="00407A46"/>
    <w:rsid w:val="00407CCF"/>
    <w:rsid w:val="00410498"/>
    <w:rsid w:val="00414383"/>
    <w:rsid w:val="0041492D"/>
    <w:rsid w:val="00417D21"/>
    <w:rsid w:val="004208C1"/>
    <w:rsid w:val="00420BA6"/>
    <w:rsid w:val="00421F07"/>
    <w:rsid w:val="004239AF"/>
    <w:rsid w:val="00423C69"/>
    <w:rsid w:val="00425DBC"/>
    <w:rsid w:val="0043010D"/>
    <w:rsid w:val="00431A04"/>
    <w:rsid w:val="00432E7A"/>
    <w:rsid w:val="00433582"/>
    <w:rsid w:val="0043500C"/>
    <w:rsid w:val="00436475"/>
    <w:rsid w:val="0043689D"/>
    <w:rsid w:val="00436A62"/>
    <w:rsid w:val="0044016A"/>
    <w:rsid w:val="00440FE0"/>
    <w:rsid w:val="00442633"/>
    <w:rsid w:val="00443BE2"/>
    <w:rsid w:val="00446913"/>
    <w:rsid w:val="00453FFB"/>
    <w:rsid w:val="00457877"/>
    <w:rsid w:val="00457A0A"/>
    <w:rsid w:val="00461AA0"/>
    <w:rsid w:val="0046298A"/>
    <w:rsid w:val="00464713"/>
    <w:rsid w:val="004651D0"/>
    <w:rsid w:val="004665F8"/>
    <w:rsid w:val="0046663C"/>
    <w:rsid w:val="0047288A"/>
    <w:rsid w:val="00475F1E"/>
    <w:rsid w:val="00480605"/>
    <w:rsid w:val="004810EC"/>
    <w:rsid w:val="00481781"/>
    <w:rsid w:val="00482652"/>
    <w:rsid w:val="00486251"/>
    <w:rsid w:val="00486E74"/>
    <w:rsid w:val="0049070C"/>
    <w:rsid w:val="00491ABA"/>
    <w:rsid w:val="00494F50"/>
    <w:rsid w:val="004968E0"/>
    <w:rsid w:val="004A038A"/>
    <w:rsid w:val="004A37E1"/>
    <w:rsid w:val="004A554D"/>
    <w:rsid w:val="004A6317"/>
    <w:rsid w:val="004B01CE"/>
    <w:rsid w:val="004B01E2"/>
    <w:rsid w:val="004B0DB2"/>
    <w:rsid w:val="004B1CDA"/>
    <w:rsid w:val="004B3C2D"/>
    <w:rsid w:val="004B480F"/>
    <w:rsid w:val="004B6509"/>
    <w:rsid w:val="004B7D22"/>
    <w:rsid w:val="004C4C7D"/>
    <w:rsid w:val="004C5E58"/>
    <w:rsid w:val="004C7EB0"/>
    <w:rsid w:val="004D1A23"/>
    <w:rsid w:val="004D1BC6"/>
    <w:rsid w:val="004D2582"/>
    <w:rsid w:val="004D2E0C"/>
    <w:rsid w:val="004D5042"/>
    <w:rsid w:val="004D71D9"/>
    <w:rsid w:val="004D7556"/>
    <w:rsid w:val="004E20D7"/>
    <w:rsid w:val="004E2808"/>
    <w:rsid w:val="004E3D5B"/>
    <w:rsid w:val="004E4412"/>
    <w:rsid w:val="004E527D"/>
    <w:rsid w:val="004E53C6"/>
    <w:rsid w:val="004E5B28"/>
    <w:rsid w:val="004F64D1"/>
    <w:rsid w:val="00500BBE"/>
    <w:rsid w:val="00501B23"/>
    <w:rsid w:val="00512385"/>
    <w:rsid w:val="0051407D"/>
    <w:rsid w:val="005149B6"/>
    <w:rsid w:val="005157A9"/>
    <w:rsid w:val="00522990"/>
    <w:rsid w:val="005270B4"/>
    <w:rsid w:val="00530453"/>
    <w:rsid w:val="00530DD6"/>
    <w:rsid w:val="005313CD"/>
    <w:rsid w:val="005314B2"/>
    <w:rsid w:val="00531E1B"/>
    <w:rsid w:val="00531FB4"/>
    <w:rsid w:val="00532748"/>
    <w:rsid w:val="00532BEC"/>
    <w:rsid w:val="0053439B"/>
    <w:rsid w:val="00534C40"/>
    <w:rsid w:val="00534D8B"/>
    <w:rsid w:val="005362E2"/>
    <w:rsid w:val="00536D2E"/>
    <w:rsid w:val="00536E07"/>
    <w:rsid w:val="0053731A"/>
    <w:rsid w:val="005408AB"/>
    <w:rsid w:val="00540FB0"/>
    <w:rsid w:val="00543832"/>
    <w:rsid w:val="005442C0"/>
    <w:rsid w:val="00551612"/>
    <w:rsid w:val="00554138"/>
    <w:rsid w:val="0055488A"/>
    <w:rsid w:val="005603AD"/>
    <w:rsid w:val="00564433"/>
    <w:rsid w:val="005669A9"/>
    <w:rsid w:val="00567229"/>
    <w:rsid w:val="005673B6"/>
    <w:rsid w:val="00575DE1"/>
    <w:rsid w:val="00576EF9"/>
    <w:rsid w:val="00577BDC"/>
    <w:rsid w:val="005810AB"/>
    <w:rsid w:val="0058201F"/>
    <w:rsid w:val="0058278B"/>
    <w:rsid w:val="00582C38"/>
    <w:rsid w:val="00584D07"/>
    <w:rsid w:val="00586A53"/>
    <w:rsid w:val="00587A4A"/>
    <w:rsid w:val="00590E91"/>
    <w:rsid w:val="0059170F"/>
    <w:rsid w:val="00592C3F"/>
    <w:rsid w:val="0059537D"/>
    <w:rsid w:val="00595E69"/>
    <w:rsid w:val="00596ACB"/>
    <w:rsid w:val="00597635"/>
    <w:rsid w:val="005A1792"/>
    <w:rsid w:val="005A282F"/>
    <w:rsid w:val="005A5AD5"/>
    <w:rsid w:val="005A60C3"/>
    <w:rsid w:val="005A66D8"/>
    <w:rsid w:val="005A6CA3"/>
    <w:rsid w:val="005A6DD7"/>
    <w:rsid w:val="005B16A5"/>
    <w:rsid w:val="005B42CD"/>
    <w:rsid w:val="005B50CF"/>
    <w:rsid w:val="005B60D6"/>
    <w:rsid w:val="005B6811"/>
    <w:rsid w:val="005B7A9B"/>
    <w:rsid w:val="005C07EA"/>
    <w:rsid w:val="005C2079"/>
    <w:rsid w:val="005C4DC6"/>
    <w:rsid w:val="005C5C55"/>
    <w:rsid w:val="005C6925"/>
    <w:rsid w:val="005C7583"/>
    <w:rsid w:val="005D0951"/>
    <w:rsid w:val="005D2960"/>
    <w:rsid w:val="005D6227"/>
    <w:rsid w:val="005D7019"/>
    <w:rsid w:val="005D71DC"/>
    <w:rsid w:val="005D7260"/>
    <w:rsid w:val="005E0870"/>
    <w:rsid w:val="005E506E"/>
    <w:rsid w:val="005E514D"/>
    <w:rsid w:val="005E58F5"/>
    <w:rsid w:val="005E6CCC"/>
    <w:rsid w:val="005F1103"/>
    <w:rsid w:val="005F40AD"/>
    <w:rsid w:val="005F5181"/>
    <w:rsid w:val="005F55C5"/>
    <w:rsid w:val="005F6BDF"/>
    <w:rsid w:val="006012D8"/>
    <w:rsid w:val="00601920"/>
    <w:rsid w:val="00603EAE"/>
    <w:rsid w:val="006053B0"/>
    <w:rsid w:val="00607B4E"/>
    <w:rsid w:val="006105C0"/>
    <w:rsid w:val="00613331"/>
    <w:rsid w:val="006151A4"/>
    <w:rsid w:val="006200D9"/>
    <w:rsid w:val="00620DAF"/>
    <w:rsid w:val="00623A83"/>
    <w:rsid w:val="006261B9"/>
    <w:rsid w:val="0062698D"/>
    <w:rsid w:val="00627419"/>
    <w:rsid w:val="00627439"/>
    <w:rsid w:val="00630371"/>
    <w:rsid w:val="00632D66"/>
    <w:rsid w:val="006341C7"/>
    <w:rsid w:val="0063433A"/>
    <w:rsid w:val="0063591E"/>
    <w:rsid w:val="006377C3"/>
    <w:rsid w:val="00640861"/>
    <w:rsid w:val="00640D54"/>
    <w:rsid w:val="006413E2"/>
    <w:rsid w:val="00641A81"/>
    <w:rsid w:val="0064259C"/>
    <w:rsid w:val="006436E4"/>
    <w:rsid w:val="0064710C"/>
    <w:rsid w:val="006503A4"/>
    <w:rsid w:val="0065081F"/>
    <w:rsid w:val="00652CF0"/>
    <w:rsid w:val="00653FE5"/>
    <w:rsid w:val="006542FA"/>
    <w:rsid w:val="006573E1"/>
    <w:rsid w:val="00657684"/>
    <w:rsid w:val="006602B9"/>
    <w:rsid w:val="0066074A"/>
    <w:rsid w:val="00662954"/>
    <w:rsid w:val="00663BAD"/>
    <w:rsid w:val="00665791"/>
    <w:rsid w:val="0067028A"/>
    <w:rsid w:val="006704F5"/>
    <w:rsid w:val="00671633"/>
    <w:rsid w:val="00672FEE"/>
    <w:rsid w:val="00681899"/>
    <w:rsid w:val="00681ABC"/>
    <w:rsid w:val="00682B40"/>
    <w:rsid w:val="00683542"/>
    <w:rsid w:val="00684F55"/>
    <w:rsid w:val="00685A43"/>
    <w:rsid w:val="00685EE3"/>
    <w:rsid w:val="00692516"/>
    <w:rsid w:val="00695018"/>
    <w:rsid w:val="0069607D"/>
    <w:rsid w:val="0069763A"/>
    <w:rsid w:val="006A020C"/>
    <w:rsid w:val="006A1A22"/>
    <w:rsid w:val="006A4E43"/>
    <w:rsid w:val="006A53F0"/>
    <w:rsid w:val="006A571C"/>
    <w:rsid w:val="006A5BEF"/>
    <w:rsid w:val="006A65CA"/>
    <w:rsid w:val="006B003E"/>
    <w:rsid w:val="006B4016"/>
    <w:rsid w:val="006B46E0"/>
    <w:rsid w:val="006B6448"/>
    <w:rsid w:val="006B7B60"/>
    <w:rsid w:val="006C097A"/>
    <w:rsid w:val="006C15CA"/>
    <w:rsid w:val="006C21B4"/>
    <w:rsid w:val="006C2202"/>
    <w:rsid w:val="006C310C"/>
    <w:rsid w:val="006D158B"/>
    <w:rsid w:val="006D25AA"/>
    <w:rsid w:val="006D39C0"/>
    <w:rsid w:val="006D609F"/>
    <w:rsid w:val="006E0455"/>
    <w:rsid w:val="006E1BC0"/>
    <w:rsid w:val="006E2588"/>
    <w:rsid w:val="006E2C7E"/>
    <w:rsid w:val="006E5AF8"/>
    <w:rsid w:val="006E6E59"/>
    <w:rsid w:val="006F15FA"/>
    <w:rsid w:val="006F19A1"/>
    <w:rsid w:val="006F3F1C"/>
    <w:rsid w:val="006F5478"/>
    <w:rsid w:val="006F7D21"/>
    <w:rsid w:val="007014A7"/>
    <w:rsid w:val="0070281B"/>
    <w:rsid w:val="00703564"/>
    <w:rsid w:val="007038CB"/>
    <w:rsid w:val="0070527A"/>
    <w:rsid w:val="00705E41"/>
    <w:rsid w:val="00706E64"/>
    <w:rsid w:val="00706E8C"/>
    <w:rsid w:val="0070737A"/>
    <w:rsid w:val="0070739B"/>
    <w:rsid w:val="00707E01"/>
    <w:rsid w:val="0071029E"/>
    <w:rsid w:val="00711A86"/>
    <w:rsid w:val="00711FD2"/>
    <w:rsid w:val="00713C9D"/>
    <w:rsid w:val="00714C03"/>
    <w:rsid w:val="00714C7F"/>
    <w:rsid w:val="007152DB"/>
    <w:rsid w:val="007213A6"/>
    <w:rsid w:val="0073019A"/>
    <w:rsid w:val="007302CD"/>
    <w:rsid w:val="00733063"/>
    <w:rsid w:val="00733D1E"/>
    <w:rsid w:val="00742055"/>
    <w:rsid w:val="007422F6"/>
    <w:rsid w:val="00742D30"/>
    <w:rsid w:val="007430EE"/>
    <w:rsid w:val="00743AC1"/>
    <w:rsid w:val="00745F4B"/>
    <w:rsid w:val="00752A47"/>
    <w:rsid w:val="00761399"/>
    <w:rsid w:val="007616C6"/>
    <w:rsid w:val="0076265A"/>
    <w:rsid w:val="00762A57"/>
    <w:rsid w:val="00763867"/>
    <w:rsid w:val="00770A86"/>
    <w:rsid w:val="00771091"/>
    <w:rsid w:val="00776901"/>
    <w:rsid w:val="0078380F"/>
    <w:rsid w:val="00783CFF"/>
    <w:rsid w:val="0078500D"/>
    <w:rsid w:val="0078552C"/>
    <w:rsid w:val="00785CF6"/>
    <w:rsid w:val="00790A9B"/>
    <w:rsid w:val="00791742"/>
    <w:rsid w:val="00793F4B"/>
    <w:rsid w:val="00795A83"/>
    <w:rsid w:val="00795D4D"/>
    <w:rsid w:val="00796418"/>
    <w:rsid w:val="00796E8F"/>
    <w:rsid w:val="00797087"/>
    <w:rsid w:val="00797C43"/>
    <w:rsid w:val="007A0638"/>
    <w:rsid w:val="007A06DD"/>
    <w:rsid w:val="007A0718"/>
    <w:rsid w:val="007A1F9E"/>
    <w:rsid w:val="007A2B10"/>
    <w:rsid w:val="007A3287"/>
    <w:rsid w:val="007A4651"/>
    <w:rsid w:val="007A6860"/>
    <w:rsid w:val="007B0F71"/>
    <w:rsid w:val="007B37F8"/>
    <w:rsid w:val="007B57F6"/>
    <w:rsid w:val="007C1C00"/>
    <w:rsid w:val="007C691B"/>
    <w:rsid w:val="007D1893"/>
    <w:rsid w:val="007D5881"/>
    <w:rsid w:val="007D648C"/>
    <w:rsid w:val="007D7F32"/>
    <w:rsid w:val="007E7E96"/>
    <w:rsid w:val="007F15FB"/>
    <w:rsid w:val="007F4288"/>
    <w:rsid w:val="007F552F"/>
    <w:rsid w:val="007F6463"/>
    <w:rsid w:val="007F669F"/>
    <w:rsid w:val="007F75C7"/>
    <w:rsid w:val="007F7C63"/>
    <w:rsid w:val="0080135E"/>
    <w:rsid w:val="008015E9"/>
    <w:rsid w:val="008026B0"/>
    <w:rsid w:val="00802B67"/>
    <w:rsid w:val="00803924"/>
    <w:rsid w:val="0080508B"/>
    <w:rsid w:val="008050DD"/>
    <w:rsid w:val="00805364"/>
    <w:rsid w:val="0080554D"/>
    <w:rsid w:val="00806B2C"/>
    <w:rsid w:val="008102AA"/>
    <w:rsid w:val="00810B55"/>
    <w:rsid w:val="00812CDA"/>
    <w:rsid w:val="008157C3"/>
    <w:rsid w:val="00816484"/>
    <w:rsid w:val="00817AF8"/>
    <w:rsid w:val="008212C6"/>
    <w:rsid w:val="00822827"/>
    <w:rsid w:val="00822C59"/>
    <w:rsid w:val="00823D62"/>
    <w:rsid w:val="00826A63"/>
    <w:rsid w:val="0082747D"/>
    <w:rsid w:val="00830639"/>
    <w:rsid w:val="008327FD"/>
    <w:rsid w:val="00832EB5"/>
    <w:rsid w:val="00833323"/>
    <w:rsid w:val="00834241"/>
    <w:rsid w:val="00835A2E"/>
    <w:rsid w:val="00836B1B"/>
    <w:rsid w:val="00841822"/>
    <w:rsid w:val="008428DF"/>
    <w:rsid w:val="008448A2"/>
    <w:rsid w:val="0085046B"/>
    <w:rsid w:val="008511AF"/>
    <w:rsid w:val="00851417"/>
    <w:rsid w:val="00851DB8"/>
    <w:rsid w:val="00852006"/>
    <w:rsid w:val="0085401F"/>
    <w:rsid w:val="00854221"/>
    <w:rsid w:val="008544D6"/>
    <w:rsid w:val="00854A3C"/>
    <w:rsid w:val="008559E7"/>
    <w:rsid w:val="00861693"/>
    <w:rsid w:val="0086304E"/>
    <w:rsid w:val="00866608"/>
    <w:rsid w:val="00872447"/>
    <w:rsid w:val="00872731"/>
    <w:rsid w:val="00873073"/>
    <w:rsid w:val="0087354F"/>
    <w:rsid w:val="0087585A"/>
    <w:rsid w:val="00876B6C"/>
    <w:rsid w:val="00881831"/>
    <w:rsid w:val="00882141"/>
    <w:rsid w:val="00885996"/>
    <w:rsid w:val="00886B5C"/>
    <w:rsid w:val="00891848"/>
    <w:rsid w:val="00892A2D"/>
    <w:rsid w:val="00893239"/>
    <w:rsid w:val="008941D6"/>
    <w:rsid w:val="008950E1"/>
    <w:rsid w:val="00895920"/>
    <w:rsid w:val="00896F2B"/>
    <w:rsid w:val="008A0E31"/>
    <w:rsid w:val="008A47E3"/>
    <w:rsid w:val="008A5C28"/>
    <w:rsid w:val="008A6A80"/>
    <w:rsid w:val="008A7F39"/>
    <w:rsid w:val="008B12CF"/>
    <w:rsid w:val="008B23D8"/>
    <w:rsid w:val="008B7424"/>
    <w:rsid w:val="008C659D"/>
    <w:rsid w:val="008C6EE3"/>
    <w:rsid w:val="008D043A"/>
    <w:rsid w:val="008D0C14"/>
    <w:rsid w:val="008D3F15"/>
    <w:rsid w:val="008D414C"/>
    <w:rsid w:val="008D525E"/>
    <w:rsid w:val="008D7559"/>
    <w:rsid w:val="008E49A7"/>
    <w:rsid w:val="008E6AD3"/>
    <w:rsid w:val="008E6E4B"/>
    <w:rsid w:val="008E7EE0"/>
    <w:rsid w:val="008F1DB6"/>
    <w:rsid w:val="008F62D0"/>
    <w:rsid w:val="008F6712"/>
    <w:rsid w:val="008F6C77"/>
    <w:rsid w:val="00901BA8"/>
    <w:rsid w:val="009057B5"/>
    <w:rsid w:val="009070CF"/>
    <w:rsid w:val="00910866"/>
    <w:rsid w:val="0091175E"/>
    <w:rsid w:val="00911D30"/>
    <w:rsid w:val="00916483"/>
    <w:rsid w:val="00930277"/>
    <w:rsid w:val="009321E1"/>
    <w:rsid w:val="009338BA"/>
    <w:rsid w:val="00934A99"/>
    <w:rsid w:val="00935BB6"/>
    <w:rsid w:val="00937EFF"/>
    <w:rsid w:val="009470D5"/>
    <w:rsid w:val="00950771"/>
    <w:rsid w:val="00954A2B"/>
    <w:rsid w:val="00954D1C"/>
    <w:rsid w:val="009561B4"/>
    <w:rsid w:val="00961B74"/>
    <w:rsid w:val="0096539B"/>
    <w:rsid w:val="00965852"/>
    <w:rsid w:val="00965C7D"/>
    <w:rsid w:val="009671D3"/>
    <w:rsid w:val="0097001A"/>
    <w:rsid w:val="009720E5"/>
    <w:rsid w:val="00973B56"/>
    <w:rsid w:val="009745E9"/>
    <w:rsid w:val="00976A07"/>
    <w:rsid w:val="00977994"/>
    <w:rsid w:val="00981C41"/>
    <w:rsid w:val="009854AA"/>
    <w:rsid w:val="009860A8"/>
    <w:rsid w:val="00987460"/>
    <w:rsid w:val="009903B8"/>
    <w:rsid w:val="00992EDA"/>
    <w:rsid w:val="00994CE2"/>
    <w:rsid w:val="00995565"/>
    <w:rsid w:val="00995609"/>
    <w:rsid w:val="00997D55"/>
    <w:rsid w:val="009A0CF6"/>
    <w:rsid w:val="009A1433"/>
    <w:rsid w:val="009A2267"/>
    <w:rsid w:val="009A55B2"/>
    <w:rsid w:val="009B0F9F"/>
    <w:rsid w:val="009B13E6"/>
    <w:rsid w:val="009B1AA7"/>
    <w:rsid w:val="009B4253"/>
    <w:rsid w:val="009B4A70"/>
    <w:rsid w:val="009B5F20"/>
    <w:rsid w:val="009B6AAD"/>
    <w:rsid w:val="009C01F0"/>
    <w:rsid w:val="009C2D8C"/>
    <w:rsid w:val="009C7CC6"/>
    <w:rsid w:val="009D0DA2"/>
    <w:rsid w:val="009D22F2"/>
    <w:rsid w:val="009D3205"/>
    <w:rsid w:val="009D3A84"/>
    <w:rsid w:val="009D6531"/>
    <w:rsid w:val="009D6DBE"/>
    <w:rsid w:val="009E14B2"/>
    <w:rsid w:val="009E1526"/>
    <w:rsid w:val="009E2F07"/>
    <w:rsid w:val="009E3BB8"/>
    <w:rsid w:val="009E6222"/>
    <w:rsid w:val="009E6C38"/>
    <w:rsid w:val="009F357D"/>
    <w:rsid w:val="009F3F8F"/>
    <w:rsid w:val="009F4209"/>
    <w:rsid w:val="009F4274"/>
    <w:rsid w:val="009F5FC0"/>
    <w:rsid w:val="00A00BAE"/>
    <w:rsid w:val="00A01009"/>
    <w:rsid w:val="00A04E23"/>
    <w:rsid w:val="00A058BF"/>
    <w:rsid w:val="00A06C9E"/>
    <w:rsid w:val="00A06F26"/>
    <w:rsid w:val="00A12347"/>
    <w:rsid w:val="00A15DAD"/>
    <w:rsid w:val="00A1608B"/>
    <w:rsid w:val="00A16E84"/>
    <w:rsid w:val="00A22883"/>
    <w:rsid w:val="00A24426"/>
    <w:rsid w:val="00A2697E"/>
    <w:rsid w:val="00A27C81"/>
    <w:rsid w:val="00A31010"/>
    <w:rsid w:val="00A32760"/>
    <w:rsid w:val="00A3790C"/>
    <w:rsid w:val="00A41D26"/>
    <w:rsid w:val="00A42A8E"/>
    <w:rsid w:val="00A43B7C"/>
    <w:rsid w:val="00A45398"/>
    <w:rsid w:val="00A4620C"/>
    <w:rsid w:val="00A50B8E"/>
    <w:rsid w:val="00A50E4D"/>
    <w:rsid w:val="00A5481A"/>
    <w:rsid w:val="00A5606B"/>
    <w:rsid w:val="00A56355"/>
    <w:rsid w:val="00A61655"/>
    <w:rsid w:val="00A61956"/>
    <w:rsid w:val="00A62082"/>
    <w:rsid w:val="00A64E64"/>
    <w:rsid w:val="00A672A1"/>
    <w:rsid w:val="00A74396"/>
    <w:rsid w:val="00A757BE"/>
    <w:rsid w:val="00A76128"/>
    <w:rsid w:val="00A7643B"/>
    <w:rsid w:val="00A773A7"/>
    <w:rsid w:val="00A775A9"/>
    <w:rsid w:val="00A831B8"/>
    <w:rsid w:val="00A83811"/>
    <w:rsid w:val="00A84974"/>
    <w:rsid w:val="00A91497"/>
    <w:rsid w:val="00A932B4"/>
    <w:rsid w:val="00A93A6E"/>
    <w:rsid w:val="00A94487"/>
    <w:rsid w:val="00A950FF"/>
    <w:rsid w:val="00A9517E"/>
    <w:rsid w:val="00AA02B6"/>
    <w:rsid w:val="00AA0DC1"/>
    <w:rsid w:val="00AA23DB"/>
    <w:rsid w:val="00AB0116"/>
    <w:rsid w:val="00AB2944"/>
    <w:rsid w:val="00AB2C4E"/>
    <w:rsid w:val="00AB37AD"/>
    <w:rsid w:val="00AB6AE8"/>
    <w:rsid w:val="00AC3D36"/>
    <w:rsid w:val="00AC7B64"/>
    <w:rsid w:val="00AD04CE"/>
    <w:rsid w:val="00AD1C6D"/>
    <w:rsid w:val="00AD3089"/>
    <w:rsid w:val="00AD6A52"/>
    <w:rsid w:val="00AE56FC"/>
    <w:rsid w:val="00AE5F68"/>
    <w:rsid w:val="00AE612F"/>
    <w:rsid w:val="00AE7515"/>
    <w:rsid w:val="00AF09E1"/>
    <w:rsid w:val="00AF0AEA"/>
    <w:rsid w:val="00AF16BB"/>
    <w:rsid w:val="00AF277A"/>
    <w:rsid w:val="00AF2E57"/>
    <w:rsid w:val="00AF6F55"/>
    <w:rsid w:val="00AF75FB"/>
    <w:rsid w:val="00B01453"/>
    <w:rsid w:val="00B02855"/>
    <w:rsid w:val="00B032BF"/>
    <w:rsid w:val="00B03382"/>
    <w:rsid w:val="00B04401"/>
    <w:rsid w:val="00B04A41"/>
    <w:rsid w:val="00B05618"/>
    <w:rsid w:val="00B06193"/>
    <w:rsid w:val="00B07007"/>
    <w:rsid w:val="00B1034C"/>
    <w:rsid w:val="00B11F06"/>
    <w:rsid w:val="00B13009"/>
    <w:rsid w:val="00B13726"/>
    <w:rsid w:val="00B1395A"/>
    <w:rsid w:val="00B13A59"/>
    <w:rsid w:val="00B16794"/>
    <w:rsid w:val="00B16D93"/>
    <w:rsid w:val="00B17A2D"/>
    <w:rsid w:val="00B2169D"/>
    <w:rsid w:val="00B223A7"/>
    <w:rsid w:val="00B22FFA"/>
    <w:rsid w:val="00B26684"/>
    <w:rsid w:val="00B3025A"/>
    <w:rsid w:val="00B30461"/>
    <w:rsid w:val="00B33AC1"/>
    <w:rsid w:val="00B34431"/>
    <w:rsid w:val="00B345D2"/>
    <w:rsid w:val="00B34AFA"/>
    <w:rsid w:val="00B367DC"/>
    <w:rsid w:val="00B3762D"/>
    <w:rsid w:val="00B42ADF"/>
    <w:rsid w:val="00B43ABB"/>
    <w:rsid w:val="00B4486D"/>
    <w:rsid w:val="00B47EEC"/>
    <w:rsid w:val="00B50524"/>
    <w:rsid w:val="00B523A4"/>
    <w:rsid w:val="00B52F81"/>
    <w:rsid w:val="00B53A0F"/>
    <w:rsid w:val="00B53A2B"/>
    <w:rsid w:val="00B53DFF"/>
    <w:rsid w:val="00B53F4C"/>
    <w:rsid w:val="00B55FFF"/>
    <w:rsid w:val="00B57986"/>
    <w:rsid w:val="00B6129A"/>
    <w:rsid w:val="00B615E2"/>
    <w:rsid w:val="00B62126"/>
    <w:rsid w:val="00B63AF6"/>
    <w:rsid w:val="00B642C1"/>
    <w:rsid w:val="00B64AE4"/>
    <w:rsid w:val="00B64F07"/>
    <w:rsid w:val="00B67333"/>
    <w:rsid w:val="00B67C97"/>
    <w:rsid w:val="00B70D1C"/>
    <w:rsid w:val="00B71775"/>
    <w:rsid w:val="00B72B21"/>
    <w:rsid w:val="00B74575"/>
    <w:rsid w:val="00B7489C"/>
    <w:rsid w:val="00B754A0"/>
    <w:rsid w:val="00B758CA"/>
    <w:rsid w:val="00B767E6"/>
    <w:rsid w:val="00B76A52"/>
    <w:rsid w:val="00B773D1"/>
    <w:rsid w:val="00B82339"/>
    <w:rsid w:val="00B836D1"/>
    <w:rsid w:val="00B83E3C"/>
    <w:rsid w:val="00B902A2"/>
    <w:rsid w:val="00B90D44"/>
    <w:rsid w:val="00B91080"/>
    <w:rsid w:val="00B912EF"/>
    <w:rsid w:val="00BA1195"/>
    <w:rsid w:val="00BA137D"/>
    <w:rsid w:val="00BA2582"/>
    <w:rsid w:val="00BA3081"/>
    <w:rsid w:val="00BA5145"/>
    <w:rsid w:val="00BA62D4"/>
    <w:rsid w:val="00BA6866"/>
    <w:rsid w:val="00BA6941"/>
    <w:rsid w:val="00BB039E"/>
    <w:rsid w:val="00BB17FB"/>
    <w:rsid w:val="00BB47B6"/>
    <w:rsid w:val="00BB49FA"/>
    <w:rsid w:val="00BB644E"/>
    <w:rsid w:val="00BB7780"/>
    <w:rsid w:val="00BC0CE6"/>
    <w:rsid w:val="00BC2B95"/>
    <w:rsid w:val="00BC3BB0"/>
    <w:rsid w:val="00BC6312"/>
    <w:rsid w:val="00BD07CE"/>
    <w:rsid w:val="00BD2741"/>
    <w:rsid w:val="00BD2BE3"/>
    <w:rsid w:val="00BD3B45"/>
    <w:rsid w:val="00BD6B9C"/>
    <w:rsid w:val="00BE0252"/>
    <w:rsid w:val="00BE0C7E"/>
    <w:rsid w:val="00BE140F"/>
    <w:rsid w:val="00BE1FF7"/>
    <w:rsid w:val="00BE32DD"/>
    <w:rsid w:val="00BE661F"/>
    <w:rsid w:val="00BE6C11"/>
    <w:rsid w:val="00BE7200"/>
    <w:rsid w:val="00BF04E2"/>
    <w:rsid w:val="00BF1F07"/>
    <w:rsid w:val="00BF2E37"/>
    <w:rsid w:val="00BF5F0B"/>
    <w:rsid w:val="00BF62BF"/>
    <w:rsid w:val="00C017B2"/>
    <w:rsid w:val="00C053F7"/>
    <w:rsid w:val="00C0596A"/>
    <w:rsid w:val="00C05A47"/>
    <w:rsid w:val="00C068D8"/>
    <w:rsid w:val="00C06E29"/>
    <w:rsid w:val="00C12F5E"/>
    <w:rsid w:val="00C13572"/>
    <w:rsid w:val="00C13CE0"/>
    <w:rsid w:val="00C200B0"/>
    <w:rsid w:val="00C20919"/>
    <w:rsid w:val="00C20F1C"/>
    <w:rsid w:val="00C2189A"/>
    <w:rsid w:val="00C23A87"/>
    <w:rsid w:val="00C25677"/>
    <w:rsid w:val="00C30776"/>
    <w:rsid w:val="00C32B21"/>
    <w:rsid w:val="00C35602"/>
    <w:rsid w:val="00C369B0"/>
    <w:rsid w:val="00C36A9B"/>
    <w:rsid w:val="00C36D2C"/>
    <w:rsid w:val="00C3750D"/>
    <w:rsid w:val="00C37E0A"/>
    <w:rsid w:val="00C407F4"/>
    <w:rsid w:val="00C412B9"/>
    <w:rsid w:val="00C42EF8"/>
    <w:rsid w:val="00C43E9A"/>
    <w:rsid w:val="00C45519"/>
    <w:rsid w:val="00C47D53"/>
    <w:rsid w:val="00C50811"/>
    <w:rsid w:val="00C5171C"/>
    <w:rsid w:val="00C522FE"/>
    <w:rsid w:val="00C53E8E"/>
    <w:rsid w:val="00C55B3D"/>
    <w:rsid w:val="00C56878"/>
    <w:rsid w:val="00C56B64"/>
    <w:rsid w:val="00C56C7C"/>
    <w:rsid w:val="00C60A97"/>
    <w:rsid w:val="00C6170C"/>
    <w:rsid w:val="00C62D0D"/>
    <w:rsid w:val="00C64F8B"/>
    <w:rsid w:val="00C70C83"/>
    <w:rsid w:val="00C73573"/>
    <w:rsid w:val="00C75EDE"/>
    <w:rsid w:val="00C76676"/>
    <w:rsid w:val="00C76E30"/>
    <w:rsid w:val="00C8139C"/>
    <w:rsid w:val="00C8308F"/>
    <w:rsid w:val="00C855EE"/>
    <w:rsid w:val="00C86825"/>
    <w:rsid w:val="00C86B14"/>
    <w:rsid w:val="00C877B2"/>
    <w:rsid w:val="00C87FDC"/>
    <w:rsid w:val="00C90503"/>
    <w:rsid w:val="00C92B83"/>
    <w:rsid w:val="00C93A8D"/>
    <w:rsid w:val="00C96593"/>
    <w:rsid w:val="00C96A23"/>
    <w:rsid w:val="00CA2304"/>
    <w:rsid w:val="00CA383F"/>
    <w:rsid w:val="00CA5048"/>
    <w:rsid w:val="00CA5F8B"/>
    <w:rsid w:val="00CA6288"/>
    <w:rsid w:val="00CA64EE"/>
    <w:rsid w:val="00CB2425"/>
    <w:rsid w:val="00CB5EA7"/>
    <w:rsid w:val="00CB792D"/>
    <w:rsid w:val="00CC31DD"/>
    <w:rsid w:val="00CC3A32"/>
    <w:rsid w:val="00CC40E6"/>
    <w:rsid w:val="00CC484F"/>
    <w:rsid w:val="00CC5D06"/>
    <w:rsid w:val="00CC5E78"/>
    <w:rsid w:val="00CC6B77"/>
    <w:rsid w:val="00CC7A61"/>
    <w:rsid w:val="00CD003E"/>
    <w:rsid w:val="00CD657D"/>
    <w:rsid w:val="00CD661C"/>
    <w:rsid w:val="00CD6E84"/>
    <w:rsid w:val="00CE0604"/>
    <w:rsid w:val="00CE2A65"/>
    <w:rsid w:val="00CE43F9"/>
    <w:rsid w:val="00CE531D"/>
    <w:rsid w:val="00CE5C6E"/>
    <w:rsid w:val="00CE6797"/>
    <w:rsid w:val="00CF1A2D"/>
    <w:rsid w:val="00CF3395"/>
    <w:rsid w:val="00CF5E33"/>
    <w:rsid w:val="00CF7413"/>
    <w:rsid w:val="00CF7FFA"/>
    <w:rsid w:val="00D025F1"/>
    <w:rsid w:val="00D032F6"/>
    <w:rsid w:val="00D034F7"/>
    <w:rsid w:val="00D039CC"/>
    <w:rsid w:val="00D04713"/>
    <w:rsid w:val="00D078F5"/>
    <w:rsid w:val="00D07F74"/>
    <w:rsid w:val="00D12DD0"/>
    <w:rsid w:val="00D15B4C"/>
    <w:rsid w:val="00D163F5"/>
    <w:rsid w:val="00D16901"/>
    <w:rsid w:val="00D16D9C"/>
    <w:rsid w:val="00D203E5"/>
    <w:rsid w:val="00D22922"/>
    <w:rsid w:val="00D2696B"/>
    <w:rsid w:val="00D27877"/>
    <w:rsid w:val="00D32798"/>
    <w:rsid w:val="00D33418"/>
    <w:rsid w:val="00D34A22"/>
    <w:rsid w:val="00D352A6"/>
    <w:rsid w:val="00D40006"/>
    <w:rsid w:val="00D41AB8"/>
    <w:rsid w:val="00D43174"/>
    <w:rsid w:val="00D44D6C"/>
    <w:rsid w:val="00D46DBB"/>
    <w:rsid w:val="00D47F55"/>
    <w:rsid w:val="00D50F55"/>
    <w:rsid w:val="00D52155"/>
    <w:rsid w:val="00D559A7"/>
    <w:rsid w:val="00D55A1E"/>
    <w:rsid w:val="00D571CD"/>
    <w:rsid w:val="00D57A4E"/>
    <w:rsid w:val="00D60115"/>
    <w:rsid w:val="00D617F8"/>
    <w:rsid w:val="00D61A22"/>
    <w:rsid w:val="00D62117"/>
    <w:rsid w:val="00D63586"/>
    <w:rsid w:val="00D6492F"/>
    <w:rsid w:val="00D65647"/>
    <w:rsid w:val="00D676DE"/>
    <w:rsid w:val="00D70FAF"/>
    <w:rsid w:val="00D71174"/>
    <w:rsid w:val="00D71983"/>
    <w:rsid w:val="00D763BD"/>
    <w:rsid w:val="00D80353"/>
    <w:rsid w:val="00D80538"/>
    <w:rsid w:val="00D8382B"/>
    <w:rsid w:val="00D8505A"/>
    <w:rsid w:val="00D85CC4"/>
    <w:rsid w:val="00D90AC3"/>
    <w:rsid w:val="00D912A6"/>
    <w:rsid w:val="00D923CD"/>
    <w:rsid w:val="00D92E48"/>
    <w:rsid w:val="00D9444E"/>
    <w:rsid w:val="00D95D8A"/>
    <w:rsid w:val="00D96627"/>
    <w:rsid w:val="00D97B19"/>
    <w:rsid w:val="00DA0A38"/>
    <w:rsid w:val="00DA544D"/>
    <w:rsid w:val="00DA5555"/>
    <w:rsid w:val="00DB010D"/>
    <w:rsid w:val="00DB0662"/>
    <w:rsid w:val="00DB34FB"/>
    <w:rsid w:val="00DB4315"/>
    <w:rsid w:val="00DB6996"/>
    <w:rsid w:val="00DB6DD3"/>
    <w:rsid w:val="00DC0B44"/>
    <w:rsid w:val="00DC0EDC"/>
    <w:rsid w:val="00DC1D7A"/>
    <w:rsid w:val="00DC29A5"/>
    <w:rsid w:val="00DC2E02"/>
    <w:rsid w:val="00DC577E"/>
    <w:rsid w:val="00DC58D0"/>
    <w:rsid w:val="00DC6EED"/>
    <w:rsid w:val="00DC7BCB"/>
    <w:rsid w:val="00DD0A8B"/>
    <w:rsid w:val="00DD3C19"/>
    <w:rsid w:val="00DD43D1"/>
    <w:rsid w:val="00DD75AD"/>
    <w:rsid w:val="00DE0FF6"/>
    <w:rsid w:val="00DE1741"/>
    <w:rsid w:val="00DE1CA5"/>
    <w:rsid w:val="00DE2AD8"/>
    <w:rsid w:val="00DE385B"/>
    <w:rsid w:val="00DE721E"/>
    <w:rsid w:val="00DE7744"/>
    <w:rsid w:val="00DF0428"/>
    <w:rsid w:val="00DF3324"/>
    <w:rsid w:val="00DF5BAA"/>
    <w:rsid w:val="00DF761D"/>
    <w:rsid w:val="00E01EED"/>
    <w:rsid w:val="00E035C9"/>
    <w:rsid w:val="00E044D8"/>
    <w:rsid w:val="00E05742"/>
    <w:rsid w:val="00E073E2"/>
    <w:rsid w:val="00E10682"/>
    <w:rsid w:val="00E107B1"/>
    <w:rsid w:val="00E13EDC"/>
    <w:rsid w:val="00E15600"/>
    <w:rsid w:val="00E22540"/>
    <w:rsid w:val="00E22AD3"/>
    <w:rsid w:val="00E23BE5"/>
    <w:rsid w:val="00E24499"/>
    <w:rsid w:val="00E24F07"/>
    <w:rsid w:val="00E2545B"/>
    <w:rsid w:val="00E25660"/>
    <w:rsid w:val="00E26285"/>
    <w:rsid w:val="00E303E9"/>
    <w:rsid w:val="00E30821"/>
    <w:rsid w:val="00E332A2"/>
    <w:rsid w:val="00E334CB"/>
    <w:rsid w:val="00E33F39"/>
    <w:rsid w:val="00E37527"/>
    <w:rsid w:val="00E423F0"/>
    <w:rsid w:val="00E42830"/>
    <w:rsid w:val="00E43886"/>
    <w:rsid w:val="00E501D9"/>
    <w:rsid w:val="00E51AFD"/>
    <w:rsid w:val="00E548E7"/>
    <w:rsid w:val="00E54CBF"/>
    <w:rsid w:val="00E561F5"/>
    <w:rsid w:val="00E57081"/>
    <w:rsid w:val="00E5768D"/>
    <w:rsid w:val="00E6086B"/>
    <w:rsid w:val="00E6097C"/>
    <w:rsid w:val="00E61997"/>
    <w:rsid w:val="00E6422D"/>
    <w:rsid w:val="00E6478B"/>
    <w:rsid w:val="00E65551"/>
    <w:rsid w:val="00E71782"/>
    <w:rsid w:val="00E73DBA"/>
    <w:rsid w:val="00E7593A"/>
    <w:rsid w:val="00E76BDA"/>
    <w:rsid w:val="00E77738"/>
    <w:rsid w:val="00E82334"/>
    <w:rsid w:val="00E83672"/>
    <w:rsid w:val="00E87A77"/>
    <w:rsid w:val="00E93C84"/>
    <w:rsid w:val="00E9452B"/>
    <w:rsid w:val="00E948C1"/>
    <w:rsid w:val="00E9545B"/>
    <w:rsid w:val="00E95A34"/>
    <w:rsid w:val="00E95EC6"/>
    <w:rsid w:val="00EA09B1"/>
    <w:rsid w:val="00EA30C6"/>
    <w:rsid w:val="00EA4480"/>
    <w:rsid w:val="00EA485C"/>
    <w:rsid w:val="00EA4D9D"/>
    <w:rsid w:val="00EA5DB1"/>
    <w:rsid w:val="00EA6A86"/>
    <w:rsid w:val="00EB2718"/>
    <w:rsid w:val="00EB2F8D"/>
    <w:rsid w:val="00EB3E7B"/>
    <w:rsid w:val="00EB41EF"/>
    <w:rsid w:val="00EC0A0C"/>
    <w:rsid w:val="00EC1629"/>
    <w:rsid w:val="00EC204A"/>
    <w:rsid w:val="00EC2DCA"/>
    <w:rsid w:val="00EC38A9"/>
    <w:rsid w:val="00EC5D21"/>
    <w:rsid w:val="00EC6478"/>
    <w:rsid w:val="00ED0075"/>
    <w:rsid w:val="00ED2EEE"/>
    <w:rsid w:val="00ED435C"/>
    <w:rsid w:val="00ED5D6B"/>
    <w:rsid w:val="00EE0DB1"/>
    <w:rsid w:val="00EE0F9C"/>
    <w:rsid w:val="00EE3D95"/>
    <w:rsid w:val="00EE3E02"/>
    <w:rsid w:val="00EE56D0"/>
    <w:rsid w:val="00EE5A9A"/>
    <w:rsid w:val="00EE6094"/>
    <w:rsid w:val="00EE65B1"/>
    <w:rsid w:val="00EF0EFB"/>
    <w:rsid w:val="00EF19C6"/>
    <w:rsid w:val="00EF2E3E"/>
    <w:rsid w:val="00F00510"/>
    <w:rsid w:val="00F007DD"/>
    <w:rsid w:val="00F03A38"/>
    <w:rsid w:val="00F05015"/>
    <w:rsid w:val="00F07CAB"/>
    <w:rsid w:val="00F11666"/>
    <w:rsid w:val="00F14310"/>
    <w:rsid w:val="00F1773B"/>
    <w:rsid w:val="00F2029F"/>
    <w:rsid w:val="00F2267E"/>
    <w:rsid w:val="00F23044"/>
    <w:rsid w:val="00F23769"/>
    <w:rsid w:val="00F23967"/>
    <w:rsid w:val="00F31AEB"/>
    <w:rsid w:val="00F32D3A"/>
    <w:rsid w:val="00F340C8"/>
    <w:rsid w:val="00F342E6"/>
    <w:rsid w:val="00F34DE3"/>
    <w:rsid w:val="00F375B4"/>
    <w:rsid w:val="00F405B7"/>
    <w:rsid w:val="00F421B3"/>
    <w:rsid w:val="00F469F6"/>
    <w:rsid w:val="00F500F2"/>
    <w:rsid w:val="00F50133"/>
    <w:rsid w:val="00F5105D"/>
    <w:rsid w:val="00F533A8"/>
    <w:rsid w:val="00F549DB"/>
    <w:rsid w:val="00F54BC0"/>
    <w:rsid w:val="00F61A81"/>
    <w:rsid w:val="00F64311"/>
    <w:rsid w:val="00F66924"/>
    <w:rsid w:val="00F6747A"/>
    <w:rsid w:val="00F67D4D"/>
    <w:rsid w:val="00F70361"/>
    <w:rsid w:val="00F71CD0"/>
    <w:rsid w:val="00F71ECE"/>
    <w:rsid w:val="00F72521"/>
    <w:rsid w:val="00F72E4E"/>
    <w:rsid w:val="00F7465D"/>
    <w:rsid w:val="00F74BA1"/>
    <w:rsid w:val="00F77554"/>
    <w:rsid w:val="00F82E69"/>
    <w:rsid w:val="00F8332D"/>
    <w:rsid w:val="00F84157"/>
    <w:rsid w:val="00F844DC"/>
    <w:rsid w:val="00F90894"/>
    <w:rsid w:val="00F92286"/>
    <w:rsid w:val="00F9250A"/>
    <w:rsid w:val="00F939A0"/>
    <w:rsid w:val="00F9473F"/>
    <w:rsid w:val="00F97254"/>
    <w:rsid w:val="00F97BEC"/>
    <w:rsid w:val="00F97F6B"/>
    <w:rsid w:val="00FA03BB"/>
    <w:rsid w:val="00FA0C60"/>
    <w:rsid w:val="00FA17AB"/>
    <w:rsid w:val="00FA2B56"/>
    <w:rsid w:val="00FA3DD1"/>
    <w:rsid w:val="00FA3EE8"/>
    <w:rsid w:val="00FA6019"/>
    <w:rsid w:val="00FA6AF2"/>
    <w:rsid w:val="00FA785C"/>
    <w:rsid w:val="00FB04F3"/>
    <w:rsid w:val="00FB1894"/>
    <w:rsid w:val="00FB1BFB"/>
    <w:rsid w:val="00FB31E0"/>
    <w:rsid w:val="00FB5197"/>
    <w:rsid w:val="00FB5620"/>
    <w:rsid w:val="00FB5B0A"/>
    <w:rsid w:val="00FB7F94"/>
    <w:rsid w:val="00FC1C47"/>
    <w:rsid w:val="00FC1ED5"/>
    <w:rsid w:val="00FC42F9"/>
    <w:rsid w:val="00FC4383"/>
    <w:rsid w:val="00FC47A9"/>
    <w:rsid w:val="00FC503E"/>
    <w:rsid w:val="00FC5634"/>
    <w:rsid w:val="00FC6266"/>
    <w:rsid w:val="00FC63D6"/>
    <w:rsid w:val="00FC6583"/>
    <w:rsid w:val="00FC6E19"/>
    <w:rsid w:val="00FD26F1"/>
    <w:rsid w:val="00FD4F76"/>
    <w:rsid w:val="00FD5912"/>
    <w:rsid w:val="00FD65A4"/>
    <w:rsid w:val="00FD762A"/>
    <w:rsid w:val="00FE10D0"/>
    <w:rsid w:val="00FE2053"/>
    <w:rsid w:val="00FE310B"/>
    <w:rsid w:val="00FE392A"/>
    <w:rsid w:val="00FE4574"/>
    <w:rsid w:val="00FE6325"/>
    <w:rsid w:val="00FF4685"/>
    <w:rsid w:val="00FF7B4C"/>
    <w:rsid w:val="00FF7FA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B975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37E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A37E1"/>
    <w:rPr>
      <w:i/>
      <w:iCs/>
    </w:rPr>
  </w:style>
  <w:style w:type="character" w:styleId="CommentReference">
    <w:name w:val="annotation reference"/>
    <w:basedOn w:val="DefaultParagraphFont"/>
    <w:uiPriority w:val="99"/>
    <w:semiHidden/>
    <w:unhideWhenUsed/>
    <w:rsid w:val="00627419"/>
    <w:rPr>
      <w:sz w:val="18"/>
      <w:szCs w:val="18"/>
    </w:rPr>
  </w:style>
  <w:style w:type="paragraph" w:styleId="CommentText">
    <w:name w:val="annotation text"/>
    <w:basedOn w:val="Normal"/>
    <w:link w:val="CommentTextChar"/>
    <w:uiPriority w:val="99"/>
    <w:semiHidden/>
    <w:unhideWhenUsed/>
    <w:rsid w:val="00627419"/>
  </w:style>
  <w:style w:type="character" w:customStyle="1" w:styleId="CommentTextChar">
    <w:name w:val="Comment Text Char"/>
    <w:basedOn w:val="DefaultParagraphFont"/>
    <w:link w:val="CommentText"/>
    <w:uiPriority w:val="99"/>
    <w:semiHidden/>
    <w:rsid w:val="0062741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27419"/>
    <w:rPr>
      <w:b/>
      <w:bCs/>
      <w:sz w:val="20"/>
      <w:szCs w:val="20"/>
    </w:rPr>
  </w:style>
  <w:style w:type="character" w:customStyle="1" w:styleId="CommentSubjectChar">
    <w:name w:val="Comment Subject Char"/>
    <w:basedOn w:val="CommentTextChar"/>
    <w:link w:val="CommentSubject"/>
    <w:uiPriority w:val="99"/>
    <w:semiHidden/>
    <w:rsid w:val="0062741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27419"/>
    <w:rPr>
      <w:sz w:val="18"/>
      <w:szCs w:val="18"/>
    </w:rPr>
  </w:style>
  <w:style w:type="character" w:customStyle="1" w:styleId="BalloonTextChar">
    <w:name w:val="Balloon Text Char"/>
    <w:basedOn w:val="DefaultParagraphFont"/>
    <w:link w:val="BalloonText"/>
    <w:uiPriority w:val="99"/>
    <w:semiHidden/>
    <w:rsid w:val="00627419"/>
    <w:rPr>
      <w:rFonts w:ascii="Times New Roman" w:hAnsi="Times New Roman" w:cs="Times New Roman"/>
      <w:sz w:val="18"/>
      <w:szCs w:val="18"/>
    </w:rPr>
  </w:style>
  <w:style w:type="paragraph" w:styleId="Revision">
    <w:name w:val="Revision"/>
    <w:hidden/>
    <w:uiPriority w:val="99"/>
    <w:semiHidden/>
    <w:rsid w:val="00CE2A65"/>
    <w:rPr>
      <w:rFonts w:ascii="Times New Roman" w:hAnsi="Times New Roman" w:cs="Times New Roman"/>
    </w:rPr>
  </w:style>
  <w:style w:type="paragraph" w:styleId="Header">
    <w:name w:val="header"/>
    <w:basedOn w:val="Normal"/>
    <w:link w:val="HeaderChar"/>
    <w:uiPriority w:val="99"/>
    <w:unhideWhenUsed/>
    <w:rsid w:val="0096539B"/>
    <w:pPr>
      <w:tabs>
        <w:tab w:val="center" w:pos="4680"/>
        <w:tab w:val="right" w:pos="9360"/>
      </w:tabs>
    </w:pPr>
  </w:style>
  <w:style w:type="character" w:customStyle="1" w:styleId="HeaderChar">
    <w:name w:val="Header Char"/>
    <w:basedOn w:val="DefaultParagraphFont"/>
    <w:link w:val="Header"/>
    <w:uiPriority w:val="99"/>
    <w:rsid w:val="0096539B"/>
    <w:rPr>
      <w:rFonts w:ascii="Times New Roman" w:hAnsi="Times New Roman" w:cs="Times New Roman"/>
    </w:rPr>
  </w:style>
  <w:style w:type="paragraph" w:styleId="Footer">
    <w:name w:val="footer"/>
    <w:basedOn w:val="Normal"/>
    <w:link w:val="FooterChar"/>
    <w:uiPriority w:val="99"/>
    <w:unhideWhenUsed/>
    <w:rsid w:val="0096539B"/>
    <w:pPr>
      <w:tabs>
        <w:tab w:val="center" w:pos="4680"/>
        <w:tab w:val="right" w:pos="9360"/>
      </w:tabs>
    </w:pPr>
  </w:style>
  <w:style w:type="character" w:customStyle="1" w:styleId="FooterChar">
    <w:name w:val="Footer Char"/>
    <w:basedOn w:val="DefaultParagraphFont"/>
    <w:link w:val="Footer"/>
    <w:uiPriority w:val="99"/>
    <w:rsid w:val="0096539B"/>
    <w:rPr>
      <w:rFonts w:ascii="Times New Roman" w:hAnsi="Times New Roman" w:cs="Times New Roman"/>
    </w:rPr>
  </w:style>
  <w:style w:type="paragraph" w:styleId="FootnoteText">
    <w:name w:val="footnote text"/>
    <w:basedOn w:val="Normal"/>
    <w:link w:val="FootnoteTextChar"/>
    <w:uiPriority w:val="99"/>
    <w:unhideWhenUsed/>
    <w:rsid w:val="00A62082"/>
  </w:style>
  <w:style w:type="character" w:customStyle="1" w:styleId="FootnoteTextChar">
    <w:name w:val="Footnote Text Char"/>
    <w:basedOn w:val="DefaultParagraphFont"/>
    <w:link w:val="FootnoteText"/>
    <w:uiPriority w:val="99"/>
    <w:rsid w:val="00A62082"/>
    <w:rPr>
      <w:rFonts w:ascii="Times New Roman" w:hAnsi="Times New Roman" w:cs="Times New Roman"/>
    </w:rPr>
  </w:style>
  <w:style w:type="character" w:styleId="FootnoteReference">
    <w:name w:val="footnote reference"/>
    <w:basedOn w:val="DefaultParagraphFont"/>
    <w:uiPriority w:val="99"/>
    <w:unhideWhenUsed/>
    <w:rsid w:val="00A62082"/>
    <w:rPr>
      <w:vertAlign w:val="superscript"/>
    </w:rPr>
  </w:style>
  <w:style w:type="character" w:styleId="Hyperlink">
    <w:name w:val="Hyperlink"/>
    <w:basedOn w:val="DefaultParagraphFont"/>
    <w:uiPriority w:val="99"/>
    <w:unhideWhenUsed/>
    <w:rsid w:val="00350170"/>
    <w:rPr>
      <w:color w:val="0563C1" w:themeColor="hyperlink"/>
      <w:u w:val="single"/>
    </w:rPr>
  </w:style>
  <w:style w:type="character" w:styleId="PageNumber">
    <w:name w:val="page number"/>
    <w:basedOn w:val="DefaultParagraphFont"/>
    <w:uiPriority w:val="99"/>
    <w:semiHidden/>
    <w:unhideWhenUsed/>
    <w:rsid w:val="00350170"/>
  </w:style>
  <w:style w:type="character" w:customStyle="1" w:styleId="UnresolvedMention1">
    <w:name w:val="Unresolved Mention1"/>
    <w:basedOn w:val="DefaultParagraphFont"/>
    <w:uiPriority w:val="99"/>
    <w:rsid w:val="00BD3B45"/>
    <w:rPr>
      <w:color w:val="808080"/>
      <w:shd w:val="clear" w:color="auto" w:fill="E6E6E6"/>
    </w:rPr>
  </w:style>
  <w:style w:type="character" w:styleId="FollowedHyperlink">
    <w:name w:val="FollowedHyperlink"/>
    <w:basedOn w:val="DefaultParagraphFont"/>
    <w:uiPriority w:val="99"/>
    <w:semiHidden/>
    <w:unhideWhenUsed/>
    <w:rsid w:val="00E76BDA"/>
    <w:rPr>
      <w:color w:val="954F72" w:themeColor="followedHyperlink"/>
      <w:u w:val="single"/>
    </w:rPr>
  </w:style>
  <w:style w:type="character" w:styleId="LineNumber">
    <w:name w:val="line number"/>
    <w:basedOn w:val="DefaultParagraphFont"/>
    <w:uiPriority w:val="99"/>
    <w:semiHidden/>
    <w:unhideWhenUsed/>
    <w:rsid w:val="00BF04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721543">
      <w:bodyDiv w:val="1"/>
      <w:marLeft w:val="0"/>
      <w:marRight w:val="0"/>
      <w:marTop w:val="0"/>
      <w:marBottom w:val="0"/>
      <w:divBdr>
        <w:top w:val="none" w:sz="0" w:space="0" w:color="auto"/>
        <w:left w:val="none" w:sz="0" w:space="0" w:color="auto"/>
        <w:bottom w:val="none" w:sz="0" w:space="0" w:color="auto"/>
        <w:right w:val="none" w:sz="0" w:space="0" w:color="auto"/>
      </w:divBdr>
      <w:divsChild>
        <w:div w:id="1992981123">
          <w:marLeft w:val="0"/>
          <w:marRight w:val="0"/>
          <w:marTop w:val="0"/>
          <w:marBottom w:val="0"/>
          <w:divBdr>
            <w:top w:val="none" w:sz="0" w:space="0" w:color="auto"/>
            <w:left w:val="none" w:sz="0" w:space="0" w:color="auto"/>
            <w:bottom w:val="none" w:sz="0" w:space="0" w:color="auto"/>
            <w:right w:val="none" w:sz="0" w:space="0" w:color="auto"/>
          </w:divBdr>
          <w:divsChild>
            <w:div w:id="1377390107">
              <w:marLeft w:val="0"/>
              <w:marRight w:val="0"/>
              <w:marTop w:val="0"/>
              <w:marBottom w:val="0"/>
              <w:divBdr>
                <w:top w:val="none" w:sz="0" w:space="0" w:color="auto"/>
                <w:left w:val="none" w:sz="0" w:space="0" w:color="auto"/>
                <w:bottom w:val="none" w:sz="0" w:space="0" w:color="auto"/>
                <w:right w:val="none" w:sz="0" w:space="0" w:color="auto"/>
              </w:divBdr>
            </w:div>
          </w:divsChild>
        </w:div>
        <w:div w:id="650794261">
          <w:marLeft w:val="0"/>
          <w:marRight w:val="0"/>
          <w:marTop w:val="0"/>
          <w:marBottom w:val="0"/>
          <w:divBdr>
            <w:top w:val="none" w:sz="0" w:space="0" w:color="auto"/>
            <w:left w:val="none" w:sz="0" w:space="0" w:color="auto"/>
            <w:bottom w:val="none" w:sz="0" w:space="0" w:color="auto"/>
            <w:right w:val="none" w:sz="0" w:space="0" w:color="auto"/>
          </w:divBdr>
          <w:divsChild>
            <w:div w:id="1873029917">
              <w:marLeft w:val="0"/>
              <w:marRight w:val="0"/>
              <w:marTop w:val="0"/>
              <w:marBottom w:val="0"/>
              <w:divBdr>
                <w:top w:val="none" w:sz="0" w:space="0" w:color="auto"/>
                <w:left w:val="none" w:sz="0" w:space="0" w:color="auto"/>
                <w:bottom w:val="none" w:sz="0" w:space="0" w:color="auto"/>
                <w:right w:val="none" w:sz="0" w:space="0" w:color="auto"/>
              </w:divBdr>
              <w:divsChild>
                <w:div w:id="394666977">
                  <w:marLeft w:val="0"/>
                  <w:marRight w:val="0"/>
                  <w:marTop w:val="0"/>
                  <w:marBottom w:val="0"/>
                  <w:divBdr>
                    <w:top w:val="none" w:sz="0" w:space="0" w:color="auto"/>
                    <w:left w:val="none" w:sz="0" w:space="0" w:color="auto"/>
                    <w:bottom w:val="none" w:sz="0" w:space="0" w:color="auto"/>
                    <w:right w:val="none" w:sz="0" w:space="0" w:color="auto"/>
                  </w:divBdr>
                </w:div>
              </w:divsChild>
            </w:div>
            <w:div w:id="2095084215">
              <w:marLeft w:val="0"/>
              <w:marRight w:val="0"/>
              <w:marTop w:val="0"/>
              <w:marBottom w:val="0"/>
              <w:divBdr>
                <w:top w:val="none" w:sz="0" w:space="0" w:color="auto"/>
                <w:left w:val="none" w:sz="0" w:space="0" w:color="auto"/>
                <w:bottom w:val="none" w:sz="0" w:space="0" w:color="auto"/>
                <w:right w:val="none" w:sz="0" w:space="0" w:color="auto"/>
              </w:divBdr>
            </w:div>
            <w:div w:id="125586511">
              <w:marLeft w:val="0"/>
              <w:marRight w:val="0"/>
              <w:marTop w:val="0"/>
              <w:marBottom w:val="0"/>
              <w:divBdr>
                <w:top w:val="none" w:sz="0" w:space="0" w:color="auto"/>
                <w:left w:val="none" w:sz="0" w:space="0" w:color="auto"/>
                <w:bottom w:val="none" w:sz="0" w:space="0" w:color="auto"/>
                <w:right w:val="none" w:sz="0" w:space="0" w:color="auto"/>
              </w:divBdr>
            </w:div>
            <w:div w:id="66658781">
              <w:marLeft w:val="0"/>
              <w:marRight w:val="0"/>
              <w:marTop w:val="0"/>
              <w:marBottom w:val="0"/>
              <w:divBdr>
                <w:top w:val="none" w:sz="0" w:space="0" w:color="auto"/>
                <w:left w:val="none" w:sz="0" w:space="0" w:color="auto"/>
                <w:bottom w:val="none" w:sz="0" w:space="0" w:color="auto"/>
                <w:right w:val="none" w:sz="0" w:space="0" w:color="auto"/>
              </w:divBdr>
            </w:div>
            <w:div w:id="440298701">
              <w:marLeft w:val="0"/>
              <w:marRight w:val="0"/>
              <w:marTop w:val="0"/>
              <w:marBottom w:val="0"/>
              <w:divBdr>
                <w:top w:val="none" w:sz="0" w:space="0" w:color="auto"/>
                <w:left w:val="none" w:sz="0" w:space="0" w:color="auto"/>
                <w:bottom w:val="none" w:sz="0" w:space="0" w:color="auto"/>
                <w:right w:val="none" w:sz="0" w:space="0" w:color="auto"/>
              </w:divBdr>
              <w:divsChild>
                <w:div w:id="43355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209999">
      <w:bodyDiv w:val="1"/>
      <w:marLeft w:val="0"/>
      <w:marRight w:val="0"/>
      <w:marTop w:val="0"/>
      <w:marBottom w:val="0"/>
      <w:divBdr>
        <w:top w:val="none" w:sz="0" w:space="0" w:color="auto"/>
        <w:left w:val="none" w:sz="0" w:space="0" w:color="auto"/>
        <w:bottom w:val="none" w:sz="0" w:space="0" w:color="auto"/>
        <w:right w:val="none" w:sz="0" w:space="0" w:color="auto"/>
      </w:divBdr>
    </w:div>
    <w:div w:id="859978158">
      <w:bodyDiv w:val="1"/>
      <w:marLeft w:val="0"/>
      <w:marRight w:val="0"/>
      <w:marTop w:val="0"/>
      <w:marBottom w:val="0"/>
      <w:divBdr>
        <w:top w:val="none" w:sz="0" w:space="0" w:color="auto"/>
        <w:left w:val="none" w:sz="0" w:space="0" w:color="auto"/>
        <w:bottom w:val="none" w:sz="0" w:space="0" w:color="auto"/>
        <w:right w:val="none" w:sz="0" w:space="0" w:color="auto"/>
      </w:divBdr>
    </w:div>
    <w:div w:id="1071543917">
      <w:bodyDiv w:val="1"/>
      <w:marLeft w:val="0"/>
      <w:marRight w:val="0"/>
      <w:marTop w:val="0"/>
      <w:marBottom w:val="0"/>
      <w:divBdr>
        <w:top w:val="none" w:sz="0" w:space="0" w:color="auto"/>
        <w:left w:val="none" w:sz="0" w:space="0" w:color="auto"/>
        <w:bottom w:val="none" w:sz="0" w:space="0" w:color="auto"/>
        <w:right w:val="none" w:sz="0" w:space="0" w:color="auto"/>
      </w:divBdr>
      <w:divsChild>
        <w:div w:id="1764453692">
          <w:marLeft w:val="0"/>
          <w:marRight w:val="0"/>
          <w:marTop w:val="0"/>
          <w:marBottom w:val="0"/>
          <w:divBdr>
            <w:top w:val="none" w:sz="0" w:space="0" w:color="auto"/>
            <w:left w:val="none" w:sz="0" w:space="0" w:color="auto"/>
            <w:bottom w:val="none" w:sz="0" w:space="0" w:color="auto"/>
            <w:right w:val="none" w:sz="0" w:space="0" w:color="auto"/>
          </w:divBdr>
          <w:divsChild>
            <w:div w:id="1031413671">
              <w:marLeft w:val="0"/>
              <w:marRight w:val="0"/>
              <w:marTop w:val="0"/>
              <w:marBottom w:val="0"/>
              <w:divBdr>
                <w:top w:val="none" w:sz="0" w:space="0" w:color="auto"/>
                <w:left w:val="none" w:sz="0" w:space="0" w:color="auto"/>
                <w:bottom w:val="none" w:sz="0" w:space="0" w:color="auto"/>
                <w:right w:val="none" w:sz="0" w:space="0" w:color="auto"/>
              </w:divBdr>
              <w:divsChild>
                <w:div w:id="1727141414">
                  <w:marLeft w:val="0"/>
                  <w:marRight w:val="0"/>
                  <w:marTop w:val="0"/>
                  <w:marBottom w:val="0"/>
                  <w:divBdr>
                    <w:top w:val="none" w:sz="0" w:space="0" w:color="auto"/>
                    <w:left w:val="none" w:sz="0" w:space="0" w:color="auto"/>
                    <w:bottom w:val="none" w:sz="0" w:space="0" w:color="auto"/>
                    <w:right w:val="none" w:sz="0" w:space="0" w:color="auto"/>
                  </w:divBdr>
                  <w:divsChild>
                    <w:div w:id="1848859210">
                      <w:marLeft w:val="0"/>
                      <w:marRight w:val="0"/>
                      <w:marTop w:val="0"/>
                      <w:marBottom w:val="0"/>
                      <w:divBdr>
                        <w:top w:val="none" w:sz="0" w:space="0" w:color="auto"/>
                        <w:left w:val="none" w:sz="0" w:space="0" w:color="auto"/>
                        <w:bottom w:val="none" w:sz="0" w:space="0" w:color="auto"/>
                        <w:right w:val="none" w:sz="0" w:space="0" w:color="auto"/>
                      </w:divBdr>
                    </w:div>
                  </w:divsChild>
                </w:div>
                <w:div w:id="1267154163">
                  <w:marLeft w:val="0"/>
                  <w:marRight w:val="0"/>
                  <w:marTop w:val="0"/>
                  <w:marBottom w:val="0"/>
                  <w:divBdr>
                    <w:top w:val="none" w:sz="0" w:space="0" w:color="auto"/>
                    <w:left w:val="none" w:sz="0" w:space="0" w:color="auto"/>
                    <w:bottom w:val="none" w:sz="0" w:space="0" w:color="auto"/>
                    <w:right w:val="none" w:sz="0" w:space="0" w:color="auto"/>
                  </w:divBdr>
                </w:div>
                <w:div w:id="1170412052">
                  <w:marLeft w:val="0"/>
                  <w:marRight w:val="0"/>
                  <w:marTop w:val="0"/>
                  <w:marBottom w:val="0"/>
                  <w:divBdr>
                    <w:top w:val="none" w:sz="0" w:space="0" w:color="auto"/>
                    <w:left w:val="none" w:sz="0" w:space="0" w:color="auto"/>
                    <w:bottom w:val="none" w:sz="0" w:space="0" w:color="auto"/>
                    <w:right w:val="none" w:sz="0" w:space="0" w:color="auto"/>
                  </w:divBdr>
                </w:div>
                <w:div w:id="449668662">
                  <w:marLeft w:val="0"/>
                  <w:marRight w:val="0"/>
                  <w:marTop w:val="0"/>
                  <w:marBottom w:val="0"/>
                  <w:divBdr>
                    <w:top w:val="none" w:sz="0" w:space="0" w:color="auto"/>
                    <w:left w:val="none" w:sz="0" w:space="0" w:color="auto"/>
                    <w:bottom w:val="none" w:sz="0" w:space="0" w:color="auto"/>
                    <w:right w:val="none" w:sz="0" w:space="0" w:color="auto"/>
                  </w:divBdr>
                </w:div>
              </w:divsChild>
            </w:div>
            <w:div w:id="1869098253">
              <w:marLeft w:val="0"/>
              <w:marRight w:val="0"/>
              <w:marTop w:val="0"/>
              <w:marBottom w:val="0"/>
              <w:divBdr>
                <w:top w:val="none" w:sz="0" w:space="0" w:color="auto"/>
                <w:left w:val="none" w:sz="0" w:space="0" w:color="auto"/>
                <w:bottom w:val="none" w:sz="0" w:space="0" w:color="auto"/>
                <w:right w:val="none" w:sz="0" w:space="0" w:color="auto"/>
              </w:divBdr>
              <w:divsChild>
                <w:div w:id="1614820818">
                  <w:marLeft w:val="0"/>
                  <w:marRight w:val="0"/>
                  <w:marTop w:val="0"/>
                  <w:marBottom w:val="0"/>
                  <w:divBdr>
                    <w:top w:val="none" w:sz="0" w:space="0" w:color="auto"/>
                    <w:left w:val="none" w:sz="0" w:space="0" w:color="auto"/>
                    <w:bottom w:val="none" w:sz="0" w:space="0" w:color="auto"/>
                    <w:right w:val="none" w:sz="0" w:space="0" w:color="auto"/>
                  </w:divBdr>
                </w:div>
                <w:div w:id="1513716217">
                  <w:marLeft w:val="0"/>
                  <w:marRight w:val="0"/>
                  <w:marTop w:val="0"/>
                  <w:marBottom w:val="0"/>
                  <w:divBdr>
                    <w:top w:val="none" w:sz="0" w:space="0" w:color="auto"/>
                    <w:left w:val="none" w:sz="0" w:space="0" w:color="auto"/>
                    <w:bottom w:val="none" w:sz="0" w:space="0" w:color="auto"/>
                    <w:right w:val="none" w:sz="0" w:space="0" w:color="auto"/>
                  </w:divBdr>
                  <w:divsChild>
                    <w:div w:id="1542787295">
                      <w:marLeft w:val="0"/>
                      <w:marRight w:val="0"/>
                      <w:marTop w:val="0"/>
                      <w:marBottom w:val="0"/>
                      <w:divBdr>
                        <w:top w:val="none" w:sz="0" w:space="0" w:color="auto"/>
                        <w:left w:val="none" w:sz="0" w:space="0" w:color="auto"/>
                        <w:bottom w:val="none" w:sz="0" w:space="0" w:color="auto"/>
                        <w:right w:val="none" w:sz="0" w:space="0" w:color="auto"/>
                      </w:divBdr>
                      <w:divsChild>
                        <w:div w:id="2132044373">
                          <w:marLeft w:val="0"/>
                          <w:marRight w:val="0"/>
                          <w:marTop w:val="0"/>
                          <w:marBottom w:val="0"/>
                          <w:divBdr>
                            <w:top w:val="none" w:sz="0" w:space="0" w:color="auto"/>
                            <w:left w:val="none" w:sz="0" w:space="0" w:color="auto"/>
                            <w:bottom w:val="none" w:sz="0" w:space="0" w:color="auto"/>
                            <w:right w:val="none" w:sz="0" w:space="0" w:color="auto"/>
                          </w:divBdr>
                          <w:divsChild>
                            <w:div w:id="1610234574">
                              <w:marLeft w:val="0"/>
                              <w:marRight w:val="0"/>
                              <w:marTop w:val="0"/>
                              <w:marBottom w:val="0"/>
                              <w:divBdr>
                                <w:top w:val="none" w:sz="0" w:space="0" w:color="auto"/>
                                <w:left w:val="none" w:sz="0" w:space="0" w:color="auto"/>
                                <w:bottom w:val="none" w:sz="0" w:space="0" w:color="auto"/>
                                <w:right w:val="none" w:sz="0" w:space="0" w:color="auto"/>
                              </w:divBdr>
                            </w:div>
                          </w:divsChild>
                        </w:div>
                        <w:div w:id="175081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291240">
          <w:marLeft w:val="0"/>
          <w:marRight w:val="0"/>
          <w:marTop w:val="0"/>
          <w:marBottom w:val="0"/>
          <w:divBdr>
            <w:top w:val="none" w:sz="0" w:space="0" w:color="auto"/>
            <w:left w:val="none" w:sz="0" w:space="0" w:color="auto"/>
            <w:bottom w:val="none" w:sz="0" w:space="0" w:color="auto"/>
            <w:right w:val="none" w:sz="0" w:space="0" w:color="auto"/>
          </w:divBdr>
          <w:divsChild>
            <w:div w:id="91123320">
              <w:marLeft w:val="0"/>
              <w:marRight w:val="0"/>
              <w:marTop w:val="0"/>
              <w:marBottom w:val="0"/>
              <w:divBdr>
                <w:top w:val="none" w:sz="0" w:space="0" w:color="auto"/>
                <w:left w:val="none" w:sz="0" w:space="0" w:color="auto"/>
                <w:bottom w:val="none" w:sz="0" w:space="0" w:color="auto"/>
                <w:right w:val="none" w:sz="0" w:space="0" w:color="auto"/>
              </w:divBdr>
              <w:divsChild>
                <w:div w:id="931476620">
                  <w:marLeft w:val="0"/>
                  <w:marRight w:val="0"/>
                  <w:marTop w:val="0"/>
                  <w:marBottom w:val="0"/>
                  <w:divBdr>
                    <w:top w:val="none" w:sz="0" w:space="0" w:color="auto"/>
                    <w:left w:val="none" w:sz="0" w:space="0" w:color="auto"/>
                    <w:bottom w:val="none" w:sz="0" w:space="0" w:color="auto"/>
                    <w:right w:val="none" w:sz="0" w:space="0" w:color="auto"/>
                  </w:divBdr>
                </w:div>
              </w:divsChild>
            </w:div>
            <w:div w:id="793712042">
              <w:marLeft w:val="0"/>
              <w:marRight w:val="0"/>
              <w:marTop w:val="0"/>
              <w:marBottom w:val="0"/>
              <w:divBdr>
                <w:top w:val="none" w:sz="0" w:space="0" w:color="auto"/>
                <w:left w:val="none" w:sz="0" w:space="0" w:color="auto"/>
                <w:bottom w:val="none" w:sz="0" w:space="0" w:color="auto"/>
                <w:right w:val="none" w:sz="0" w:space="0" w:color="auto"/>
              </w:divBdr>
              <w:divsChild>
                <w:div w:id="1700857663">
                  <w:marLeft w:val="0"/>
                  <w:marRight w:val="0"/>
                  <w:marTop w:val="0"/>
                  <w:marBottom w:val="0"/>
                  <w:divBdr>
                    <w:top w:val="none" w:sz="0" w:space="0" w:color="auto"/>
                    <w:left w:val="none" w:sz="0" w:space="0" w:color="auto"/>
                    <w:bottom w:val="none" w:sz="0" w:space="0" w:color="auto"/>
                    <w:right w:val="none" w:sz="0" w:space="0" w:color="auto"/>
                  </w:divBdr>
                  <w:divsChild>
                    <w:div w:id="525605142">
                      <w:marLeft w:val="0"/>
                      <w:marRight w:val="0"/>
                      <w:marTop w:val="0"/>
                      <w:marBottom w:val="0"/>
                      <w:divBdr>
                        <w:top w:val="none" w:sz="0" w:space="0" w:color="auto"/>
                        <w:left w:val="none" w:sz="0" w:space="0" w:color="auto"/>
                        <w:bottom w:val="none" w:sz="0" w:space="0" w:color="auto"/>
                        <w:right w:val="none" w:sz="0" w:space="0" w:color="auto"/>
                      </w:divBdr>
                    </w:div>
                  </w:divsChild>
                </w:div>
                <w:div w:id="2027166982">
                  <w:marLeft w:val="0"/>
                  <w:marRight w:val="0"/>
                  <w:marTop w:val="0"/>
                  <w:marBottom w:val="0"/>
                  <w:divBdr>
                    <w:top w:val="none" w:sz="0" w:space="0" w:color="auto"/>
                    <w:left w:val="none" w:sz="0" w:space="0" w:color="auto"/>
                    <w:bottom w:val="none" w:sz="0" w:space="0" w:color="auto"/>
                    <w:right w:val="none" w:sz="0" w:space="0" w:color="auto"/>
                  </w:divBdr>
                </w:div>
                <w:div w:id="1866676484">
                  <w:marLeft w:val="0"/>
                  <w:marRight w:val="0"/>
                  <w:marTop w:val="0"/>
                  <w:marBottom w:val="0"/>
                  <w:divBdr>
                    <w:top w:val="none" w:sz="0" w:space="0" w:color="auto"/>
                    <w:left w:val="none" w:sz="0" w:space="0" w:color="auto"/>
                    <w:bottom w:val="none" w:sz="0" w:space="0" w:color="auto"/>
                    <w:right w:val="none" w:sz="0" w:space="0" w:color="auto"/>
                  </w:divBdr>
                </w:div>
                <w:div w:id="1755203226">
                  <w:marLeft w:val="0"/>
                  <w:marRight w:val="0"/>
                  <w:marTop w:val="0"/>
                  <w:marBottom w:val="0"/>
                  <w:divBdr>
                    <w:top w:val="none" w:sz="0" w:space="0" w:color="auto"/>
                    <w:left w:val="none" w:sz="0" w:space="0" w:color="auto"/>
                    <w:bottom w:val="none" w:sz="0" w:space="0" w:color="auto"/>
                    <w:right w:val="none" w:sz="0" w:space="0" w:color="auto"/>
                  </w:divBdr>
                </w:div>
              </w:divsChild>
            </w:div>
            <w:div w:id="1511144290">
              <w:marLeft w:val="0"/>
              <w:marRight w:val="0"/>
              <w:marTop w:val="0"/>
              <w:marBottom w:val="0"/>
              <w:divBdr>
                <w:top w:val="none" w:sz="0" w:space="0" w:color="auto"/>
                <w:left w:val="none" w:sz="0" w:space="0" w:color="auto"/>
                <w:bottom w:val="none" w:sz="0" w:space="0" w:color="auto"/>
                <w:right w:val="none" w:sz="0" w:space="0" w:color="auto"/>
              </w:divBdr>
              <w:divsChild>
                <w:div w:id="668406658">
                  <w:marLeft w:val="0"/>
                  <w:marRight w:val="0"/>
                  <w:marTop w:val="0"/>
                  <w:marBottom w:val="0"/>
                  <w:divBdr>
                    <w:top w:val="none" w:sz="0" w:space="0" w:color="auto"/>
                    <w:left w:val="none" w:sz="0" w:space="0" w:color="auto"/>
                    <w:bottom w:val="none" w:sz="0" w:space="0" w:color="auto"/>
                    <w:right w:val="none" w:sz="0" w:space="0" w:color="auto"/>
                  </w:divBdr>
                </w:div>
                <w:div w:id="46490163">
                  <w:marLeft w:val="0"/>
                  <w:marRight w:val="0"/>
                  <w:marTop w:val="0"/>
                  <w:marBottom w:val="0"/>
                  <w:divBdr>
                    <w:top w:val="none" w:sz="0" w:space="0" w:color="auto"/>
                    <w:left w:val="none" w:sz="0" w:space="0" w:color="auto"/>
                    <w:bottom w:val="none" w:sz="0" w:space="0" w:color="auto"/>
                    <w:right w:val="none" w:sz="0" w:space="0" w:color="auto"/>
                  </w:divBdr>
                  <w:divsChild>
                    <w:div w:id="2100370834">
                      <w:marLeft w:val="0"/>
                      <w:marRight w:val="0"/>
                      <w:marTop w:val="0"/>
                      <w:marBottom w:val="0"/>
                      <w:divBdr>
                        <w:top w:val="none" w:sz="0" w:space="0" w:color="auto"/>
                        <w:left w:val="none" w:sz="0" w:space="0" w:color="auto"/>
                        <w:bottom w:val="none" w:sz="0" w:space="0" w:color="auto"/>
                        <w:right w:val="none" w:sz="0" w:space="0" w:color="auto"/>
                      </w:divBdr>
                      <w:divsChild>
                        <w:div w:id="1413896157">
                          <w:marLeft w:val="0"/>
                          <w:marRight w:val="0"/>
                          <w:marTop w:val="0"/>
                          <w:marBottom w:val="0"/>
                          <w:divBdr>
                            <w:top w:val="none" w:sz="0" w:space="0" w:color="auto"/>
                            <w:left w:val="none" w:sz="0" w:space="0" w:color="auto"/>
                            <w:bottom w:val="none" w:sz="0" w:space="0" w:color="auto"/>
                            <w:right w:val="none" w:sz="0" w:space="0" w:color="auto"/>
                          </w:divBdr>
                          <w:divsChild>
                            <w:div w:id="1980452832">
                              <w:marLeft w:val="0"/>
                              <w:marRight w:val="0"/>
                              <w:marTop w:val="0"/>
                              <w:marBottom w:val="0"/>
                              <w:divBdr>
                                <w:top w:val="none" w:sz="0" w:space="0" w:color="auto"/>
                                <w:left w:val="none" w:sz="0" w:space="0" w:color="auto"/>
                                <w:bottom w:val="none" w:sz="0" w:space="0" w:color="auto"/>
                                <w:right w:val="none" w:sz="0" w:space="0" w:color="auto"/>
                              </w:divBdr>
                            </w:div>
                          </w:divsChild>
                        </w:div>
                        <w:div w:id="15164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17109">
          <w:marLeft w:val="0"/>
          <w:marRight w:val="0"/>
          <w:marTop w:val="0"/>
          <w:marBottom w:val="0"/>
          <w:divBdr>
            <w:top w:val="none" w:sz="0" w:space="0" w:color="auto"/>
            <w:left w:val="none" w:sz="0" w:space="0" w:color="auto"/>
            <w:bottom w:val="none" w:sz="0" w:space="0" w:color="auto"/>
            <w:right w:val="none" w:sz="0" w:space="0" w:color="auto"/>
          </w:divBdr>
          <w:divsChild>
            <w:div w:id="149030641">
              <w:marLeft w:val="0"/>
              <w:marRight w:val="0"/>
              <w:marTop w:val="0"/>
              <w:marBottom w:val="0"/>
              <w:divBdr>
                <w:top w:val="none" w:sz="0" w:space="0" w:color="auto"/>
                <w:left w:val="none" w:sz="0" w:space="0" w:color="auto"/>
                <w:bottom w:val="none" w:sz="0" w:space="0" w:color="auto"/>
                <w:right w:val="none" w:sz="0" w:space="0" w:color="auto"/>
              </w:divBdr>
              <w:divsChild>
                <w:div w:id="1060405074">
                  <w:marLeft w:val="0"/>
                  <w:marRight w:val="0"/>
                  <w:marTop w:val="0"/>
                  <w:marBottom w:val="0"/>
                  <w:divBdr>
                    <w:top w:val="none" w:sz="0" w:space="0" w:color="auto"/>
                    <w:left w:val="none" w:sz="0" w:space="0" w:color="auto"/>
                    <w:bottom w:val="none" w:sz="0" w:space="0" w:color="auto"/>
                    <w:right w:val="none" w:sz="0" w:space="0" w:color="auto"/>
                  </w:divBdr>
                </w:div>
              </w:divsChild>
            </w:div>
            <w:div w:id="922033905">
              <w:marLeft w:val="0"/>
              <w:marRight w:val="0"/>
              <w:marTop w:val="0"/>
              <w:marBottom w:val="0"/>
              <w:divBdr>
                <w:top w:val="none" w:sz="0" w:space="0" w:color="auto"/>
                <w:left w:val="none" w:sz="0" w:space="0" w:color="auto"/>
                <w:bottom w:val="none" w:sz="0" w:space="0" w:color="auto"/>
                <w:right w:val="none" w:sz="0" w:space="0" w:color="auto"/>
              </w:divBdr>
              <w:divsChild>
                <w:div w:id="1758211655">
                  <w:marLeft w:val="0"/>
                  <w:marRight w:val="0"/>
                  <w:marTop w:val="0"/>
                  <w:marBottom w:val="0"/>
                  <w:divBdr>
                    <w:top w:val="none" w:sz="0" w:space="0" w:color="auto"/>
                    <w:left w:val="none" w:sz="0" w:space="0" w:color="auto"/>
                    <w:bottom w:val="none" w:sz="0" w:space="0" w:color="auto"/>
                    <w:right w:val="none" w:sz="0" w:space="0" w:color="auto"/>
                  </w:divBdr>
                  <w:divsChild>
                    <w:div w:id="1526675382">
                      <w:marLeft w:val="0"/>
                      <w:marRight w:val="0"/>
                      <w:marTop w:val="0"/>
                      <w:marBottom w:val="0"/>
                      <w:divBdr>
                        <w:top w:val="none" w:sz="0" w:space="0" w:color="auto"/>
                        <w:left w:val="none" w:sz="0" w:space="0" w:color="auto"/>
                        <w:bottom w:val="none" w:sz="0" w:space="0" w:color="auto"/>
                        <w:right w:val="none" w:sz="0" w:space="0" w:color="auto"/>
                      </w:divBdr>
                    </w:div>
                  </w:divsChild>
                </w:div>
                <w:div w:id="1815639252">
                  <w:marLeft w:val="0"/>
                  <w:marRight w:val="0"/>
                  <w:marTop w:val="0"/>
                  <w:marBottom w:val="0"/>
                  <w:divBdr>
                    <w:top w:val="none" w:sz="0" w:space="0" w:color="auto"/>
                    <w:left w:val="none" w:sz="0" w:space="0" w:color="auto"/>
                    <w:bottom w:val="none" w:sz="0" w:space="0" w:color="auto"/>
                    <w:right w:val="none" w:sz="0" w:space="0" w:color="auto"/>
                  </w:divBdr>
                </w:div>
                <w:div w:id="487481549">
                  <w:marLeft w:val="0"/>
                  <w:marRight w:val="0"/>
                  <w:marTop w:val="0"/>
                  <w:marBottom w:val="0"/>
                  <w:divBdr>
                    <w:top w:val="none" w:sz="0" w:space="0" w:color="auto"/>
                    <w:left w:val="none" w:sz="0" w:space="0" w:color="auto"/>
                    <w:bottom w:val="none" w:sz="0" w:space="0" w:color="auto"/>
                    <w:right w:val="none" w:sz="0" w:space="0" w:color="auto"/>
                  </w:divBdr>
                </w:div>
                <w:div w:id="907228388">
                  <w:marLeft w:val="0"/>
                  <w:marRight w:val="0"/>
                  <w:marTop w:val="0"/>
                  <w:marBottom w:val="0"/>
                  <w:divBdr>
                    <w:top w:val="none" w:sz="0" w:space="0" w:color="auto"/>
                    <w:left w:val="none" w:sz="0" w:space="0" w:color="auto"/>
                    <w:bottom w:val="none" w:sz="0" w:space="0" w:color="auto"/>
                    <w:right w:val="none" w:sz="0" w:space="0" w:color="auto"/>
                  </w:divBdr>
                </w:div>
              </w:divsChild>
            </w:div>
            <w:div w:id="1137914614">
              <w:marLeft w:val="0"/>
              <w:marRight w:val="0"/>
              <w:marTop w:val="0"/>
              <w:marBottom w:val="0"/>
              <w:divBdr>
                <w:top w:val="none" w:sz="0" w:space="0" w:color="auto"/>
                <w:left w:val="none" w:sz="0" w:space="0" w:color="auto"/>
                <w:bottom w:val="none" w:sz="0" w:space="0" w:color="auto"/>
                <w:right w:val="none" w:sz="0" w:space="0" w:color="auto"/>
              </w:divBdr>
              <w:divsChild>
                <w:div w:id="510876036">
                  <w:marLeft w:val="0"/>
                  <w:marRight w:val="0"/>
                  <w:marTop w:val="0"/>
                  <w:marBottom w:val="0"/>
                  <w:divBdr>
                    <w:top w:val="none" w:sz="0" w:space="0" w:color="auto"/>
                    <w:left w:val="none" w:sz="0" w:space="0" w:color="auto"/>
                    <w:bottom w:val="none" w:sz="0" w:space="0" w:color="auto"/>
                    <w:right w:val="none" w:sz="0" w:space="0" w:color="auto"/>
                  </w:divBdr>
                </w:div>
                <w:div w:id="1803040583">
                  <w:marLeft w:val="0"/>
                  <w:marRight w:val="0"/>
                  <w:marTop w:val="0"/>
                  <w:marBottom w:val="0"/>
                  <w:divBdr>
                    <w:top w:val="none" w:sz="0" w:space="0" w:color="auto"/>
                    <w:left w:val="none" w:sz="0" w:space="0" w:color="auto"/>
                    <w:bottom w:val="none" w:sz="0" w:space="0" w:color="auto"/>
                    <w:right w:val="none" w:sz="0" w:space="0" w:color="auto"/>
                  </w:divBdr>
                  <w:divsChild>
                    <w:div w:id="274334312">
                      <w:marLeft w:val="0"/>
                      <w:marRight w:val="0"/>
                      <w:marTop w:val="0"/>
                      <w:marBottom w:val="0"/>
                      <w:divBdr>
                        <w:top w:val="none" w:sz="0" w:space="0" w:color="auto"/>
                        <w:left w:val="none" w:sz="0" w:space="0" w:color="auto"/>
                        <w:bottom w:val="none" w:sz="0" w:space="0" w:color="auto"/>
                        <w:right w:val="none" w:sz="0" w:space="0" w:color="auto"/>
                      </w:divBdr>
                      <w:divsChild>
                        <w:div w:id="650328629">
                          <w:marLeft w:val="0"/>
                          <w:marRight w:val="0"/>
                          <w:marTop w:val="0"/>
                          <w:marBottom w:val="0"/>
                          <w:divBdr>
                            <w:top w:val="none" w:sz="0" w:space="0" w:color="auto"/>
                            <w:left w:val="none" w:sz="0" w:space="0" w:color="auto"/>
                            <w:bottom w:val="none" w:sz="0" w:space="0" w:color="auto"/>
                            <w:right w:val="none" w:sz="0" w:space="0" w:color="auto"/>
                          </w:divBdr>
                          <w:divsChild>
                            <w:div w:id="1268389166">
                              <w:marLeft w:val="0"/>
                              <w:marRight w:val="0"/>
                              <w:marTop w:val="0"/>
                              <w:marBottom w:val="0"/>
                              <w:divBdr>
                                <w:top w:val="none" w:sz="0" w:space="0" w:color="auto"/>
                                <w:left w:val="none" w:sz="0" w:space="0" w:color="auto"/>
                                <w:bottom w:val="none" w:sz="0" w:space="0" w:color="auto"/>
                                <w:right w:val="none" w:sz="0" w:space="0" w:color="auto"/>
                              </w:divBdr>
                            </w:div>
                          </w:divsChild>
                        </w:div>
                        <w:div w:id="35723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481988">
          <w:marLeft w:val="0"/>
          <w:marRight w:val="0"/>
          <w:marTop w:val="0"/>
          <w:marBottom w:val="0"/>
          <w:divBdr>
            <w:top w:val="none" w:sz="0" w:space="0" w:color="auto"/>
            <w:left w:val="none" w:sz="0" w:space="0" w:color="auto"/>
            <w:bottom w:val="none" w:sz="0" w:space="0" w:color="auto"/>
            <w:right w:val="none" w:sz="0" w:space="0" w:color="auto"/>
          </w:divBdr>
          <w:divsChild>
            <w:div w:id="1789353437">
              <w:marLeft w:val="0"/>
              <w:marRight w:val="0"/>
              <w:marTop w:val="0"/>
              <w:marBottom w:val="0"/>
              <w:divBdr>
                <w:top w:val="none" w:sz="0" w:space="0" w:color="auto"/>
                <w:left w:val="none" w:sz="0" w:space="0" w:color="auto"/>
                <w:bottom w:val="none" w:sz="0" w:space="0" w:color="auto"/>
                <w:right w:val="none" w:sz="0" w:space="0" w:color="auto"/>
              </w:divBdr>
              <w:divsChild>
                <w:div w:id="1815826744">
                  <w:marLeft w:val="0"/>
                  <w:marRight w:val="0"/>
                  <w:marTop w:val="0"/>
                  <w:marBottom w:val="0"/>
                  <w:divBdr>
                    <w:top w:val="none" w:sz="0" w:space="0" w:color="auto"/>
                    <w:left w:val="none" w:sz="0" w:space="0" w:color="auto"/>
                    <w:bottom w:val="none" w:sz="0" w:space="0" w:color="auto"/>
                    <w:right w:val="none" w:sz="0" w:space="0" w:color="auto"/>
                  </w:divBdr>
                </w:div>
              </w:divsChild>
            </w:div>
            <w:div w:id="2080666712">
              <w:marLeft w:val="0"/>
              <w:marRight w:val="0"/>
              <w:marTop w:val="0"/>
              <w:marBottom w:val="0"/>
              <w:divBdr>
                <w:top w:val="none" w:sz="0" w:space="0" w:color="auto"/>
                <w:left w:val="none" w:sz="0" w:space="0" w:color="auto"/>
                <w:bottom w:val="none" w:sz="0" w:space="0" w:color="auto"/>
                <w:right w:val="none" w:sz="0" w:space="0" w:color="auto"/>
              </w:divBdr>
              <w:divsChild>
                <w:div w:id="1430156704">
                  <w:marLeft w:val="0"/>
                  <w:marRight w:val="0"/>
                  <w:marTop w:val="0"/>
                  <w:marBottom w:val="0"/>
                  <w:divBdr>
                    <w:top w:val="none" w:sz="0" w:space="0" w:color="auto"/>
                    <w:left w:val="none" w:sz="0" w:space="0" w:color="auto"/>
                    <w:bottom w:val="none" w:sz="0" w:space="0" w:color="auto"/>
                    <w:right w:val="none" w:sz="0" w:space="0" w:color="auto"/>
                  </w:divBdr>
                  <w:divsChild>
                    <w:div w:id="226307581">
                      <w:marLeft w:val="0"/>
                      <w:marRight w:val="0"/>
                      <w:marTop w:val="0"/>
                      <w:marBottom w:val="0"/>
                      <w:divBdr>
                        <w:top w:val="none" w:sz="0" w:space="0" w:color="auto"/>
                        <w:left w:val="none" w:sz="0" w:space="0" w:color="auto"/>
                        <w:bottom w:val="none" w:sz="0" w:space="0" w:color="auto"/>
                        <w:right w:val="none" w:sz="0" w:space="0" w:color="auto"/>
                      </w:divBdr>
                    </w:div>
                  </w:divsChild>
                </w:div>
                <w:div w:id="962465313">
                  <w:marLeft w:val="0"/>
                  <w:marRight w:val="0"/>
                  <w:marTop w:val="0"/>
                  <w:marBottom w:val="0"/>
                  <w:divBdr>
                    <w:top w:val="none" w:sz="0" w:space="0" w:color="auto"/>
                    <w:left w:val="none" w:sz="0" w:space="0" w:color="auto"/>
                    <w:bottom w:val="none" w:sz="0" w:space="0" w:color="auto"/>
                    <w:right w:val="none" w:sz="0" w:space="0" w:color="auto"/>
                  </w:divBdr>
                </w:div>
                <w:div w:id="636030484">
                  <w:marLeft w:val="0"/>
                  <w:marRight w:val="0"/>
                  <w:marTop w:val="0"/>
                  <w:marBottom w:val="0"/>
                  <w:divBdr>
                    <w:top w:val="none" w:sz="0" w:space="0" w:color="auto"/>
                    <w:left w:val="none" w:sz="0" w:space="0" w:color="auto"/>
                    <w:bottom w:val="none" w:sz="0" w:space="0" w:color="auto"/>
                    <w:right w:val="none" w:sz="0" w:space="0" w:color="auto"/>
                  </w:divBdr>
                </w:div>
                <w:div w:id="700713327">
                  <w:marLeft w:val="0"/>
                  <w:marRight w:val="0"/>
                  <w:marTop w:val="0"/>
                  <w:marBottom w:val="0"/>
                  <w:divBdr>
                    <w:top w:val="none" w:sz="0" w:space="0" w:color="auto"/>
                    <w:left w:val="none" w:sz="0" w:space="0" w:color="auto"/>
                    <w:bottom w:val="none" w:sz="0" w:space="0" w:color="auto"/>
                    <w:right w:val="none" w:sz="0" w:space="0" w:color="auto"/>
                  </w:divBdr>
                </w:div>
              </w:divsChild>
            </w:div>
            <w:div w:id="1957564856">
              <w:marLeft w:val="0"/>
              <w:marRight w:val="0"/>
              <w:marTop w:val="0"/>
              <w:marBottom w:val="0"/>
              <w:divBdr>
                <w:top w:val="none" w:sz="0" w:space="0" w:color="auto"/>
                <w:left w:val="none" w:sz="0" w:space="0" w:color="auto"/>
                <w:bottom w:val="none" w:sz="0" w:space="0" w:color="auto"/>
                <w:right w:val="none" w:sz="0" w:space="0" w:color="auto"/>
              </w:divBdr>
              <w:divsChild>
                <w:div w:id="85733101">
                  <w:marLeft w:val="0"/>
                  <w:marRight w:val="0"/>
                  <w:marTop w:val="0"/>
                  <w:marBottom w:val="0"/>
                  <w:divBdr>
                    <w:top w:val="none" w:sz="0" w:space="0" w:color="auto"/>
                    <w:left w:val="none" w:sz="0" w:space="0" w:color="auto"/>
                    <w:bottom w:val="none" w:sz="0" w:space="0" w:color="auto"/>
                    <w:right w:val="none" w:sz="0" w:space="0" w:color="auto"/>
                  </w:divBdr>
                </w:div>
                <w:div w:id="2117554535">
                  <w:marLeft w:val="0"/>
                  <w:marRight w:val="0"/>
                  <w:marTop w:val="0"/>
                  <w:marBottom w:val="0"/>
                  <w:divBdr>
                    <w:top w:val="none" w:sz="0" w:space="0" w:color="auto"/>
                    <w:left w:val="none" w:sz="0" w:space="0" w:color="auto"/>
                    <w:bottom w:val="none" w:sz="0" w:space="0" w:color="auto"/>
                    <w:right w:val="none" w:sz="0" w:space="0" w:color="auto"/>
                  </w:divBdr>
                  <w:divsChild>
                    <w:div w:id="1866408732">
                      <w:marLeft w:val="0"/>
                      <w:marRight w:val="0"/>
                      <w:marTop w:val="0"/>
                      <w:marBottom w:val="0"/>
                      <w:divBdr>
                        <w:top w:val="none" w:sz="0" w:space="0" w:color="auto"/>
                        <w:left w:val="none" w:sz="0" w:space="0" w:color="auto"/>
                        <w:bottom w:val="none" w:sz="0" w:space="0" w:color="auto"/>
                        <w:right w:val="none" w:sz="0" w:space="0" w:color="auto"/>
                      </w:divBdr>
                      <w:divsChild>
                        <w:div w:id="1606958678">
                          <w:marLeft w:val="0"/>
                          <w:marRight w:val="0"/>
                          <w:marTop w:val="0"/>
                          <w:marBottom w:val="0"/>
                          <w:divBdr>
                            <w:top w:val="none" w:sz="0" w:space="0" w:color="auto"/>
                            <w:left w:val="none" w:sz="0" w:space="0" w:color="auto"/>
                            <w:bottom w:val="none" w:sz="0" w:space="0" w:color="auto"/>
                            <w:right w:val="none" w:sz="0" w:space="0" w:color="auto"/>
                          </w:divBdr>
                          <w:divsChild>
                            <w:div w:id="1658994391">
                              <w:marLeft w:val="0"/>
                              <w:marRight w:val="0"/>
                              <w:marTop w:val="0"/>
                              <w:marBottom w:val="0"/>
                              <w:divBdr>
                                <w:top w:val="none" w:sz="0" w:space="0" w:color="auto"/>
                                <w:left w:val="none" w:sz="0" w:space="0" w:color="auto"/>
                                <w:bottom w:val="none" w:sz="0" w:space="0" w:color="auto"/>
                                <w:right w:val="none" w:sz="0" w:space="0" w:color="auto"/>
                              </w:divBdr>
                            </w:div>
                          </w:divsChild>
                        </w:div>
                        <w:div w:id="34028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435276">
          <w:marLeft w:val="0"/>
          <w:marRight w:val="0"/>
          <w:marTop w:val="0"/>
          <w:marBottom w:val="0"/>
          <w:divBdr>
            <w:top w:val="none" w:sz="0" w:space="0" w:color="auto"/>
            <w:left w:val="none" w:sz="0" w:space="0" w:color="auto"/>
            <w:bottom w:val="none" w:sz="0" w:space="0" w:color="auto"/>
            <w:right w:val="none" w:sz="0" w:space="0" w:color="auto"/>
          </w:divBdr>
          <w:divsChild>
            <w:div w:id="235210269">
              <w:marLeft w:val="0"/>
              <w:marRight w:val="0"/>
              <w:marTop w:val="0"/>
              <w:marBottom w:val="0"/>
              <w:divBdr>
                <w:top w:val="none" w:sz="0" w:space="0" w:color="auto"/>
                <w:left w:val="none" w:sz="0" w:space="0" w:color="auto"/>
                <w:bottom w:val="none" w:sz="0" w:space="0" w:color="auto"/>
                <w:right w:val="none" w:sz="0" w:space="0" w:color="auto"/>
              </w:divBdr>
              <w:divsChild>
                <w:div w:id="1623878160">
                  <w:marLeft w:val="0"/>
                  <w:marRight w:val="0"/>
                  <w:marTop w:val="0"/>
                  <w:marBottom w:val="0"/>
                  <w:divBdr>
                    <w:top w:val="none" w:sz="0" w:space="0" w:color="auto"/>
                    <w:left w:val="none" w:sz="0" w:space="0" w:color="auto"/>
                    <w:bottom w:val="none" w:sz="0" w:space="0" w:color="auto"/>
                    <w:right w:val="none" w:sz="0" w:space="0" w:color="auto"/>
                  </w:divBdr>
                </w:div>
              </w:divsChild>
            </w:div>
            <w:div w:id="1140269086">
              <w:marLeft w:val="0"/>
              <w:marRight w:val="0"/>
              <w:marTop w:val="0"/>
              <w:marBottom w:val="0"/>
              <w:divBdr>
                <w:top w:val="none" w:sz="0" w:space="0" w:color="auto"/>
                <w:left w:val="none" w:sz="0" w:space="0" w:color="auto"/>
                <w:bottom w:val="none" w:sz="0" w:space="0" w:color="auto"/>
                <w:right w:val="none" w:sz="0" w:space="0" w:color="auto"/>
              </w:divBdr>
              <w:divsChild>
                <w:div w:id="131606965">
                  <w:marLeft w:val="0"/>
                  <w:marRight w:val="0"/>
                  <w:marTop w:val="0"/>
                  <w:marBottom w:val="0"/>
                  <w:divBdr>
                    <w:top w:val="none" w:sz="0" w:space="0" w:color="auto"/>
                    <w:left w:val="none" w:sz="0" w:space="0" w:color="auto"/>
                    <w:bottom w:val="none" w:sz="0" w:space="0" w:color="auto"/>
                    <w:right w:val="none" w:sz="0" w:space="0" w:color="auto"/>
                  </w:divBdr>
                  <w:divsChild>
                    <w:div w:id="379670103">
                      <w:marLeft w:val="0"/>
                      <w:marRight w:val="0"/>
                      <w:marTop w:val="0"/>
                      <w:marBottom w:val="0"/>
                      <w:divBdr>
                        <w:top w:val="none" w:sz="0" w:space="0" w:color="auto"/>
                        <w:left w:val="none" w:sz="0" w:space="0" w:color="auto"/>
                        <w:bottom w:val="none" w:sz="0" w:space="0" w:color="auto"/>
                        <w:right w:val="none" w:sz="0" w:space="0" w:color="auto"/>
                      </w:divBdr>
                    </w:div>
                  </w:divsChild>
                </w:div>
                <w:div w:id="520436856">
                  <w:marLeft w:val="0"/>
                  <w:marRight w:val="0"/>
                  <w:marTop w:val="0"/>
                  <w:marBottom w:val="0"/>
                  <w:divBdr>
                    <w:top w:val="none" w:sz="0" w:space="0" w:color="auto"/>
                    <w:left w:val="none" w:sz="0" w:space="0" w:color="auto"/>
                    <w:bottom w:val="none" w:sz="0" w:space="0" w:color="auto"/>
                    <w:right w:val="none" w:sz="0" w:space="0" w:color="auto"/>
                  </w:divBdr>
                </w:div>
                <w:div w:id="1597716088">
                  <w:marLeft w:val="0"/>
                  <w:marRight w:val="0"/>
                  <w:marTop w:val="0"/>
                  <w:marBottom w:val="0"/>
                  <w:divBdr>
                    <w:top w:val="none" w:sz="0" w:space="0" w:color="auto"/>
                    <w:left w:val="none" w:sz="0" w:space="0" w:color="auto"/>
                    <w:bottom w:val="none" w:sz="0" w:space="0" w:color="auto"/>
                    <w:right w:val="none" w:sz="0" w:space="0" w:color="auto"/>
                  </w:divBdr>
                </w:div>
                <w:div w:id="696003435">
                  <w:marLeft w:val="0"/>
                  <w:marRight w:val="0"/>
                  <w:marTop w:val="0"/>
                  <w:marBottom w:val="0"/>
                  <w:divBdr>
                    <w:top w:val="none" w:sz="0" w:space="0" w:color="auto"/>
                    <w:left w:val="none" w:sz="0" w:space="0" w:color="auto"/>
                    <w:bottom w:val="none" w:sz="0" w:space="0" w:color="auto"/>
                    <w:right w:val="none" w:sz="0" w:space="0" w:color="auto"/>
                  </w:divBdr>
                </w:div>
              </w:divsChild>
            </w:div>
            <w:div w:id="1081415953">
              <w:marLeft w:val="0"/>
              <w:marRight w:val="0"/>
              <w:marTop w:val="0"/>
              <w:marBottom w:val="0"/>
              <w:divBdr>
                <w:top w:val="none" w:sz="0" w:space="0" w:color="auto"/>
                <w:left w:val="none" w:sz="0" w:space="0" w:color="auto"/>
                <w:bottom w:val="none" w:sz="0" w:space="0" w:color="auto"/>
                <w:right w:val="none" w:sz="0" w:space="0" w:color="auto"/>
              </w:divBdr>
              <w:divsChild>
                <w:div w:id="886841934">
                  <w:marLeft w:val="0"/>
                  <w:marRight w:val="0"/>
                  <w:marTop w:val="0"/>
                  <w:marBottom w:val="0"/>
                  <w:divBdr>
                    <w:top w:val="none" w:sz="0" w:space="0" w:color="auto"/>
                    <w:left w:val="none" w:sz="0" w:space="0" w:color="auto"/>
                    <w:bottom w:val="none" w:sz="0" w:space="0" w:color="auto"/>
                    <w:right w:val="none" w:sz="0" w:space="0" w:color="auto"/>
                  </w:divBdr>
                </w:div>
                <w:div w:id="1731264517">
                  <w:marLeft w:val="0"/>
                  <w:marRight w:val="0"/>
                  <w:marTop w:val="0"/>
                  <w:marBottom w:val="0"/>
                  <w:divBdr>
                    <w:top w:val="none" w:sz="0" w:space="0" w:color="auto"/>
                    <w:left w:val="none" w:sz="0" w:space="0" w:color="auto"/>
                    <w:bottom w:val="none" w:sz="0" w:space="0" w:color="auto"/>
                    <w:right w:val="none" w:sz="0" w:space="0" w:color="auto"/>
                  </w:divBdr>
                  <w:divsChild>
                    <w:div w:id="787163265">
                      <w:marLeft w:val="0"/>
                      <w:marRight w:val="0"/>
                      <w:marTop w:val="0"/>
                      <w:marBottom w:val="0"/>
                      <w:divBdr>
                        <w:top w:val="none" w:sz="0" w:space="0" w:color="auto"/>
                        <w:left w:val="none" w:sz="0" w:space="0" w:color="auto"/>
                        <w:bottom w:val="none" w:sz="0" w:space="0" w:color="auto"/>
                        <w:right w:val="none" w:sz="0" w:space="0" w:color="auto"/>
                      </w:divBdr>
                      <w:divsChild>
                        <w:div w:id="1749881393">
                          <w:marLeft w:val="0"/>
                          <w:marRight w:val="0"/>
                          <w:marTop w:val="0"/>
                          <w:marBottom w:val="0"/>
                          <w:divBdr>
                            <w:top w:val="none" w:sz="0" w:space="0" w:color="auto"/>
                            <w:left w:val="none" w:sz="0" w:space="0" w:color="auto"/>
                            <w:bottom w:val="none" w:sz="0" w:space="0" w:color="auto"/>
                            <w:right w:val="none" w:sz="0" w:space="0" w:color="auto"/>
                          </w:divBdr>
                          <w:divsChild>
                            <w:div w:id="231622974">
                              <w:marLeft w:val="0"/>
                              <w:marRight w:val="0"/>
                              <w:marTop w:val="0"/>
                              <w:marBottom w:val="0"/>
                              <w:divBdr>
                                <w:top w:val="none" w:sz="0" w:space="0" w:color="auto"/>
                                <w:left w:val="none" w:sz="0" w:space="0" w:color="auto"/>
                                <w:bottom w:val="none" w:sz="0" w:space="0" w:color="auto"/>
                                <w:right w:val="none" w:sz="0" w:space="0" w:color="auto"/>
                              </w:divBdr>
                            </w:div>
                          </w:divsChild>
                        </w:div>
                        <w:div w:id="191438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614909">
          <w:marLeft w:val="0"/>
          <w:marRight w:val="0"/>
          <w:marTop w:val="0"/>
          <w:marBottom w:val="0"/>
          <w:divBdr>
            <w:top w:val="none" w:sz="0" w:space="0" w:color="auto"/>
            <w:left w:val="none" w:sz="0" w:space="0" w:color="auto"/>
            <w:bottom w:val="none" w:sz="0" w:space="0" w:color="auto"/>
            <w:right w:val="none" w:sz="0" w:space="0" w:color="auto"/>
          </w:divBdr>
          <w:divsChild>
            <w:div w:id="1993948900">
              <w:marLeft w:val="0"/>
              <w:marRight w:val="0"/>
              <w:marTop w:val="0"/>
              <w:marBottom w:val="0"/>
              <w:divBdr>
                <w:top w:val="none" w:sz="0" w:space="0" w:color="auto"/>
                <w:left w:val="none" w:sz="0" w:space="0" w:color="auto"/>
                <w:bottom w:val="none" w:sz="0" w:space="0" w:color="auto"/>
                <w:right w:val="none" w:sz="0" w:space="0" w:color="auto"/>
              </w:divBdr>
              <w:divsChild>
                <w:div w:id="1410080166">
                  <w:marLeft w:val="0"/>
                  <w:marRight w:val="0"/>
                  <w:marTop w:val="0"/>
                  <w:marBottom w:val="0"/>
                  <w:divBdr>
                    <w:top w:val="none" w:sz="0" w:space="0" w:color="auto"/>
                    <w:left w:val="none" w:sz="0" w:space="0" w:color="auto"/>
                    <w:bottom w:val="none" w:sz="0" w:space="0" w:color="auto"/>
                    <w:right w:val="none" w:sz="0" w:space="0" w:color="auto"/>
                  </w:divBdr>
                </w:div>
              </w:divsChild>
            </w:div>
            <w:div w:id="796988989">
              <w:marLeft w:val="0"/>
              <w:marRight w:val="0"/>
              <w:marTop w:val="0"/>
              <w:marBottom w:val="0"/>
              <w:divBdr>
                <w:top w:val="none" w:sz="0" w:space="0" w:color="auto"/>
                <w:left w:val="none" w:sz="0" w:space="0" w:color="auto"/>
                <w:bottom w:val="none" w:sz="0" w:space="0" w:color="auto"/>
                <w:right w:val="none" w:sz="0" w:space="0" w:color="auto"/>
              </w:divBdr>
              <w:divsChild>
                <w:div w:id="1591935263">
                  <w:marLeft w:val="0"/>
                  <w:marRight w:val="0"/>
                  <w:marTop w:val="0"/>
                  <w:marBottom w:val="0"/>
                  <w:divBdr>
                    <w:top w:val="none" w:sz="0" w:space="0" w:color="auto"/>
                    <w:left w:val="none" w:sz="0" w:space="0" w:color="auto"/>
                    <w:bottom w:val="none" w:sz="0" w:space="0" w:color="auto"/>
                    <w:right w:val="none" w:sz="0" w:space="0" w:color="auto"/>
                  </w:divBdr>
                  <w:divsChild>
                    <w:div w:id="1469204951">
                      <w:marLeft w:val="0"/>
                      <w:marRight w:val="0"/>
                      <w:marTop w:val="0"/>
                      <w:marBottom w:val="0"/>
                      <w:divBdr>
                        <w:top w:val="none" w:sz="0" w:space="0" w:color="auto"/>
                        <w:left w:val="none" w:sz="0" w:space="0" w:color="auto"/>
                        <w:bottom w:val="none" w:sz="0" w:space="0" w:color="auto"/>
                        <w:right w:val="none" w:sz="0" w:space="0" w:color="auto"/>
                      </w:divBdr>
                    </w:div>
                  </w:divsChild>
                </w:div>
                <w:div w:id="196549705">
                  <w:marLeft w:val="0"/>
                  <w:marRight w:val="0"/>
                  <w:marTop w:val="0"/>
                  <w:marBottom w:val="0"/>
                  <w:divBdr>
                    <w:top w:val="none" w:sz="0" w:space="0" w:color="auto"/>
                    <w:left w:val="none" w:sz="0" w:space="0" w:color="auto"/>
                    <w:bottom w:val="none" w:sz="0" w:space="0" w:color="auto"/>
                    <w:right w:val="none" w:sz="0" w:space="0" w:color="auto"/>
                  </w:divBdr>
                </w:div>
                <w:div w:id="606078902">
                  <w:marLeft w:val="0"/>
                  <w:marRight w:val="0"/>
                  <w:marTop w:val="0"/>
                  <w:marBottom w:val="0"/>
                  <w:divBdr>
                    <w:top w:val="none" w:sz="0" w:space="0" w:color="auto"/>
                    <w:left w:val="none" w:sz="0" w:space="0" w:color="auto"/>
                    <w:bottom w:val="none" w:sz="0" w:space="0" w:color="auto"/>
                    <w:right w:val="none" w:sz="0" w:space="0" w:color="auto"/>
                  </w:divBdr>
                </w:div>
                <w:div w:id="13923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5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traussed@gmail.com"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9831AD6-FF37-394B-AA48-35ECD9E10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816</Words>
  <Characters>150170</Characters>
  <Application>Microsoft Macintosh Word</Application>
  <DocSecurity>0</DocSecurity>
  <Lines>6825</Lines>
  <Paragraphs>2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 Strauss</dc:creator>
  <cp:keywords/>
  <dc:description/>
  <cp:lastModifiedBy>Eli Strauss</cp:lastModifiedBy>
  <cp:revision>2</cp:revision>
  <dcterms:created xsi:type="dcterms:W3CDTF">2018-06-14T20:00:00Z</dcterms:created>
  <dcterms:modified xsi:type="dcterms:W3CDTF">2018-06-1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959b31-5aab-3fa4-8c35-6db027f760d7</vt:lpwstr>
  </property>
  <property fmtid="{D5CDD505-2E9C-101B-9397-08002B2CF9AE}" pid="24" name="Mendeley Citation Style_1">
    <vt:lpwstr>http://www.zotero.org/styles/nature</vt:lpwstr>
  </property>
  <property fmtid="{D5CDD505-2E9C-101B-9397-08002B2CF9AE}" pid="25" name="PAPERS2_INFO_01">
    <vt:lpwstr>&lt;info&gt;&lt;style id="http://www.zotero.org/styles/national-science-foundation-grant-proposals"/&gt;&lt;format class="1"/&gt;&lt;/info&gt;PAPERS2_INFO_END</vt:lpwstr>
  </property>
</Properties>
</file>